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9595B" w:rsidRPr="008C7D5A" w:rsidRDefault="0049595B" w:rsidP="00EB130B">
      <w:pPr>
        <w:spacing w:after="0" w:line="360" w:lineRule="auto"/>
        <w:jc w:val="center"/>
        <w:rPr>
          <w:rFonts w:ascii="Times New Roman" w:hAnsi="Times New Roman" w:cs="Times New Roman"/>
          <w:b/>
          <w:sz w:val="52"/>
          <w:szCs w:val="52"/>
        </w:rPr>
      </w:pPr>
      <w:r w:rsidRPr="008C7D5A">
        <w:rPr>
          <w:rFonts w:ascii="Times New Roman" w:hAnsi="Times New Roman" w:cs="Times New Roman"/>
          <w:b/>
          <w:sz w:val="52"/>
          <w:szCs w:val="52"/>
        </w:rPr>
        <w:t>MAKERERE</w:t>
      </w:r>
      <w:r w:rsidRPr="008C7D5A">
        <w:rPr>
          <w:rFonts w:ascii="Times New Roman" w:hAnsi="Times New Roman" w:cs="Times New Roman"/>
          <w:noProof/>
          <w:sz w:val="52"/>
          <w:szCs w:val="52"/>
          <w:lang w:eastAsia="en-GB"/>
        </w:rPr>
        <w:drawing>
          <wp:inline distT="0" distB="0" distL="0" distR="0" wp14:anchorId="3B1A0469" wp14:editId="70281213">
            <wp:extent cx="1162050" cy="1000125"/>
            <wp:effectExtent l="0" t="0" r="0" b="9525"/>
            <wp:docPr id="1" name="Picture 1" descr="Description: Description: Description: Description: Description: Description: Description: Description: https://www.mak.ac.ug/sites/default/files/mak-logo-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escription: Description: Description: Description: Description: Description: Description: https://www.mak.ac.ug/sites/default/files/mak-logo-sm.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162050" cy="1000125"/>
                    </a:xfrm>
                    <a:prstGeom prst="rect">
                      <a:avLst/>
                    </a:prstGeom>
                    <a:noFill/>
                    <a:ln>
                      <a:noFill/>
                    </a:ln>
                  </pic:spPr>
                </pic:pic>
              </a:graphicData>
            </a:graphic>
          </wp:inline>
        </w:drawing>
      </w:r>
      <w:r w:rsidRPr="008C7D5A">
        <w:rPr>
          <w:rFonts w:ascii="Times New Roman" w:hAnsi="Times New Roman" w:cs="Times New Roman"/>
          <w:b/>
          <w:sz w:val="52"/>
          <w:szCs w:val="52"/>
        </w:rPr>
        <w:t xml:space="preserve"> UNIVERSITY</w:t>
      </w:r>
    </w:p>
    <w:p w:rsidR="0049595B" w:rsidRPr="008C7D5A" w:rsidRDefault="0049595B" w:rsidP="00EB130B">
      <w:pPr>
        <w:spacing w:after="0" w:line="360" w:lineRule="auto"/>
        <w:jc w:val="center"/>
        <w:rPr>
          <w:rFonts w:ascii="Times New Roman" w:hAnsi="Times New Roman" w:cs="Times New Roman"/>
          <w:b/>
          <w:sz w:val="32"/>
          <w:szCs w:val="32"/>
        </w:rPr>
      </w:pPr>
      <w:r w:rsidRPr="008C7D5A">
        <w:rPr>
          <w:rFonts w:ascii="Times New Roman" w:hAnsi="Times New Roman" w:cs="Times New Roman"/>
          <w:b/>
          <w:sz w:val="32"/>
          <w:szCs w:val="32"/>
        </w:rPr>
        <w:t>COLLEGE OF COMPUTING AND INFORMATION SCIENCES</w:t>
      </w:r>
    </w:p>
    <w:p w:rsidR="0049595B" w:rsidRPr="008C7D5A" w:rsidRDefault="0049595B" w:rsidP="00EB130B">
      <w:pPr>
        <w:spacing w:line="360" w:lineRule="auto"/>
        <w:jc w:val="center"/>
        <w:rPr>
          <w:rFonts w:ascii="Times New Roman" w:hAnsi="Times New Roman" w:cs="Times New Roman"/>
          <w:b/>
          <w:sz w:val="32"/>
          <w:szCs w:val="32"/>
        </w:rPr>
      </w:pPr>
      <w:r w:rsidRPr="008C7D5A">
        <w:rPr>
          <w:rFonts w:ascii="Times New Roman" w:hAnsi="Times New Roman" w:cs="Times New Roman"/>
          <w:b/>
          <w:sz w:val="32"/>
          <w:szCs w:val="32"/>
        </w:rPr>
        <w:t>SCHOOL OF COMPUTING AND INFORMATICS TECHNOLOGY</w:t>
      </w:r>
    </w:p>
    <w:p w:rsidR="0049595B" w:rsidRPr="008C7D5A" w:rsidRDefault="0049595B" w:rsidP="00EB130B">
      <w:pPr>
        <w:spacing w:line="360" w:lineRule="auto"/>
        <w:jc w:val="center"/>
        <w:rPr>
          <w:rFonts w:ascii="Times New Roman" w:hAnsi="Times New Roman" w:cs="Times New Roman"/>
          <w:b/>
          <w:sz w:val="32"/>
          <w:szCs w:val="32"/>
        </w:rPr>
      </w:pPr>
      <w:r w:rsidRPr="008C7D5A">
        <w:rPr>
          <w:rFonts w:ascii="Times New Roman" w:hAnsi="Times New Roman" w:cs="Times New Roman"/>
          <w:b/>
          <w:sz w:val="32"/>
          <w:szCs w:val="32"/>
        </w:rPr>
        <w:t>DEPARTMENT OF NETWORKS</w:t>
      </w:r>
    </w:p>
    <w:p w:rsidR="0049595B" w:rsidRPr="008C7D5A" w:rsidRDefault="0049595B" w:rsidP="00EB130B">
      <w:pPr>
        <w:spacing w:line="360" w:lineRule="auto"/>
        <w:jc w:val="center"/>
        <w:rPr>
          <w:rFonts w:ascii="Times New Roman" w:hAnsi="Times New Roman" w:cs="Times New Roman"/>
          <w:b/>
          <w:sz w:val="32"/>
          <w:szCs w:val="32"/>
        </w:rPr>
      </w:pPr>
      <w:r w:rsidRPr="008C7D5A">
        <w:rPr>
          <w:rFonts w:ascii="Times New Roman" w:hAnsi="Times New Roman" w:cs="Times New Roman"/>
          <w:b/>
          <w:sz w:val="32"/>
          <w:szCs w:val="32"/>
        </w:rPr>
        <w:t>RESEARCH PAPER FOR SMART HOME SYSTEM</w:t>
      </w:r>
    </w:p>
    <w:p w:rsidR="0049595B" w:rsidRPr="008C7D5A" w:rsidRDefault="0049595B" w:rsidP="00EB130B">
      <w:pPr>
        <w:spacing w:line="360" w:lineRule="auto"/>
        <w:jc w:val="center"/>
        <w:rPr>
          <w:rFonts w:ascii="Times New Roman" w:hAnsi="Times New Roman" w:cs="Times New Roman"/>
          <w:b/>
          <w:sz w:val="32"/>
          <w:szCs w:val="32"/>
        </w:rPr>
      </w:pPr>
    </w:p>
    <w:p w:rsidR="0049595B" w:rsidRPr="008C7D5A" w:rsidRDefault="0049595B" w:rsidP="00EB130B">
      <w:pPr>
        <w:spacing w:line="360" w:lineRule="auto"/>
        <w:jc w:val="center"/>
        <w:rPr>
          <w:rFonts w:ascii="Times New Roman" w:hAnsi="Times New Roman" w:cs="Times New Roman"/>
          <w:b/>
          <w:sz w:val="32"/>
          <w:szCs w:val="32"/>
        </w:rPr>
      </w:pPr>
      <w:r w:rsidRPr="008C7D5A">
        <w:rPr>
          <w:rFonts w:ascii="Times New Roman" w:hAnsi="Times New Roman" w:cs="Times New Roman"/>
          <w:b/>
          <w:sz w:val="32"/>
          <w:szCs w:val="32"/>
        </w:rPr>
        <w:t>16</w:t>
      </w:r>
      <w:r w:rsidRPr="008C7D5A">
        <w:rPr>
          <w:rFonts w:ascii="Times New Roman" w:hAnsi="Times New Roman" w:cs="Times New Roman"/>
          <w:b/>
          <w:sz w:val="32"/>
          <w:szCs w:val="32"/>
          <w:vertAlign w:val="superscript"/>
        </w:rPr>
        <w:t>th</w:t>
      </w:r>
      <w:r w:rsidRPr="008C7D5A">
        <w:rPr>
          <w:rFonts w:ascii="Times New Roman" w:hAnsi="Times New Roman" w:cs="Times New Roman"/>
          <w:b/>
          <w:sz w:val="32"/>
          <w:szCs w:val="32"/>
        </w:rPr>
        <w:t xml:space="preserve"> December 2019</w:t>
      </w:r>
    </w:p>
    <w:p w:rsidR="0049595B" w:rsidRPr="008C7D5A" w:rsidRDefault="0049595B" w:rsidP="00EB130B">
      <w:pPr>
        <w:spacing w:line="360" w:lineRule="auto"/>
        <w:jc w:val="center"/>
        <w:rPr>
          <w:rFonts w:ascii="Times New Roman" w:hAnsi="Times New Roman" w:cs="Times New Roman"/>
          <w:b/>
          <w:sz w:val="32"/>
          <w:szCs w:val="32"/>
        </w:rPr>
      </w:pPr>
      <w:r w:rsidRPr="008C7D5A">
        <w:rPr>
          <w:rFonts w:ascii="Times New Roman" w:hAnsi="Times New Roman" w:cs="Times New Roman"/>
          <w:b/>
          <w:sz w:val="32"/>
          <w:szCs w:val="32"/>
        </w:rPr>
        <w:t>Prepared by BSE20-43</w:t>
      </w:r>
    </w:p>
    <w:p w:rsidR="003E43C6" w:rsidRPr="008C7D5A" w:rsidRDefault="003E43C6" w:rsidP="00EB130B">
      <w:pPr>
        <w:spacing w:line="360" w:lineRule="auto"/>
        <w:rPr>
          <w:rFonts w:ascii="Times New Roman" w:hAnsi="Times New Roman" w:cs="Times New Roman"/>
          <w:sz w:val="24"/>
          <w:szCs w:val="24"/>
        </w:rPr>
      </w:pPr>
    </w:p>
    <w:p w:rsidR="00EF70C6" w:rsidRPr="008C7D5A" w:rsidRDefault="00EF70C6" w:rsidP="00EB130B">
      <w:pPr>
        <w:spacing w:line="360" w:lineRule="auto"/>
        <w:rPr>
          <w:rFonts w:ascii="Times New Roman" w:hAnsi="Times New Roman" w:cs="Times New Roman"/>
          <w:sz w:val="24"/>
          <w:szCs w:val="24"/>
        </w:rPr>
      </w:pPr>
    </w:p>
    <w:p w:rsidR="00EF70C6" w:rsidRPr="008C7D5A" w:rsidRDefault="00EF70C6" w:rsidP="00EB130B">
      <w:pPr>
        <w:spacing w:line="360" w:lineRule="auto"/>
        <w:rPr>
          <w:rFonts w:ascii="Times New Roman" w:hAnsi="Times New Roman" w:cs="Times New Roman"/>
          <w:sz w:val="24"/>
          <w:szCs w:val="24"/>
        </w:rPr>
      </w:pPr>
    </w:p>
    <w:p w:rsidR="00EF70C6" w:rsidRPr="008C7D5A" w:rsidRDefault="00EF70C6" w:rsidP="00EB130B">
      <w:pPr>
        <w:spacing w:line="360" w:lineRule="auto"/>
        <w:rPr>
          <w:rFonts w:ascii="Times New Roman" w:hAnsi="Times New Roman" w:cs="Times New Roman"/>
          <w:sz w:val="24"/>
          <w:szCs w:val="24"/>
        </w:rPr>
      </w:pPr>
    </w:p>
    <w:p w:rsidR="00EF70C6" w:rsidRPr="008C7D5A" w:rsidRDefault="00EF70C6" w:rsidP="00EB130B">
      <w:pPr>
        <w:spacing w:line="360" w:lineRule="auto"/>
        <w:rPr>
          <w:rFonts w:ascii="Times New Roman" w:hAnsi="Times New Roman" w:cs="Times New Roman"/>
          <w:sz w:val="24"/>
          <w:szCs w:val="24"/>
        </w:rPr>
      </w:pPr>
    </w:p>
    <w:p w:rsidR="00EF70C6" w:rsidRPr="008C7D5A" w:rsidRDefault="00EF70C6" w:rsidP="00EB130B">
      <w:pPr>
        <w:spacing w:line="360" w:lineRule="auto"/>
        <w:rPr>
          <w:rFonts w:ascii="Times New Roman" w:hAnsi="Times New Roman" w:cs="Times New Roman"/>
          <w:sz w:val="24"/>
          <w:szCs w:val="24"/>
        </w:rPr>
      </w:pPr>
    </w:p>
    <w:p w:rsidR="00EF70C6" w:rsidRPr="008C7D5A" w:rsidRDefault="00EF70C6" w:rsidP="00EB130B">
      <w:pPr>
        <w:spacing w:line="360" w:lineRule="auto"/>
        <w:rPr>
          <w:rFonts w:ascii="Times New Roman" w:hAnsi="Times New Roman" w:cs="Times New Roman"/>
          <w:sz w:val="24"/>
          <w:szCs w:val="24"/>
        </w:rPr>
      </w:pPr>
    </w:p>
    <w:p w:rsidR="00EF70C6" w:rsidRPr="008C7D5A" w:rsidRDefault="00EF70C6" w:rsidP="00EB130B">
      <w:pPr>
        <w:spacing w:line="360" w:lineRule="auto"/>
        <w:rPr>
          <w:rFonts w:ascii="Times New Roman" w:hAnsi="Times New Roman" w:cs="Times New Roman"/>
          <w:sz w:val="24"/>
          <w:szCs w:val="24"/>
        </w:rPr>
      </w:pPr>
    </w:p>
    <w:p w:rsidR="00EF70C6" w:rsidRPr="008C7D5A" w:rsidRDefault="00EF70C6" w:rsidP="00EB130B">
      <w:pPr>
        <w:spacing w:line="360" w:lineRule="auto"/>
        <w:rPr>
          <w:rFonts w:ascii="Times New Roman" w:hAnsi="Times New Roman" w:cs="Times New Roman"/>
          <w:sz w:val="24"/>
          <w:szCs w:val="24"/>
        </w:rPr>
      </w:pPr>
    </w:p>
    <w:p w:rsidR="00EF70C6" w:rsidRPr="008C7D5A" w:rsidRDefault="00EF70C6" w:rsidP="00EB130B">
      <w:pPr>
        <w:spacing w:line="360" w:lineRule="auto"/>
        <w:rPr>
          <w:rFonts w:ascii="Times New Roman" w:hAnsi="Times New Roman" w:cs="Times New Roman"/>
          <w:sz w:val="24"/>
          <w:szCs w:val="24"/>
        </w:rPr>
      </w:pPr>
    </w:p>
    <w:p w:rsidR="00EF70C6" w:rsidRPr="008C7D5A" w:rsidRDefault="00EF70C6" w:rsidP="00183633">
      <w:pPr>
        <w:spacing w:line="360" w:lineRule="auto"/>
        <w:jc w:val="both"/>
        <w:rPr>
          <w:rFonts w:ascii="Times New Roman" w:hAnsi="Times New Roman" w:cs="Times New Roman"/>
          <w:b/>
          <w:sz w:val="32"/>
          <w:szCs w:val="32"/>
        </w:rPr>
      </w:pPr>
      <w:r w:rsidRPr="008C7D5A">
        <w:rPr>
          <w:rFonts w:ascii="Times New Roman" w:hAnsi="Times New Roman" w:cs="Times New Roman"/>
          <w:b/>
          <w:sz w:val="32"/>
          <w:szCs w:val="32"/>
        </w:rPr>
        <w:lastRenderedPageBreak/>
        <w:t xml:space="preserve">Abstract </w:t>
      </w:r>
    </w:p>
    <w:p w:rsidR="006E2135" w:rsidRPr="008C7D5A" w:rsidRDefault="00D535D4" w:rsidP="00183633">
      <w:pPr>
        <w:spacing w:line="360" w:lineRule="auto"/>
        <w:jc w:val="both"/>
        <w:rPr>
          <w:rFonts w:ascii="Times New Roman" w:hAnsi="Times New Roman" w:cs="Times New Roman"/>
          <w:sz w:val="24"/>
          <w:szCs w:val="24"/>
        </w:rPr>
      </w:pPr>
      <w:r w:rsidRPr="008C7D5A">
        <w:rPr>
          <w:rFonts w:ascii="Times New Roman" w:hAnsi="Times New Roman" w:cs="Times New Roman"/>
          <w:sz w:val="24"/>
          <w:szCs w:val="24"/>
        </w:rPr>
        <w:t>A smart home environment ca</w:t>
      </w:r>
      <w:r w:rsidR="006E2135" w:rsidRPr="008C7D5A">
        <w:rPr>
          <w:rFonts w:ascii="Times New Roman" w:hAnsi="Times New Roman" w:cs="Times New Roman"/>
          <w:sz w:val="24"/>
          <w:szCs w:val="24"/>
        </w:rPr>
        <w:t xml:space="preserve">n be defined as dwelling incorporating communication network which connects the key electrical appliances and services and allows them to be remotely controlled, monitored or accessed. </w:t>
      </w:r>
    </w:p>
    <w:p w:rsidR="00B434B2" w:rsidRPr="008C7D5A" w:rsidRDefault="006E2135" w:rsidP="00183633">
      <w:pPr>
        <w:spacing w:line="360" w:lineRule="auto"/>
        <w:jc w:val="both"/>
        <w:rPr>
          <w:rFonts w:ascii="Times New Roman" w:hAnsi="Times New Roman" w:cs="Times New Roman"/>
          <w:sz w:val="24"/>
          <w:szCs w:val="24"/>
        </w:rPr>
      </w:pPr>
      <w:r w:rsidRPr="008C7D5A">
        <w:rPr>
          <w:rFonts w:ascii="Times New Roman" w:hAnsi="Times New Roman" w:cs="Times New Roman"/>
          <w:sz w:val="24"/>
          <w:szCs w:val="24"/>
        </w:rPr>
        <w:t>In Uganda today, most people control their appliances manually and they need a way to automate the activities in their homes to make their life easy and comfortable. The purpose of this research is to find out what people features they need to be automated in their homes.</w:t>
      </w:r>
    </w:p>
    <w:p w:rsidR="00667374" w:rsidRPr="008C7D5A" w:rsidRDefault="00B434B2" w:rsidP="00183633">
      <w:pPr>
        <w:spacing w:line="360" w:lineRule="auto"/>
        <w:jc w:val="both"/>
        <w:rPr>
          <w:rFonts w:ascii="Times New Roman" w:hAnsi="Times New Roman" w:cs="Times New Roman"/>
          <w:sz w:val="24"/>
          <w:szCs w:val="24"/>
        </w:rPr>
      </w:pPr>
      <w:r w:rsidRPr="008C7D5A">
        <w:rPr>
          <w:rFonts w:ascii="Times New Roman" w:hAnsi="Times New Roman" w:cs="Times New Roman"/>
          <w:sz w:val="24"/>
          <w:szCs w:val="24"/>
        </w:rPr>
        <w:t>We used a quantitative method to carry out this research and the data collection tool we used was questionnaire.</w:t>
      </w:r>
      <w:r w:rsidR="00667374" w:rsidRPr="008C7D5A">
        <w:rPr>
          <w:rFonts w:ascii="Times New Roman" w:hAnsi="Times New Roman" w:cs="Times New Roman"/>
          <w:sz w:val="24"/>
          <w:szCs w:val="24"/>
        </w:rPr>
        <w:br w:type="page"/>
      </w:r>
    </w:p>
    <w:p w:rsidR="00EF70C6" w:rsidRPr="008C7D5A" w:rsidRDefault="00667374" w:rsidP="00183633">
      <w:pPr>
        <w:pStyle w:val="Heading1"/>
        <w:spacing w:line="360" w:lineRule="auto"/>
        <w:jc w:val="both"/>
        <w:rPr>
          <w:rFonts w:cs="Times New Roman"/>
        </w:rPr>
      </w:pPr>
      <w:r w:rsidRPr="008C7D5A">
        <w:rPr>
          <w:rFonts w:cs="Times New Roman"/>
        </w:rPr>
        <w:lastRenderedPageBreak/>
        <w:t>INTRODUCTION</w:t>
      </w:r>
    </w:p>
    <w:p w:rsidR="00667374" w:rsidRPr="008C7D5A" w:rsidRDefault="00667374" w:rsidP="00183633">
      <w:pPr>
        <w:pStyle w:val="Heading2"/>
        <w:spacing w:line="360" w:lineRule="auto"/>
        <w:jc w:val="both"/>
        <w:rPr>
          <w:rFonts w:cs="Times New Roman"/>
        </w:rPr>
      </w:pPr>
      <w:r w:rsidRPr="008C7D5A">
        <w:rPr>
          <w:rFonts w:cs="Times New Roman"/>
        </w:rPr>
        <w:t>Background to the study</w:t>
      </w:r>
    </w:p>
    <w:p w:rsidR="00667374" w:rsidRPr="008C7D5A" w:rsidRDefault="00667374" w:rsidP="00183633">
      <w:pPr>
        <w:spacing w:line="360" w:lineRule="auto"/>
        <w:jc w:val="both"/>
        <w:rPr>
          <w:rFonts w:ascii="Times New Roman" w:hAnsi="Times New Roman" w:cs="Times New Roman"/>
          <w:sz w:val="24"/>
          <w:szCs w:val="24"/>
        </w:rPr>
      </w:pPr>
      <w:r w:rsidRPr="008C7D5A">
        <w:rPr>
          <w:rFonts w:ascii="Times New Roman" w:hAnsi="Times New Roman" w:cs="Times New Roman"/>
          <w:sz w:val="24"/>
          <w:szCs w:val="24"/>
        </w:rPr>
        <w:t>A smart home refers to a home equipped with a communication network, high-tech household devices, appliances and sensors that can be remotely accessed, monitored and controlled and can provide services responding to the user’s needs.</w:t>
      </w:r>
    </w:p>
    <w:p w:rsidR="00667374" w:rsidRPr="008C7D5A" w:rsidRDefault="00667374" w:rsidP="00183633">
      <w:pPr>
        <w:spacing w:line="360" w:lineRule="auto"/>
        <w:jc w:val="both"/>
        <w:rPr>
          <w:rFonts w:ascii="Times New Roman" w:hAnsi="Times New Roman" w:cs="Times New Roman"/>
          <w:sz w:val="24"/>
          <w:szCs w:val="24"/>
        </w:rPr>
      </w:pPr>
      <w:r w:rsidRPr="008C7D5A">
        <w:rPr>
          <w:rFonts w:ascii="Times New Roman" w:hAnsi="Times New Roman" w:cs="Times New Roman"/>
          <w:sz w:val="24"/>
          <w:szCs w:val="24"/>
        </w:rPr>
        <w:t>This research was conducted to obtain information from people that will help us to design and develop the Smart Home system to automate the activities in homes and solve the problem of performing manual activities in the house.</w:t>
      </w:r>
    </w:p>
    <w:p w:rsidR="00183633" w:rsidRPr="008C7D5A" w:rsidRDefault="00183633" w:rsidP="00183633">
      <w:pPr>
        <w:spacing w:line="360" w:lineRule="auto"/>
        <w:jc w:val="both"/>
        <w:rPr>
          <w:rFonts w:ascii="Times New Roman" w:hAnsi="Times New Roman" w:cs="Times New Roman"/>
          <w:sz w:val="24"/>
          <w:szCs w:val="24"/>
        </w:rPr>
      </w:pPr>
    </w:p>
    <w:p w:rsidR="0076128B" w:rsidRPr="008C7D5A" w:rsidRDefault="0076128B" w:rsidP="00183633">
      <w:pPr>
        <w:pStyle w:val="Heading2"/>
        <w:spacing w:line="360" w:lineRule="auto"/>
        <w:jc w:val="both"/>
        <w:rPr>
          <w:rFonts w:cs="Times New Roman"/>
        </w:rPr>
      </w:pPr>
      <w:bookmarkStart w:id="0" w:name="_GoBack"/>
      <w:bookmarkEnd w:id="0"/>
      <w:r w:rsidRPr="008C7D5A">
        <w:rPr>
          <w:rFonts w:cs="Times New Roman"/>
        </w:rPr>
        <w:t>Statement of the problem</w:t>
      </w:r>
    </w:p>
    <w:p w:rsidR="00465899" w:rsidRPr="008C7D5A" w:rsidRDefault="004C6B65" w:rsidP="00183633">
      <w:pPr>
        <w:spacing w:line="360" w:lineRule="auto"/>
        <w:jc w:val="both"/>
        <w:rPr>
          <w:rFonts w:ascii="Times New Roman" w:hAnsi="Times New Roman" w:cs="Times New Roman"/>
          <w:sz w:val="24"/>
          <w:szCs w:val="24"/>
        </w:rPr>
      </w:pPr>
      <w:r w:rsidRPr="008C7D5A">
        <w:rPr>
          <w:rFonts w:ascii="Times New Roman" w:hAnsi="Times New Roman" w:cs="Times New Roman"/>
          <w:sz w:val="24"/>
          <w:szCs w:val="24"/>
        </w:rPr>
        <w:t>The problem this project will address is the managing and controlling of the home activities manually.</w:t>
      </w:r>
    </w:p>
    <w:p w:rsidR="00183633" w:rsidRPr="008C7D5A" w:rsidRDefault="00183633" w:rsidP="00183633">
      <w:pPr>
        <w:spacing w:line="360" w:lineRule="auto"/>
        <w:jc w:val="both"/>
        <w:rPr>
          <w:rFonts w:ascii="Times New Roman" w:hAnsi="Times New Roman" w:cs="Times New Roman"/>
          <w:sz w:val="24"/>
          <w:szCs w:val="24"/>
        </w:rPr>
      </w:pPr>
    </w:p>
    <w:p w:rsidR="004C6B65" w:rsidRPr="008C7D5A" w:rsidRDefault="004C6B65" w:rsidP="00183633">
      <w:pPr>
        <w:pStyle w:val="Heading2"/>
        <w:spacing w:line="360" w:lineRule="auto"/>
        <w:jc w:val="both"/>
        <w:rPr>
          <w:rFonts w:cs="Times New Roman"/>
        </w:rPr>
      </w:pPr>
      <w:r w:rsidRPr="008C7D5A">
        <w:rPr>
          <w:rFonts w:cs="Times New Roman"/>
        </w:rPr>
        <w:t>Research questions</w:t>
      </w:r>
    </w:p>
    <w:p w:rsidR="004C6B65" w:rsidRPr="008C7D5A" w:rsidRDefault="004C6B65" w:rsidP="00183633">
      <w:pPr>
        <w:spacing w:line="360" w:lineRule="auto"/>
        <w:jc w:val="both"/>
        <w:rPr>
          <w:rFonts w:ascii="Times New Roman" w:hAnsi="Times New Roman" w:cs="Times New Roman"/>
          <w:sz w:val="24"/>
          <w:szCs w:val="24"/>
        </w:rPr>
      </w:pPr>
      <w:r w:rsidRPr="008C7D5A">
        <w:rPr>
          <w:rFonts w:ascii="Times New Roman" w:hAnsi="Times New Roman" w:cs="Times New Roman"/>
          <w:sz w:val="24"/>
          <w:szCs w:val="24"/>
        </w:rPr>
        <w:t xml:space="preserve">This research aimed at finding out views of people about smart home and which features they would like to be automated in their homes. And the aim was to answer the following questions: </w:t>
      </w:r>
    </w:p>
    <w:p w:rsidR="00B55201" w:rsidRPr="008C7D5A" w:rsidRDefault="00B55201" w:rsidP="00183633">
      <w:pPr>
        <w:pStyle w:val="ListParagraph"/>
        <w:numPr>
          <w:ilvl w:val="0"/>
          <w:numId w:val="2"/>
        </w:numPr>
        <w:spacing w:line="360" w:lineRule="auto"/>
        <w:jc w:val="both"/>
        <w:rPr>
          <w:rFonts w:ascii="Times New Roman" w:hAnsi="Times New Roman" w:cs="Times New Roman"/>
          <w:sz w:val="24"/>
          <w:szCs w:val="24"/>
        </w:rPr>
      </w:pPr>
      <w:r w:rsidRPr="008C7D5A">
        <w:rPr>
          <w:rFonts w:ascii="Times New Roman" w:hAnsi="Times New Roman" w:cs="Times New Roman"/>
          <w:sz w:val="24"/>
          <w:szCs w:val="24"/>
        </w:rPr>
        <w:t>If they have heard about smart homes?</w:t>
      </w:r>
    </w:p>
    <w:p w:rsidR="00B55201" w:rsidRPr="008C7D5A" w:rsidRDefault="00B55201" w:rsidP="00183633">
      <w:pPr>
        <w:pStyle w:val="ListParagraph"/>
        <w:numPr>
          <w:ilvl w:val="0"/>
          <w:numId w:val="2"/>
        </w:numPr>
        <w:spacing w:line="360" w:lineRule="auto"/>
        <w:jc w:val="both"/>
        <w:rPr>
          <w:rFonts w:ascii="Times New Roman" w:hAnsi="Times New Roman" w:cs="Times New Roman"/>
          <w:sz w:val="24"/>
          <w:szCs w:val="24"/>
        </w:rPr>
      </w:pPr>
      <w:r w:rsidRPr="008C7D5A">
        <w:rPr>
          <w:rFonts w:ascii="Times New Roman" w:hAnsi="Times New Roman" w:cs="Times New Roman"/>
          <w:sz w:val="24"/>
          <w:szCs w:val="24"/>
        </w:rPr>
        <w:t>What have they heard about it?</w:t>
      </w:r>
    </w:p>
    <w:p w:rsidR="00B55201" w:rsidRPr="008C7D5A" w:rsidRDefault="00B55201" w:rsidP="00183633">
      <w:pPr>
        <w:pStyle w:val="ListParagraph"/>
        <w:numPr>
          <w:ilvl w:val="0"/>
          <w:numId w:val="2"/>
        </w:numPr>
        <w:spacing w:line="360" w:lineRule="auto"/>
        <w:jc w:val="both"/>
        <w:rPr>
          <w:rFonts w:ascii="Times New Roman" w:hAnsi="Times New Roman" w:cs="Times New Roman"/>
          <w:sz w:val="24"/>
          <w:szCs w:val="24"/>
        </w:rPr>
      </w:pPr>
      <w:r w:rsidRPr="008C7D5A">
        <w:rPr>
          <w:rFonts w:ascii="Times New Roman" w:hAnsi="Times New Roman" w:cs="Times New Roman"/>
          <w:sz w:val="24"/>
          <w:szCs w:val="24"/>
        </w:rPr>
        <w:t>Do they trust technological products?</w:t>
      </w:r>
    </w:p>
    <w:p w:rsidR="00B55201" w:rsidRPr="008C7D5A" w:rsidRDefault="00B55201" w:rsidP="00183633">
      <w:pPr>
        <w:pStyle w:val="ListParagraph"/>
        <w:numPr>
          <w:ilvl w:val="0"/>
          <w:numId w:val="2"/>
        </w:numPr>
        <w:spacing w:line="360" w:lineRule="auto"/>
        <w:jc w:val="both"/>
        <w:rPr>
          <w:rFonts w:ascii="Times New Roman" w:hAnsi="Times New Roman" w:cs="Times New Roman"/>
          <w:sz w:val="24"/>
          <w:szCs w:val="24"/>
        </w:rPr>
      </w:pPr>
      <w:r w:rsidRPr="008C7D5A">
        <w:rPr>
          <w:rFonts w:ascii="Times New Roman" w:hAnsi="Times New Roman" w:cs="Times New Roman"/>
          <w:sz w:val="24"/>
          <w:szCs w:val="24"/>
        </w:rPr>
        <w:t>Would they like to automate their homes?</w:t>
      </w:r>
    </w:p>
    <w:p w:rsidR="00B55201" w:rsidRPr="008C7D5A" w:rsidRDefault="00B55201" w:rsidP="00183633">
      <w:pPr>
        <w:pStyle w:val="ListParagraph"/>
        <w:numPr>
          <w:ilvl w:val="0"/>
          <w:numId w:val="2"/>
        </w:numPr>
        <w:spacing w:line="360" w:lineRule="auto"/>
        <w:jc w:val="both"/>
        <w:rPr>
          <w:rFonts w:ascii="Times New Roman" w:hAnsi="Times New Roman" w:cs="Times New Roman"/>
          <w:sz w:val="24"/>
          <w:szCs w:val="24"/>
        </w:rPr>
      </w:pPr>
      <w:r w:rsidRPr="008C7D5A">
        <w:rPr>
          <w:rFonts w:ascii="Times New Roman" w:hAnsi="Times New Roman" w:cs="Times New Roman"/>
          <w:sz w:val="24"/>
          <w:szCs w:val="24"/>
        </w:rPr>
        <w:t>Why would they like to automate their homes?</w:t>
      </w:r>
    </w:p>
    <w:p w:rsidR="00B55201" w:rsidRPr="008C7D5A" w:rsidRDefault="00B55201" w:rsidP="00183633">
      <w:pPr>
        <w:pStyle w:val="ListParagraph"/>
        <w:numPr>
          <w:ilvl w:val="0"/>
          <w:numId w:val="2"/>
        </w:numPr>
        <w:spacing w:line="360" w:lineRule="auto"/>
        <w:jc w:val="both"/>
        <w:rPr>
          <w:rFonts w:ascii="Times New Roman" w:hAnsi="Times New Roman" w:cs="Times New Roman"/>
          <w:sz w:val="24"/>
          <w:szCs w:val="24"/>
        </w:rPr>
      </w:pPr>
      <w:r w:rsidRPr="008C7D5A">
        <w:rPr>
          <w:rFonts w:ascii="Times New Roman" w:hAnsi="Times New Roman" w:cs="Times New Roman"/>
          <w:sz w:val="24"/>
          <w:szCs w:val="24"/>
        </w:rPr>
        <w:t>What functions are important for them in a smart home?</w:t>
      </w:r>
    </w:p>
    <w:p w:rsidR="00B55201" w:rsidRPr="008C7D5A" w:rsidRDefault="00B55201" w:rsidP="00183633">
      <w:pPr>
        <w:pStyle w:val="ListParagraph"/>
        <w:numPr>
          <w:ilvl w:val="0"/>
          <w:numId w:val="2"/>
        </w:numPr>
        <w:spacing w:line="360" w:lineRule="auto"/>
        <w:jc w:val="both"/>
        <w:rPr>
          <w:rFonts w:ascii="Times New Roman" w:hAnsi="Times New Roman" w:cs="Times New Roman"/>
          <w:sz w:val="24"/>
          <w:szCs w:val="24"/>
        </w:rPr>
      </w:pPr>
      <w:r w:rsidRPr="008C7D5A">
        <w:rPr>
          <w:rFonts w:ascii="Times New Roman" w:hAnsi="Times New Roman" w:cs="Times New Roman"/>
          <w:sz w:val="24"/>
          <w:szCs w:val="24"/>
        </w:rPr>
        <w:t>How would they like to install this system?</w:t>
      </w:r>
    </w:p>
    <w:p w:rsidR="00B55201" w:rsidRPr="008C7D5A" w:rsidRDefault="00B55201" w:rsidP="00183633">
      <w:pPr>
        <w:pStyle w:val="ListParagraph"/>
        <w:numPr>
          <w:ilvl w:val="0"/>
          <w:numId w:val="2"/>
        </w:numPr>
        <w:spacing w:line="360" w:lineRule="auto"/>
        <w:jc w:val="both"/>
        <w:rPr>
          <w:rFonts w:ascii="Times New Roman" w:hAnsi="Times New Roman" w:cs="Times New Roman"/>
          <w:sz w:val="24"/>
          <w:szCs w:val="24"/>
        </w:rPr>
      </w:pPr>
      <w:r w:rsidRPr="008C7D5A">
        <w:rPr>
          <w:rFonts w:ascii="Times New Roman" w:hAnsi="Times New Roman" w:cs="Times New Roman"/>
          <w:sz w:val="24"/>
          <w:szCs w:val="24"/>
        </w:rPr>
        <w:t>Why they are not interested to automate their homes?</w:t>
      </w:r>
    </w:p>
    <w:p w:rsidR="00B55201" w:rsidRPr="008C7D5A" w:rsidRDefault="00B55201" w:rsidP="00183633">
      <w:pPr>
        <w:pStyle w:val="ListParagraph"/>
        <w:numPr>
          <w:ilvl w:val="0"/>
          <w:numId w:val="2"/>
        </w:numPr>
        <w:spacing w:line="360" w:lineRule="auto"/>
        <w:jc w:val="both"/>
        <w:rPr>
          <w:rFonts w:ascii="Times New Roman" w:hAnsi="Times New Roman" w:cs="Times New Roman"/>
          <w:sz w:val="24"/>
          <w:szCs w:val="24"/>
        </w:rPr>
      </w:pPr>
      <w:r w:rsidRPr="008C7D5A">
        <w:rPr>
          <w:rFonts w:ascii="Times New Roman" w:hAnsi="Times New Roman" w:cs="Times New Roman"/>
          <w:sz w:val="24"/>
          <w:szCs w:val="24"/>
        </w:rPr>
        <w:t>What are their worries for smart homes?</w:t>
      </w:r>
    </w:p>
    <w:p w:rsidR="00B55201" w:rsidRPr="008C7D5A" w:rsidRDefault="00B55201" w:rsidP="00183633">
      <w:pPr>
        <w:pStyle w:val="ListParagraph"/>
        <w:numPr>
          <w:ilvl w:val="0"/>
          <w:numId w:val="2"/>
        </w:numPr>
        <w:spacing w:line="360" w:lineRule="auto"/>
        <w:jc w:val="both"/>
        <w:rPr>
          <w:rFonts w:ascii="Times New Roman" w:hAnsi="Times New Roman" w:cs="Times New Roman"/>
          <w:sz w:val="24"/>
          <w:szCs w:val="24"/>
        </w:rPr>
      </w:pPr>
      <w:r w:rsidRPr="008C7D5A">
        <w:rPr>
          <w:rFonts w:ascii="Times New Roman" w:hAnsi="Times New Roman" w:cs="Times New Roman"/>
          <w:sz w:val="24"/>
          <w:szCs w:val="24"/>
        </w:rPr>
        <w:t>When will smart homes become part of our everyday life?</w:t>
      </w:r>
    </w:p>
    <w:p w:rsidR="00D06503" w:rsidRPr="008C7D5A" w:rsidRDefault="00D06503" w:rsidP="00183633">
      <w:pPr>
        <w:pStyle w:val="ListParagraph"/>
        <w:spacing w:line="360" w:lineRule="auto"/>
        <w:jc w:val="both"/>
        <w:rPr>
          <w:rFonts w:ascii="Times New Roman" w:hAnsi="Times New Roman" w:cs="Times New Roman"/>
          <w:sz w:val="24"/>
          <w:szCs w:val="24"/>
        </w:rPr>
      </w:pPr>
    </w:p>
    <w:p w:rsidR="00D06503" w:rsidRPr="008C7D5A" w:rsidRDefault="00D06503" w:rsidP="00183633">
      <w:pPr>
        <w:pStyle w:val="ListParagraph"/>
        <w:spacing w:line="360" w:lineRule="auto"/>
        <w:jc w:val="both"/>
        <w:rPr>
          <w:rFonts w:ascii="Times New Roman" w:hAnsi="Times New Roman" w:cs="Times New Roman"/>
          <w:b/>
          <w:sz w:val="28"/>
          <w:szCs w:val="28"/>
        </w:rPr>
      </w:pPr>
    </w:p>
    <w:p w:rsidR="004C6B65" w:rsidRPr="008C7D5A" w:rsidRDefault="00D06503" w:rsidP="00183633">
      <w:pPr>
        <w:pStyle w:val="Heading2"/>
        <w:spacing w:line="360" w:lineRule="auto"/>
        <w:jc w:val="both"/>
        <w:rPr>
          <w:rFonts w:cs="Times New Roman"/>
        </w:rPr>
      </w:pPr>
      <w:r w:rsidRPr="008C7D5A">
        <w:rPr>
          <w:rFonts w:cs="Times New Roman"/>
        </w:rPr>
        <w:lastRenderedPageBreak/>
        <w:t>Objective of the study</w:t>
      </w:r>
    </w:p>
    <w:p w:rsidR="00D06503" w:rsidRPr="008C7D5A" w:rsidRDefault="00D06503" w:rsidP="00183633">
      <w:pPr>
        <w:spacing w:line="360" w:lineRule="auto"/>
        <w:jc w:val="both"/>
        <w:rPr>
          <w:rFonts w:ascii="Times New Roman" w:hAnsi="Times New Roman" w:cs="Times New Roman"/>
          <w:sz w:val="24"/>
          <w:szCs w:val="24"/>
        </w:rPr>
      </w:pPr>
      <w:r w:rsidRPr="008C7D5A">
        <w:rPr>
          <w:rFonts w:ascii="Times New Roman" w:hAnsi="Times New Roman" w:cs="Times New Roman"/>
          <w:sz w:val="24"/>
          <w:szCs w:val="24"/>
        </w:rPr>
        <w:t>The main objective of this study is to design and develop a smart home system that can automate the cont</w:t>
      </w:r>
      <w:r w:rsidR="00B062DA" w:rsidRPr="008C7D5A">
        <w:rPr>
          <w:rFonts w:ascii="Times New Roman" w:hAnsi="Times New Roman" w:cs="Times New Roman"/>
          <w:sz w:val="24"/>
          <w:szCs w:val="24"/>
        </w:rPr>
        <w:t>rol of different home appliances in a home.</w:t>
      </w:r>
    </w:p>
    <w:p w:rsidR="004632CD" w:rsidRPr="008C7D5A" w:rsidRDefault="004632CD" w:rsidP="00183633">
      <w:pPr>
        <w:spacing w:line="360" w:lineRule="auto"/>
        <w:jc w:val="both"/>
        <w:rPr>
          <w:rFonts w:ascii="Times New Roman" w:hAnsi="Times New Roman" w:cs="Times New Roman"/>
          <w:sz w:val="24"/>
          <w:szCs w:val="24"/>
        </w:rPr>
      </w:pPr>
    </w:p>
    <w:p w:rsidR="00F23819" w:rsidRPr="008C7D5A" w:rsidRDefault="00F23819" w:rsidP="00183633">
      <w:pPr>
        <w:pStyle w:val="Heading2"/>
        <w:spacing w:line="360" w:lineRule="auto"/>
        <w:jc w:val="both"/>
        <w:rPr>
          <w:rFonts w:cs="Times New Roman"/>
        </w:rPr>
      </w:pPr>
      <w:r w:rsidRPr="008C7D5A">
        <w:rPr>
          <w:rFonts w:cs="Times New Roman"/>
        </w:rPr>
        <w:t>Scope of the study</w:t>
      </w:r>
    </w:p>
    <w:p w:rsidR="00F23819" w:rsidRPr="008C7D5A" w:rsidRDefault="00F23819" w:rsidP="00183633">
      <w:pPr>
        <w:spacing w:line="360" w:lineRule="auto"/>
        <w:jc w:val="both"/>
        <w:rPr>
          <w:rFonts w:ascii="Times New Roman" w:hAnsi="Times New Roman" w:cs="Times New Roman"/>
          <w:sz w:val="24"/>
          <w:szCs w:val="24"/>
        </w:rPr>
      </w:pPr>
      <w:r w:rsidRPr="008C7D5A">
        <w:rPr>
          <w:rFonts w:ascii="Times New Roman" w:hAnsi="Times New Roman" w:cs="Times New Roman"/>
          <w:sz w:val="24"/>
          <w:szCs w:val="24"/>
        </w:rPr>
        <w:t xml:space="preserve">This study focuses on obtaining information about people’s views on automation of different home appliances which include lights, doors, TV, fans and alarms. </w:t>
      </w:r>
    </w:p>
    <w:p w:rsidR="00B1718D" w:rsidRPr="008C7D5A" w:rsidRDefault="00B1718D" w:rsidP="00183633">
      <w:pPr>
        <w:spacing w:line="360" w:lineRule="auto"/>
        <w:jc w:val="both"/>
        <w:rPr>
          <w:rFonts w:ascii="Times New Roman" w:hAnsi="Times New Roman" w:cs="Times New Roman"/>
          <w:sz w:val="24"/>
          <w:szCs w:val="24"/>
        </w:rPr>
      </w:pPr>
    </w:p>
    <w:p w:rsidR="00B1718D" w:rsidRPr="008C7D5A" w:rsidRDefault="00B1718D" w:rsidP="00183633">
      <w:pPr>
        <w:spacing w:line="360" w:lineRule="auto"/>
        <w:jc w:val="both"/>
        <w:rPr>
          <w:rFonts w:ascii="Times New Roman" w:hAnsi="Times New Roman" w:cs="Times New Roman"/>
          <w:sz w:val="24"/>
          <w:szCs w:val="24"/>
        </w:rPr>
      </w:pPr>
      <w:r w:rsidRPr="008C7D5A">
        <w:rPr>
          <w:rFonts w:ascii="Times New Roman" w:hAnsi="Times New Roman" w:cs="Times New Roman"/>
          <w:sz w:val="24"/>
          <w:szCs w:val="24"/>
        </w:rPr>
        <w:br w:type="page"/>
      </w:r>
    </w:p>
    <w:p w:rsidR="00B1718D" w:rsidRPr="008C7D5A" w:rsidRDefault="00B1718D" w:rsidP="00183633">
      <w:pPr>
        <w:pStyle w:val="Heading1"/>
        <w:spacing w:line="360" w:lineRule="auto"/>
        <w:jc w:val="both"/>
        <w:rPr>
          <w:rFonts w:cs="Times New Roman"/>
        </w:rPr>
      </w:pPr>
      <w:r w:rsidRPr="008C7D5A">
        <w:rPr>
          <w:rFonts w:cs="Times New Roman"/>
        </w:rPr>
        <w:lastRenderedPageBreak/>
        <w:t>LITERATURE REVIEW</w:t>
      </w:r>
    </w:p>
    <w:p w:rsidR="00C51DCC" w:rsidRPr="008C7D5A" w:rsidRDefault="00C51DCC" w:rsidP="00183633">
      <w:pPr>
        <w:jc w:val="both"/>
        <w:rPr>
          <w:rFonts w:ascii="Times New Roman" w:hAnsi="Times New Roman" w:cs="Times New Roman"/>
          <w:bCs/>
          <w:color w:val="231F20"/>
          <w:sz w:val="24"/>
          <w:szCs w:val="24"/>
        </w:rPr>
      </w:pPr>
      <w:r w:rsidRPr="008C7D5A">
        <w:rPr>
          <w:rFonts w:ascii="Times New Roman" w:hAnsi="Times New Roman" w:cs="Times New Roman"/>
          <w:bCs/>
          <w:color w:val="231F20"/>
          <w:sz w:val="24"/>
          <w:szCs w:val="24"/>
        </w:rPr>
        <w:t>The following solutions have tried to address the issue of Home automation.</w:t>
      </w:r>
    </w:p>
    <w:p w:rsidR="00C51DCC" w:rsidRPr="008C7D5A" w:rsidRDefault="00C51DCC" w:rsidP="00183633">
      <w:pPr>
        <w:pStyle w:val="Heading2"/>
        <w:jc w:val="both"/>
        <w:rPr>
          <w:rFonts w:cs="Times New Roman"/>
          <w:lang w:val="en-US"/>
        </w:rPr>
      </w:pPr>
      <w:r w:rsidRPr="008C7D5A">
        <w:rPr>
          <w:rFonts w:cs="Times New Roman"/>
          <w:lang w:val="en-US"/>
        </w:rPr>
        <w:t>Bluetooth based home autom</w:t>
      </w:r>
      <w:r w:rsidR="00183633" w:rsidRPr="008C7D5A">
        <w:rPr>
          <w:rFonts w:cs="Times New Roman"/>
          <w:lang w:val="en-US"/>
        </w:rPr>
        <w:t>ation system using cell phones:</w:t>
      </w:r>
    </w:p>
    <w:p w:rsidR="009B706D" w:rsidRPr="008C7D5A" w:rsidRDefault="009B706D" w:rsidP="00183633">
      <w:pPr>
        <w:spacing w:after="0" w:line="360" w:lineRule="auto"/>
        <w:jc w:val="both"/>
        <w:rPr>
          <w:rFonts w:ascii="Times New Roman" w:eastAsiaTheme="majorEastAsia" w:hAnsi="Times New Roman" w:cs="Times New Roman"/>
          <w:bCs/>
          <w:sz w:val="24"/>
          <w:szCs w:val="24"/>
          <w:lang w:val="en-US"/>
        </w:rPr>
      </w:pPr>
    </w:p>
    <w:p w:rsidR="00C51DCC" w:rsidRPr="008C7D5A" w:rsidRDefault="00C51DCC" w:rsidP="00183633">
      <w:pPr>
        <w:spacing w:after="0" w:line="360" w:lineRule="auto"/>
        <w:jc w:val="both"/>
        <w:rPr>
          <w:rFonts w:ascii="Times New Roman" w:eastAsiaTheme="majorEastAsia" w:hAnsi="Times New Roman" w:cs="Times New Roman"/>
          <w:bCs/>
          <w:sz w:val="24"/>
          <w:szCs w:val="24"/>
          <w:lang w:val="en-US"/>
        </w:rPr>
      </w:pPr>
      <w:r w:rsidRPr="008C7D5A">
        <w:rPr>
          <w:rFonts w:ascii="Times New Roman" w:eastAsiaTheme="majorEastAsia" w:hAnsi="Times New Roman" w:cs="Times New Roman"/>
          <w:bCs/>
          <w:sz w:val="24"/>
          <w:szCs w:val="24"/>
          <w:lang w:val="en-US"/>
        </w:rPr>
        <w:t>In Bluetooth based home automation system the home appliances are connected to the Arduino BT board at input output ports using relay. The program of Arduino BT board is coded in C language of microcontrollers; the connection is made via Bluetooth. The password protection is provided so only authorized user is allowed to access the appliances. The Bluetooth connection is established between Arduino BT board and phone for wireless communication. In this system the python script is used and it can install on any of the Symbian OS environment, it is portable. One circuit is designed and implemented for receiving the feedback from the phone, which ind</w:t>
      </w:r>
      <w:r w:rsidR="00AA0538" w:rsidRPr="008C7D5A">
        <w:rPr>
          <w:rFonts w:ascii="Times New Roman" w:eastAsiaTheme="majorEastAsia" w:hAnsi="Times New Roman" w:cs="Times New Roman"/>
          <w:bCs/>
          <w:sz w:val="24"/>
          <w:szCs w:val="24"/>
          <w:lang w:val="en-US"/>
        </w:rPr>
        <w:t>icate the status of the device.</w:t>
      </w:r>
      <w:r w:rsidR="00A3516D" w:rsidRPr="008C7D5A">
        <w:rPr>
          <w:rFonts w:ascii="Times New Roman" w:eastAsiaTheme="majorEastAsia" w:hAnsi="Times New Roman" w:cs="Times New Roman"/>
          <w:bCs/>
          <w:sz w:val="24"/>
          <w:szCs w:val="24"/>
          <w:lang w:val="en-US"/>
        </w:rPr>
        <w:fldChar w:fldCharType="begin" w:fldLock="1"/>
      </w:r>
      <w:r w:rsidR="00A3516D" w:rsidRPr="008C7D5A">
        <w:rPr>
          <w:rFonts w:ascii="Times New Roman" w:eastAsiaTheme="majorEastAsia" w:hAnsi="Times New Roman" w:cs="Times New Roman"/>
          <w:bCs/>
          <w:sz w:val="24"/>
          <w:szCs w:val="24"/>
          <w:lang w:val="en-US"/>
        </w:rPr>
        <w:instrText>ADDIN CSL_CITATION {"citationItems":[{"id":"ITEM-1","itemData":{"DOI":"10.17148/ijarcce.2017.63173","abstract":"— Internet of Things (IoT) is a technology which enables computing devices, physical and virtual objects/devices to be connected to the internet so that users can control and monitor devices. The IoT offers huge potential for development of various applications namely: e-governance, environmental monitoring, military applications, infrastructure management, industrial applications, energy management, healthcare monitoring, home automation and transport systems. In this paper, brief overview of existing frameworks for development of IoT applications, techniques to develop smart home applications using existing IoT frameworks and generic framework for the development of IoT based smart home system is presented. The proposed generic framework comprises various modules such as Auto-Configuration and Management, Communication Protocol, Auto-Monitoring and Control, and Objects Access Control. The architecture of the new generic framework and the functionality of various modules in the framework are also presented. The proposed generic framework is helpful for making every house as smart house to increase the comfort of inhabitants. Each of the components of generic framework is robust in nature in providing services at any time. The components of smart home system are designed to take care of various issues such as scalability, interoperability, device adaptability, security and privacy. The proposed generic framework is designed to work on all vendor boards and variants of Linux and Windows operating system.","author":[{"dropping-particle":"","family":"Malik","given":"Neha","non-dropping-particle":"","parse-names":false,"suffix":""},{"dropping-particle":"","family":"Bodwade","given":"Yogita","non-dropping-particle":"","parse-names":false,"suffix":""}],"container-title":"IJARCCE","id":"ITEM-1","issued":{"date-parts":[["2017"]]},"title":"Literature Review on Home Automation System","type":"article-journal"},"uris":["http://www.mendeley.com/documents/?uuid=ce11b9f2-77a6-4d9e-856d-b2a247dd9105"]}],"mendeley":{"formattedCitation":"[1]","plainTextFormattedCitation":"[1]","previouslyFormattedCitation":"[1]"},"properties":{"noteIndex":0},"schema":"https://github.com/citation-style-language/schema/raw/master/csl-citation.json"}</w:instrText>
      </w:r>
      <w:r w:rsidR="00A3516D" w:rsidRPr="008C7D5A">
        <w:rPr>
          <w:rFonts w:ascii="Times New Roman" w:eastAsiaTheme="majorEastAsia" w:hAnsi="Times New Roman" w:cs="Times New Roman"/>
          <w:bCs/>
          <w:sz w:val="24"/>
          <w:szCs w:val="24"/>
          <w:lang w:val="en-US"/>
        </w:rPr>
        <w:fldChar w:fldCharType="separate"/>
      </w:r>
      <w:r w:rsidR="00A3516D" w:rsidRPr="008C7D5A">
        <w:rPr>
          <w:rFonts w:ascii="Times New Roman" w:eastAsiaTheme="majorEastAsia" w:hAnsi="Times New Roman" w:cs="Times New Roman"/>
          <w:bCs/>
          <w:noProof/>
          <w:sz w:val="24"/>
          <w:szCs w:val="24"/>
          <w:lang w:val="en-US"/>
        </w:rPr>
        <w:t>[1]</w:t>
      </w:r>
      <w:r w:rsidR="00A3516D" w:rsidRPr="008C7D5A">
        <w:rPr>
          <w:rFonts w:ascii="Times New Roman" w:eastAsiaTheme="majorEastAsia" w:hAnsi="Times New Roman" w:cs="Times New Roman"/>
          <w:bCs/>
          <w:sz w:val="24"/>
          <w:szCs w:val="24"/>
          <w:lang w:val="en-US"/>
        </w:rPr>
        <w:fldChar w:fldCharType="end"/>
      </w:r>
    </w:p>
    <w:p w:rsidR="00C51DCC" w:rsidRPr="008C7D5A" w:rsidRDefault="00C51DCC" w:rsidP="00183633">
      <w:pPr>
        <w:spacing w:after="0" w:line="360" w:lineRule="auto"/>
        <w:jc w:val="both"/>
        <w:rPr>
          <w:rFonts w:ascii="Times New Roman" w:eastAsiaTheme="majorEastAsia" w:hAnsi="Times New Roman" w:cs="Times New Roman"/>
          <w:bCs/>
          <w:sz w:val="24"/>
          <w:szCs w:val="24"/>
          <w:lang w:val="en-US"/>
        </w:rPr>
      </w:pPr>
      <w:r w:rsidRPr="008C7D5A">
        <w:rPr>
          <w:rFonts w:ascii="Times New Roman" w:eastAsiaTheme="majorEastAsia" w:hAnsi="Times New Roman" w:cs="Times New Roman"/>
          <w:bCs/>
          <w:sz w:val="24"/>
          <w:szCs w:val="24"/>
          <w:lang w:val="en-US"/>
        </w:rPr>
        <w:t xml:space="preserve"> </w:t>
      </w:r>
    </w:p>
    <w:p w:rsidR="00C51DCC" w:rsidRPr="008C7D5A" w:rsidRDefault="009B706D" w:rsidP="00183633">
      <w:pPr>
        <w:pStyle w:val="Heading2"/>
        <w:jc w:val="both"/>
        <w:rPr>
          <w:rFonts w:cs="Times New Roman"/>
          <w:bCs/>
          <w:lang w:val="en-US"/>
        </w:rPr>
      </w:pPr>
      <w:r w:rsidRPr="008C7D5A">
        <w:rPr>
          <w:rFonts w:cs="Times New Roman"/>
          <w:lang w:val="en-US"/>
        </w:rPr>
        <w:t>ZigBee</w:t>
      </w:r>
      <w:r w:rsidR="00C51DCC" w:rsidRPr="008C7D5A">
        <w:rPr>
          <w:rFonts w:cs="Times New Roman"/>
          <w:lang w:val="en-US"/>
        </w:rPr>
        <w:t xml:space="preserve"> based home automation system using cell phones:</w:t>
      </w:r>
      <w:r w:rsidR="00C51DCC" w:rsidRPr="008C7D5A">
        <w:rPr>
          <w:rFonts w:cs="Times New Roman"/>
          <w:bCs/>
          <w:lang w:val="en-US"/>
        </w:rPr>
        <w:t xml:space="preserve"> </w:t>
      </w:r>
    </w:p>
    <w:p w:rsidR="009B706D" w:rsidRPr="008C7D5A" w:rsidRDefault="009B706D" w:rsidP="00183633">
      <w:pPr>
        <w:jc w:val="both"/>
        <w:rPr>
          <w:rFonts w:ascii="Times New Roman" w:hAnsi="Times New Roman" w:cs="Times New Roman"/>
          <w:lang w:val="en-US"/>
        </w:rPr>
      </w:pPr>
    </w:p>
    <w:p w:rsidR="00C51DCC" w:rsidRPr="008C7D5A" w:rsidRDefault="00C51DCC" w:rsidP="00183633">
      <w:pPr>
        <w:spacing w:after="0" w:line="360" w:lineRule="auto"/>
        <w:jc w:val="both"/>
        <w:rPr>
          <w:rFonts w:ascii="Times New Roman" w:eastAsiaTheme="majorEastAsia" w:hAnsi="Times New Roman" w:cs="Times New Roman"/>
          <w:bCs/>
          <w:sz w:val="24"/>
          <w:szCs w:val="24"/>
          <w:lang w:val="en-US"/>
        </w:rPr>
      </w:pPr>
      <w:r w:rsidRPr="008C7D5A">
        <w:rPr>
          <w:rFonts w:ascii="Times New Roman" w:eastAsiaTheme="majorEastAsia" w:hAnsi="Times New Roman" w:cs="Times New Roman"/>
          <w:bCs/>
          <w:sz w:val="24"/>
          <w:szCs w:val="24"/>
          <w:lang w:val="en-US"/>
        </w:rPr>
        <w:t xml:space="preserve">To monitor and control the home appliances the system is designed and implemented using </w:t>
      </w:r>
      <w:proofErr w:type="spellStart"/>
      <w:r w:rsidRPr="008C7D5A">
        <w:rPr>
          <w:rFonts w:ascii="Times New Roman" w:eastAsiaTheme="majorEastAsia" w:hAnsi="Times New Roman" w:cs="Times New Roman"/>
          <w:bCs/>
          <w:sz w:val="24"/>
          <w:szCs w:val="24"/>
          <w:lang w:val="en-US"/>
        </w:rPr>
        <w:t>Zigbee</w:t>
      </w:r>
      <w:proofErr w:type="spellEnd"/>
      <w:r w:rsidRPr="008C7D5A">
        <w:rPr>
          <w:rFonts w:ascii="Times New Roman" w:eastAsiaTheme="majorEastAsia" w:hAnsi="Times New Roman" w:cs="Times New Roman"/>
          <w:bCs/>
          <w:sz w:val="24"/>
          <w:szCs w:val="24"/>
          <w:lang w:val="en-US"/>
        </w:rPr>
        <w:t>. The device performance is record and store by network coordinators.</w:t>
      </w:r>
    </w:p>
    <w:p w:rsidR="00C51DCC" w:rsidRPr="008C7D5A" w:rsidRDefault="00C51DCC" w:rsidP="00183633">
      <w:pPr>
        <w:spacing w:after="0" w:line="360" w:lineRule="auto"/>
        <w:jc w:val="both"/>
        <w:rPr>
          <w:rFonts w:ascii="Times New Roman" w:eastAsiaTheme="majorEastAsia" w:hAnsi="Times New Roman" w:cs="Times New Roman"/>
          <w:bCs/>
          <w:sz w:val="24"/>
          <w:szCs w:val="24"/>
          <w:lang w:val="en-US"/>
        </w:rPr>
      </w:pPr>
      <w:r w:rsidRPr="008C7D5A">
        <w:rPr>
          <w:rFonts w:ascii="Times New Roman" w:eastAsia="Times New Roman" w:hAnsi="Times New Roman" w:cs="Times New Roman"/>
          <w:bCs/>
          <w:sz w:val="24"/>
          <w:szCs w:val="24"/>
          <w:lang w:eastAsia="en-GB"/>
        </w:rPr>
        <w:t xml:space="preserve">For this the Wi-Fi network is used, which uses the four switch port standard wireless ADSL modern router. The network SSID and security Wi-Fi parameter are preconfigured. The message for security purpose first process by the virtual home algorithm and when it is declared safe it is re-encrypted and forward to the real network device of the home. Over </w:t>
      </w:r>
      <w:proofErr w:type="spellStart"/>
      <w:r w:rsidRPr="008C7D5A">
        <w:rPr>
          <w:rFonts w:ascii="Times New Roman" w:eastAsia="Times New Roman" w:hAnsi="Times New Roman" w:cs="Times New Roman"/>
          <w:bCs/>
          <w:sz w:val="24"/>
          <w:szCs w:val="24"/>
          <w:lang w:eastAsia="en-GB"/>
        </w:rPr>
        <w:t>Zigbee</w:t>
      </w:r>
      <w:proofErr w:type="spellEnd"/>
      <w:r w:rsidRPr="008C7D5A">
        <w:rPr>
          <w:rFonts w:ascii="Times New Roman" w:eastAsia="Times New Roman" w:hAnsi="Times New Roman" w:cs="Times New Roman"/>
          <w:bCs/>
          <w:sz w:val="24"/>
          <w:szCs w:val="24"/>
          <w:lang w:eastAsia="en-GB"/>
        </w:rPr>
        <w:t xml:space="preserve"> network, </w:t>
      </w:r>
      <w:proofErr w:type="spellStart"/>
      <w:r w:rsidRPr="008C7D5A">
        <w:rPr>
          <w:rFonts w:ascii="Times New Roman" w:eastAsia="Times New Roman" w:hAnsi="Times New Roman" w:cs="Times New Roman"/>
          <w:bCs/>
          <w:sz w:val="24"/>
          <w:szCs w:val="24"/>
          <w:lang w:eastAsia="en-GB"/>
        </w:rPr>
        <w:t>Zigbee</w:t>
      </w:r>
      <w:proofErr w:type="spellEnd"/>
      <w:r w:rsidRPr="008C7D5A">
        <w:rPr>
          <w:rFonts w:ascii="Times New Roman" w:eastAsia="Times New Roman" w:hAnsi="Times New Roman" w:cs="Times New Roman"/>
          <w:bCs/>
          <w:sz w:val="24"/>
          <w:szCs w:val="24"/>
          <w:lang w:eastAsia="en-GB"/>
        </w:rPr>
        <w:t xml:space="preserve"> controller sent messages to the end. The safety and security of all messages that are received by the virtual home algorithm. To reduce the expense of the system and the intrusiveness of respective installation of the system </w:t>
      </w:r>
      <w:proofErr w:type="spellStart"/>
      <w:r w:rsidRPr="008C7D5A">
        <w:rPr>
          <w:rFonts w:ascii="Times New Roman" w:eastAsia="Times New Roman" w:hAnsi="Times New Roman" w:cs="Times New Roman"/>
          <w:bCs/>
          <w:sz w:val="24"/>
          <w:szCs w:val="24"/>
          <w:lang w:eastAsia="en-GB"/>
        </w:rPr>
        <w:t>Zigbee</w:t>
      </w:r>
      <w:proofErr w:type="spellEnd"/>
      <w:r w:rsidRPr="008C7D5A">
        <w:rPr>
          <w:rFonts w:ascii="Times New Roman" w:eastAsia="Times New Roman" w:hAnsi="Times New Roman" w:cs="Times New Roman"/>
          <w:bCs/>
          <w:sz w:val="24"/>
          <w:szCs w:val="24"/>
          <w:lang w:eastAsia="en-GB"/>
        </w:rPr>
        <w:t xml:space="preserve"> communication is helpful. </w:t>
      </w:r>
      <w:r w:rsidR="00A3516D" w:rsidRPr="008C7D5A">
        <w:rPr>
          <w:rFonts w:ascii="Times New Roman" w:eastAsia="Times New Roman" w:hAnsi="Times New Roman" w:cs="Times New Roman"/>
          <w:bCs/>
          <w:sz w:val="24"/>
          <w:szCs w:val="24"/>
          <w:lang w:eastAsia="en-GB"/>
        </w:rPr>
        <w:fldChar w:fldCharType="begin" w:fldLock="1"/>
      </w:r>
      <w:r w:rsidR="00A3516D" w:rsidRPr="008C7D5A">
        <w:rPr>
          <w:rFonts w:ascii="Times New Roman" w:eastAsia="Times New Roman" w:hAnsi="Times New Roman" w:cs="Times New Roman"/>
          <w:bCs/>
          <w:sz w:val="24"/>
          <w:szCs w:val="24"/>
          <w:lang w:eastAsia="en-GB"/>
        </w:rPr>
        <w:instrText>ADDIN CSL_CITATION {"citationItems":[{"id":"ITEM-1","itemData":{"DOI":"10.17148/ijarcce.2017.63173","abstract":"— Internet of Things (IoT) is a technology which enables computing devices, physical and virtual objects/devices to be connected to the internet so that users can control and monitor devices. The IoT offers huge potential for development of various applications namely: e-governance, environmental monitoring, military applications, infrastructure management, industrial applications, energy management, healthcare monitoring, home automation and transport systems. In this paper, brief overview of existing frameworks for development of IoT applications, techniques to develop smart home applications using existing IoT frameworks and generic framework for the development of IoT based smart home system is presented. The proposed generic framework comprises various modules such as Auto-Configuration and Management, Communication Protocol, Auto-Monitoring and Control, and Objects Access Control. The architecture of the new generic framework and the functionality of various modules in the framework are also presented. The proposed generic framework is helpful for making every house as smart house to increase the comfort of inhabitants. Each of the components of generic framework is robust in nature in providing services at any time. The components of smart home system are designed to take care of various issues such as scalability, interoperability, device adaptability, security and privacy. The proposed generic framework is designed to work on all vendor boards and variants of Linux and Windows operating system.","author":[{"dropping-particle":"","family":"Malik","given":"Neha","non-dropping-particle":"","parse-names":false,"suffix":""},{"dropping-particle":"","family":"Bodwade","given":"Yogita","non-dropping-particle":"","parse-names":false,"suffix":""}],"container-title":"IJARCCE","id":"ITEM-1","issued":{"date-parts":[["2017"]]},"title":"Literature Review on Home Automation System","type":"article-journal"},"uris":["http://www.mendeley.com/documents/?uuid=ce11b9f2-77a6-4d9e-856d-b2a247dd9105"]}],"mendeley":{"formattedCitation":"[1]","plainTextFormattedCitation":"[1]","previouslyFormattedCitation":"[1]"},"properties":{"noteIndex":0},"schema":"https://github.com/citation-style-language/schema/raw/master/csl-citation.json"}</w:instrText>
      </w:r>
      <w:r w:rsidR="00A3516D" w:rsidRPr="008C7D5A">
        <w:rPr>
          <w:rFonts w:ascii="Times New Roman" w:eastAsia="Times New Roman" w:hAnsi="Times New Roman" w:cs="Times New Roman"/>
          <w:bCs/>
          <w:sz w:val="24"/>
          <w:szCs w:val="24"/>
          <w:lang w:eastAsia="en-GB"/>
        </w:rPr>
        <w:fldChar w:fldCharType="separate"/>
      </w:r>
      <w:r w:rsidR="00A3516D" w:rsidRPr="008C7D5A">
        <w:rPr>
          <w:rFonts w:ascii="Times New Roman" w:eastAsia="Times New Roman" w:hAnsi="Times New Roman" w:cs="Times New Roman"/>
          <w:bCs/>
          <w:noProof/>
          <w:sz w:val="24"/>
          <w:szCs w:val="24"/>
          <w:lang w:eastAsia="en-GB"/>
        </w:rPr>
        <w:t>[1]</w:t>
      </w:r>
      <w:r w:rsidR="00A3516D" w:rsidRPr="008C7D5A">
        <w:rPr>
          <w:rFonts w:ascii="Times New Roman" w:eastAsia="Times New Roman" w:hAnsi="Times New Roman" w:cs="Times New Roman"/>
          <w:bCs/>
          <w:sz w:val="24"/>
          <w:szCs w:val="24"/>
          <w:lang w:eastAsia="en-GB"/>
        </w:rPr>
        <w:fldChar w:fldCharType="end"/>
      </w:r>
    </w:p>
    <w:p w:rsidR="00C51DCC" w:rsidRPr="008C7D5A" w:rsidRDefault="00C51DCC" w:rsidP="00183633">
      <w:pPr>
        <w:spacing w:after="0" w:line="360" w:lineRule="auto"/>
        <w:jc w:val="both"/>
        <w:rPr>
          <w:rFonts w:ascii="Times New Roman" w:eastAsia="Times New Roman" w:hAnsi="Times New Roman" w:cs="Times New Roman"/>
          <w:bCs/>
          <w:sz w:val="24"/>
          <w:szCs w:val="24"/>
          <w:lang w:eastAsia="en-GB"/>
        </w:rPr>
      </w:pPr>
      <w:r w:rsidRPr="008C7D5A">
        <w:rPr>
          <w:rFonts w:ascii="Times New Roman" w:eastAsia="Times New Roman" w:hAnsi="Times New Roman" w:cs="Times New Roman"/>
          <w:bCs/>
          <w:sz w:val="24"/>
          <w:szCs w:val="24"/>
          <w:lang w:eastAsia="en-GB"/>
        </w:rPr>
        <w:t xml:space="preserve"> </w:t>
      </w:r>
    </w:p>
    <w:p w:rsidR="00C51DCC" w:rsidRPr="008C7D5A" w:rsidRDefault="00C51DCC" w:rsidP="00183633">
      <w:pPr>
        <w:pStyle w:val="Heading2"/>
        <w:jc w:val="both"/>
        <w:rPr>
          <w:rFonts w:eastAsia="Times New Roman" w:cs="Times New Roman"/>
          <w:lang w:eastAsia="en-GB"/>
        </w:rPr>
      </w:pPr>
      <w:r w:rsidRPr="008C7D5A">
        <w:rPr>
          <w:rFonts w:eastAsia="Times New Roman" w:cs="Times New Roman"/>
          <w:lang w:eastAsia="en-GB"/>
        </w:rPr>
        <w:t xml:space="preserve">GSM based home automation system using cell phones: </w:t>
      </w:r>
    </w:p>
    <w:p w:rsidR="009B706D" w:rsidRPr="008C7D5A" w:rsidRDefault="009B706D" w:rsidP="00183633">
      <w:pPr>
        <w:jc w:val="both"/>
        <w:rPr>
          <w:rFonts w:ascii="Times New Roman" w:hAnsi="Times New Roman" w:cs="Times New Roman"/>
          <w:lang w:eastAsia="en-GB"/>
        </w:rPr>
      </w:pPr>
    </w:p>
    <w:p w:rsidR="00C51DCC" w:rsidRPr="008C7D5A" w:rsidRDefault="00C51DCC" w:rsidP="00183633">
      <w:pPr>
        <w:spacing w:after="0" w:line="360" w:lineRule="auto"/>
        <w:jc w:val="both"/>
        <w:rPr>
          <w:rFonts w:ascii="Times New Roman" w:eastAsiaTheme="majorEastAsia" w:hAnsi="Times New Roman" w:cs="Times New Roman"/>
          <w:bCs/>
          <w:sz w:val="24"/>
          <w:szCs w:val="24"/>
          <w:lang w:val="en-US"/>
        </w:rPr>
      </w:pPr>
      <w:r w:rsidRPr="008C7D5A">
        <w:rPr>
          <w:rFonts w:ascii="Times New Roman" w:eastAsia="Times New Roman" w:hAnsi="Times New Roman" w:cs="Times New Roman"/>
          <w:bCs/>
          <w:sz w:val="24"/>
          <w:szCs w:val="24"/>
          <w:lang w:eastAsia="en-GB"/>
        </w:rPr>
        <w:t xml:space="preserve">Because of the mobile phone and GSM technology, the GSM based home automation is lure to research. The SMS based home automation, GPRS based home automation and dual tone multi frequency (DTMF) based home automation, these options we considered mainly for communication in GSM.  The system use transducer which convert machine function into electrical signals which goes into microcontroller. The sensors of system convert the physical qualities like sound, temperature and humidity into some other quantity like voltage. The microcontroller analysis all signal and convert them into command to understand by GSM </w:t>
      </w:r>
      <w:r w:rsidRPr="008C7D5A">
        <w:rPr>
          <w:rFonts w:ascii="Times New Roman" w:eastAsia="Times New Roman" w:hAnsi="Times New Roman" w:cs="Times New Roman"/>
          <w:bCs/>
          <w:sz w:val="24"/>
          <w:szCs w:val="24"/>
          <w:lang w:eastAsia="en-GB"/>
        </w:rPr>
        <w:lastRenderedPageBreak/>
        <w:t>module. Select appropriate communication method among SMS, GPRS and DTFC based on the com</w:t>
      </w:r>
      <w:r w:rsidR="00A3516D" w:rsidRPr="008C7D5A">
        <w:rPr>
          <w:rFonts w:ascii="Times New Roman" w:eastAsia="Times New Roman" w:hAnsi="Times New Roman" w:cs="Times New Roman"/>
          <w:bCs/>
          <w:sz w:val="24"/>
          <w:szCs w:val="24"/>
          <w:lang w:eastAsia="en-GB"/>
        </w:rPr>
        <w:t>mand which received GSM module.</w:t>
      </w:r>
      <w:r w:rsidR="00A3516D" w:rsidRPr="008C7D5A">
        <w:rPr>
          <w:rFonts w:ascii="Times New Roman" w:eastAsia="Times New Roman" w:hAnsi="Times New Roman" w:cs="Times New Roman"/>
          <w:bCs/>
          <w:sz w:val="24"/>
          <w:szCs w:val="24"/>
          <w:lang w:eastAsia="en-GB"/>
        </w:rPr>
        <w:fldChar w:fldCharType="begin" w:fldLock="1"/>
      </w:r>
      <w:r w:rsidR="00A651C1" w:rsidRPr="008C7D5A">
        <w:rPr>
          <w:rFonts w:ascii="Times New Roman" w:eastAsia="Times New Roman" w:hAnsi="Times New Roman" w:cs="Times New Roman"/>
          <w:bCs/>
          <w:sz w:val="24"/>
          <w:szCs w:val="24"/>
          <w:lang w:eastAsia="en-GB"/>
        </w:rPr>
        <w:instrText>ADDIN CSL_CITATION {"citationItems":[{"id":"ITEM-1","itemData":{"DOI":"10.17148/ijarcce.2017.63173","abstract":"— Internet of Things (IoT) is a technology which enables computing devices, physical and virtual objects/devices to be connected to the internet so that users can control and monitor devices. The IoT offers huge potential for development of various applications namely: e-governance, environmental monitoring, military applications, infrastructure management, industrial applications, energy management, healthcare monitoring, home automation and transport systems. In this paper, brief overview of existing frameworks for development of IoT applications, techniques to develop smart home applications using existing IoT frameworks and generic framework for the development of IoT based smart home system is presented. The proposed generic framework comprises various modules such as Auto-Configuration and Management, Communication Protocol, Auto-Monitoring and Control, and Objects Access Control. The architecture of the new generic framework and the functionality of various modules in the framework are also presented. The proposed generic framework is helpful for making every house as smart house to increase the comfort of inhabitants. Each of the components of generic framework is robust in nature in providing services at any time. The components of smart home system are designed to take care of various issues such as scalability, interoperability, device adaptability, security and privacy. The proposed generic framework is designed to work on all vendor boards and variants of Linux and Windows operating system.","author":[{"dropping-particle":"","family":"Malik","given":"Neha","non-dropping-particle":"","parse-names":false,"suffix":""},{"dropping-particle":"","family":"Bodwade","given":"Yogita","non-dropping-particle":"","parse-names":false,"suffix":""}],"container-title":"IJARCCE","id":"ITEM-1","issued":{"date-parts":[["2017"]]},"title":"Literature Review on Home Automation System","type":"article-journal"},"uris":["http://www.mendeley.com/documents/?uuid=ce11b9f2-77a6-4d9e-856d-b2a247dd9105"]}],"mendeley":{"formattedCitation":"[1]","plainTextFormattedCitation":"[1]","previouslyFormattedCitation":"[1]"},"properties":{"noteIndex":0},"schema":"https://github.com/citation-style-language/schema/raw/master/csl-citation.json"}</w:instrText>
      </w:r>
      <w:r w:rsidR="00A3516D" w:rsidRPr="008C7D5A">
        <w:rPr>
          <w:rFonts w:ascii="Times New Roman" w:eastAsia="Times New Roman" w:hAnsi="Times New Roman" w:cs="Times New Roman"/>
          <w:bCs/>
          <w:sz w:val="24"/>
          <w:szCs w:val="24"/>
          <w:lang w:eastAsia="en-GB"/>
        </w:rPr>
        <w:fldChar w:fldCharType="separate"/>
      </w:r>
      <w:r w:rsidR="00A3516D" w:rsidRPr="008C7D5A">
        <w:rPr>
          <w:rFonts w:ascii="Times New Roman" w:eastAsia="Times New Roman" w:hAnsi="Times New Roman" w:cs="Times New Roman"/>
          <w:bCs/>
          <w:noProof/>
          <w:sz w:val="24"/>
          <w:szCs w:val="24"/>
          <w:lang w:eastAsia="en-GB"/>
        </w:rPr>
        <w:t>[1]</w:t>
      </w:r>
      <w:r w:rsidR="00A3516D" w:rsidRPr="008C7D5A">
        <w:rPr>
          <w:rFonts w:ascii="Times New Roman" w:eastAsia="Times New Roman" w:hAnsi="Times New Roman" w:cs="Times New Roman"/>
          <w:bCs/>
          <w:sz w:val="24"/>
          <w:szCs w:val="24"/>
          <w:lang w:eastAsia="en-GB"/>
        </w:rPr>
        <w:fldChar w:fldCharType="end"/>
      </w:r>
    </w:p>
    <w:p w:rsidR="00C51DCC" w:rsidRPr="008C7D5A" w:rsidRDefault="00C51DCC" w:rsidP="00183633">
      <w:pPr>
        <w:pStyle w:val="ListParagraph"/>
        <w:spacing w:after="0" w:line="360" w:lineRule="auto"/>
        <w:jc w:val="both"/>
        <w:rPr>
          <w:rFonts w:ascii="Times New Roman" w:eastAsia="Times New Roman" w:hAnsi="Times New Roman" w:cs="Times New Roman"/>
          <w:bCs/>
          <w:sz w:val="24"/>
          <w:szCs w:val="24"/>
          <w:lang w:eastAsia="en-GB"/>
        </w:rPr>
      </w:pPr>
    </w:p>
    <w:p w:rsidR="00C51DCC" w:rsidRPr="008C7D5A" w:rsidRDefault="00C51DCC" w:rsidP="00183633">
      <w:pPr>
        <w:spacing w:after="0" w:line="360" w:lineRule="auto"/>
        <w:jc w:val="both"/>
        <w:rPr>
          <w:rFonts w:ascii="Times New Roman" w:eastAsia="Times New Roman" w:hAnsi="Times New Roman" w:cs="Times New Roman"/>
          <w:bCs/>
          <w:sz w:val="24"/>
          <w:szCs w:val="24"/>
          <w:lang w:eastAsia="en-GB"/>
        </w:rPr>
      </w:pPr>
      <w:r w:rsidRPr="008C7D5A">
        <w:rPr>
          <w:rFonts w:ascii="Times New Roman" w:eastAsia="Times New Roman" w:hAnsi="Times New Roman" w:cs="Times New Roman"/>
          <w:bCs/>
          <w:sz w:val="24"/>
          <w:szCs w:val="24"/>
          <w:lang w:eastAsia="en-GB"/>
        </w:rPr>
        <w:t xml:space="preserve"> </w:t>
      </w:r>
    </w:p>
    <w:p w:rsidR="00C51DCC" w:rsidRPr="008C7D5A" w:rsidRDefault="00C51DCC" w:rsidP="00183633">
      <w:pPr>
        <w:pStyle w:val="Heading2"/>
        <w:jc w:val="both"/>
        <w:rPr>
          <w:rFonts w:eastAsia="Times New Roman" w:cs="Times New Roman"/>
          <w:lang w:eastAsia="en-GB"/>
        </w:rPr>
      </w:pPr>
      <w:r w:rsidRPr="008C7D5A">
        <w:rPr>
          <w:rFonts w:eastAsia="Times New Roman" w:cs="Times New Roman"/>
          <w:lang w:eastAsia="en-GB"/>
        </w:rPr>
        <w:t>Wi-Fi based home automation system using cell phones:</w:t>
      </w:r>
    </w:p>
    <w:p w:rsidR="009B706D" w:rsidRPr="008C7D5A" w:rsidRDefault="009B706D" w:rsidP="00183633">
      <w:pPr>
        <w:jc w:val="both"/>
        <w:rPr>
          <w:rFonts w:ascii="Times New Roman" w:hAnsi="Times New Roman" w:cs="Times New Roman"/>
          <w:lang w:eastAsia="en-GB"/>
        </w:rPr>
      </w:pPr>
    </w:p>
    <w:p w:rsidR="00C51DCC" w:rsidRPr="008C7D5A" w:rsidRDefault="00C51DCC" w:rsidP="00183633">
      <w:pPr>
        <w:spacing w:after="0" w:line="360" w:lineRule="auto"/>
        <w:jc w:val="both"/>
        <w:rPr>
          <w:rFonts w:ascii="Times New Roman" w:eastAsiaTheme="majorEastAsia" w:hAnsi="Times New Roman" w:cs="Times New Roman"/>
          <w:bCs/>
          <w:sz w:val="24"/>
          <w:szCs w:val="24"/>
          <w:lang w:val="en-US"/>
        </w:rPr>
      </w:pPr>
      <w:r w:rsidRPr="008C7D5A">
        <w:rPr>
          <w:rFonts w:ascii="Times New Roman" w:eastAsia="Times New Roman" w:hAnsi="Times New Roman" w:cs="Times New Roman"/>
          <w:bCs/>
          <w:sz w:val="24"/>
          <w:szCs w:val="24"/>
          <w:lang w:eastAsia="en-GB"/>
        </w:rPr>
        <w:t xml:space="preserve"> Wi-Fi based home automation system mainly consist three modules, the server, the hardware interface module, and the software package. Wi-Fi technology is used by server, and</w:t>
      </w:r>
      <w:r w:rsidR="00DF2A83" w:rsidRPr="008C7D5A">
        <w:rPr>
          <w:rFonts w:ascii="Times New Roman" w:eastAsia="Times New Roman" w:hAnsi="Times New Roman" w:cs="Times New Roman"/>
          <w:bCs/>
          <w:sz w:val="24"/>
          <w:szCs w:val="24"/>
          <w:lang w:eastAsia="en-GB"/>
        </w:rPr>
        <w:t xml:space="preserve"> </w:t>
      </w:r>
      <w:r w:rsidRPr="008C7D5A">
        <w:rPr>
          <w:rFonts w:ascii="Times New Roman" w:eastAsia="Times New Roman" w:hAnsi="Times New Roman" w:cs="Times New Roman"/>
          <w:bCs/>
          <w:sz w:val="24"/>
          <w:szCs w:val="24"/>
          <w:lang w:eastAsia="en-GB"/>
        </w:rPr>
        <w:t>hardware Interface module to communicate with each other. The same technology uses to login to the server web based application. The server is connected to the internet, so</w:t>
      </w:r>
      <w:r w:rsidR="00DF2A83" w:rsidRPr="008C7D5A">
        <w:rPr>
          <w:rFonts w:ascii="Times New Roman" w:eastAsia="Times New Roman" w:hAnsi="Times New Roman" w:cs="Times New Roman"/>
          <w:bCs/>
          <w:sz w:val="24"/>
          <w:szCs w:val="24"/>
          <w:lang w:eastAsia="en-GB"/>
        </w:rPr>
        <w:t xml:space="preserve"> </w:t>
      </w:r>
      <w:r w:rsidRPr="008C7D5A">
        <w:rPr>
          <w:rFonts w:ascii="Times New Roman" w:eastAsia="Times New Roman" w:hAnsi="Times New Roman" w:cs="Times New Roman"/>
          <w:bCs/>
          <w:sz w:val="24"/>
          <w:szCs w:val="24"/>
          <w:lang w:eastAsia="en-GB"/>
        </w:rPr>
        <w:t xml:space="preserve">remote users can access server web based application through the internet using compatible web browser. Software of the latest home automation system is split to server application software, and Microcontroller (Arduino) firmware. The Arduino software, built using C language, using IDE comes with the microcontroller itself. Arduino software is culpable for gathering events from connected sensors, then applies action to actuators and preprogramed in the server. Another job is to report </w:t>
      </w:r>
      <w:proofErr w:type="gramStart"/>
      <w:r w:rsidRPr="008C7D5A">
        <w:rPr>
          <w:rFonts w:ascii="Times New Roman" w:eastAsia="Times New Roman" w:hAnsi="Times New Roman" w:cs="Times New Roman"/>
          <w:bCs/>
          <w:sz w:val="24"/>
          <w:szCs w:val="24"/>
          <w:lang w:eastAsia="en-GB"/>
        </w:rPr>
        <w:t>the and</w:t>
      </w:r>
      <w:proofErr w:type="gramEnd"/>
      <w:r w:rsidRPr="008C7D5A">
        <w:rPr>
          <w:rFonts w:ascii="Times New Roman" w:eastAsia="Times New Roman" w:hAnsi="Times New Roman" w:cs="Times New Roman"/>
          <w:bCs/>
          <w:sz w:val="24"/>
          <w:szCs w:val="24"/>
          <w:lang w:eastAsia="en-GB"/>
        </w:rPr>
        <w:t xml:space="preserve"> record the history in the server DB. The server application software package for the proposed home automation system, is a web based application built using asp.net. The server application software can be accessed from internal network or from internet if the server has real IP on the internet using any internet navigator supports asp.net technology. Server application software is culpable of, maintain the whole home automation system, setup, </w:t>
      </w:r>
      <w:proofErr w:type="gramStart"/>
      <w:r w:rsidRPr="008C7D5A">
        <w:rPr>
          <w:rFonts w:ascii="Times New Roman" w:eastAsia="Times New Roman" w:hAnsi="Times New Roman" w:cs="Times New Roman"/>
          <w:bCs/>
          <w:sz w:val="24"/>
          <w:szCs w:val="24"/>
          <w:lang w:eastAsia="en-GB"/>
        </w:rPr>
        <w:t>configuration</w:t>
      </w:r>
      <w:proofErr w:type="gramEnd"/>
      <w:r w:rsidRPr="008C7D5A">
        <w:rPr>
          <w:rFonts w:ascii="Times New Roman" w:eastAsia="Times New Roman" w:hAnsi="Times New Roman" w:cs="Times New Roman"/>
          <w:bCs/>
          <w:sz w:val="24"/>
          <w:szCs w:val="24"/>
          <w:lang w:eastAsia="en-GB"/>
        </w:rPr>
        <w:t xml:space="preserve">. Server use database to keep log of home automation system components. </w:t>
      </w:r>
      <w:sdt>
        <w:sdtPr>
          <w:rPr>
            <w:rFonts w:ascii="Times New Roman" w:eastAsia="Times New Roman" w:hAnsi="Times New Roman" w:cs="Times New Roman"/>
            <w:bCs/>
            <w:sz w:val="24"/>
            <w:szCs w:val="24"/>
            <w:lang w:eastAsia="en-GB"/>
          </w:rPr>
          <w:id w:val="-1332596304"/>
          <w:citation/>
        </w:sdtPr>
        <w:sdtEndPr/>
        <w:sdtContent>
          <w:r w:rsidR="00D62D8B" w:rsidRPr="008C7D5A">
            <w:rPr>
              <w:rFonts w:ascii="Times New Roman" w:eastAsia="Times New Roman" w:hAnsi="Times New Roman" w:cs="Times New Roman"/>
              <w:bCs/>
              <w:sz w:val="24"/>
              <w:szCs w:val="24"/>
              <w:lang w:eastAsia="en-GB"/>
            </w:rPr>
            <w:fldChar w:fldCharType="begin"/>
          </w:r>
          <w:r w:rsidR="00D62D8B" w:rsidRPr="008C7D5A">
            <w:rPr>
              <w:rFonts w:ascii="Times New Roman" w:hAnsi="Times New Roman" w:cs="Times New Roman"/>
              <w:color w:val="231F20"/>
              <w:szCs w:val="24"/>
              <w:lang w:val="en-US"/>
            </w:rPr>
            <w:instrText xml:space="preserve"> CITATION Neh17 \l 1033 </w:instrText>
          </w:r>
          <w:r w:rsidR="00D62D8B" w:rsidRPr="008C7D5A">
            <w:rPr>
              <w:rFonts w:ascii="Times New Roman" w:eastAsia="Times New Roman" w:hAnsi="Times New Roman" w:cs="Times New Roman"/>
              <w:bCs/>
              <w:sz w:val="24"/>
              <w:szCs w:val="24"/>
              <w:lang w:eastAsia="en-GB"/>
            </w:rPr>
            <w:fldChar w:fldCharType="separate"/>
          </w:r>
          <w:r w:rsidR="00063E4A" w:rsidRPr="008C7D5A">
            <w:rPr>
              <w:rFonts w:ascii="Times New Roman" w:hAnsi="Times New Roman" w:cs="Times New Roman"/>
              <w:noProof/>
              <w:color w:val="231F20"/>
              <w:szCs w:val="24"/>
              <w:lang w:val="en-US"/>
            </w:rPr>
            <w:t>[1]</w:t>
          </w:r>
          <w:r w:rsidR="00D62D8B" w:rsidRPr="008C7D5A">
            <w:rPr>
              <w:rFonts w:ascii="Times New Roman" w:eastAsia="Times New Roman" w:hAnsi="Times New Roman" w:cs="Times New Roman"/>
              <w:bCs/>
              <w:sz w:val="24"/>
              <w:szCs w:val="24"/>
              <w:lang w:eastAsia="en-GB"/>
            </w:rPr>
            <w:fldChar w:fldCharType="end"/>
          </w:r>
        </w:sdtContent>
      </w:sdt>
    </w:p>
    <w:p w:rsidR="00B1718D" w:rsidRPr="008C7D5A" w:rsidRDefault="00B1718D" w:rsidP="00183633">
      <w:pPr>
        <w:spacing w:line="360" w:lineRule="auto"/>
        <w:jc w:val="both"/>
        <w:rPr>
          <w:rFonts w:ascii="Times New Roman" w:hAnsi="Times New Roman" w:cs="Times New Roman"/>
          <w:sz w:val="24"/>
          <w:szCs w:val="24"/>
        </w:rPr>
      </w:pPr>
      <w:r w:rsidRPr="008C7D5A">
        <w:rPr>
          <w:rFonts w:ascii="Times New Roman" w:hAnsi="Times New Roman" w:cs="Times New Roman"/>
          <w:sz w:val="24"/>
          <w:szCs w:val="24"/>
        </w:rPr>
        <w:br w:type="page"/>
      </w:r>
    </w:p>
    <w:p w:rsidR="00B1718D" w:rsidRPr="008C7D5A" w:rsidRDefault="00B1718D" w:rsidP="00183633">
      <w:pPr>
        <w:pStyle w:val="Heading1"/>
        <w:spacing w:line="360" w:lineRule="auto"/>
        <w:jc w:val="both"/>
        <w:rPr>
          <w:rFonts w:cs="Times New Roman"/>
        </w:rPr>
      </w:pPr>
      <w:r w:rsidRPr="008C7D5A">
        <w:rPr>
          <w:rFonts w:cs="Times New Roman"/>
        </w:rPr>
        <w:lastRenderedPageBreak/>
        <w:t>RESEARCH METHODS</w:t>
      </w:r>
    </w:p>
    <w:p w:rsidR="00B1718D" w:rsidRPr="008C7D5A" w:rsidRDefault="00B1718D" w:rsidP="00183633">
      <w:pPr>
        <w:spacing w:line="360" w:lineRule="auto"/>
        <w:jc w:val="both"/>
        <w:rPr>
          <w:rFonts w:ascii="Times New Roman" w:hAnsi="Times New Roman" w:cs="Times New Roman"/>
          <w:sz w:val="24"/>
          <w:szCs w:val="24"/>
        </w:rPr>
      </w:pPr>
      <w:r w:rsidRPr="008C7D5A">
        <w:rPr>
          <w:rFonts w:ascii="Times New Roman" w:hAnsi="Times New Roman" w:cs="Times New Roman"/>
          <w:sz w:val="24"/>
          <w:szCs w:val="24"/>
        </w:rPr>
        <w:t>The table below describes the research methods used in achieving the research objectives and how research methods were used during this research.</w:t>
      </w:r>
    </w:p>
    <w:tbl>
      <w:tblPr>
        <w:tblStyle w:val="TableGrid"/>
        <w:tblW w:w="0" w:type="auto"/>
        <w:tblLook w:val="04A0" w:firstRow="1" w:lastRow="0" w:firstColumn="1" w:lastColumn="0" w:noHBand="0" w:noVBand="1"/>
      </w:tblPr>
      <w:tblGrid>
        <w:gridCol w:w="3005"/>
        <w:gridCol w:w="3005"/>
        <w:gridCol w:w="3006"/>
      </w:tblGrid>
      <w:tr w:rsidR="001F4C2D" w:rsidRPr="008C7D5A" w:rsidTr="001F4C2D">
        <w:tc>
          <w:tcPr>
            <w:tcW w:w="3005" w:type="dxa"/>
          </w:tcPr>
          <w:p w:rsidR="001F4C2D" w:rsidRPr="008C7D5A" w:rsidRDefault="001F4C2D" w:rsidP="00183633">
            <w:pPr>
              <w:spacing w:line="360" w:lineRule="auto"/>
              <w:jc w:val="both"/>
              <w:rPr>
                <w:rFonts w:ascii="Times New Roman" w:hAnsi="Times New Roman" w:cs="Times New Roman"/>
                <w:sz w:val="24"/>
                <w:szCs w:val="24"/>
              </w:rPr>
            </w:pPr>
            <w:r w:rsidRPr="008C7D5A">
              <w:rPr>
                <w:rFonts w:ascii="Times New Roman" w:hAnsi="Times New Roman" w:cs="Times New Roman"/>
                <w:sz w:val="24"/>
                <w:szCs w:val="24"/>
              </w:rPr>
              <w:t>Research objective</w:t>
            </w:r>
          </w:p>
        </w:tc>
        <w:tc>
          <w:tcPr>
            <w:tcW w:w="3005" w:type="dxa"/>
          </w:tcPr>
          <w:p w:rsidR="001F4C2D" w:rsidRPr="008C7D5A" w:rsidRDefault="001F4C2D" w:rsidP="00183633">
            <w:pPr>
              <w:spacing w:line="360" w:lineRule="auto"/>
              <w:jc w:val="both"/>
              <w:rPr>
                <w:rFonts w:ascii="Times New Roman" w:hAnsi="Times New Roman" w:cs="Times New Roman"/>
                <w:sz w:val="24"/>
                <w:szCs w:val="24"/>
              </w:rPr>
            </w:pPr>
            <w:r w:rsidRPr="008C7D5A">
              <w:rPr>
                <w:rFonts w:ascii="Times New Roman" w:hAnsi="Times New Roman" w:cs="Times New Roman"/>
                <w:sz w:val="24"/>
                <w:szCs w:val="24"/>
              </w:rPr>
              <w:t xml:space="preserve">Research method used </w:t>
            </w:r>
          </w:p>
        </w:tc>
        <w:tc>
          <w:tcPr>
            <w:tcW w:w="3006" w:type="dxa"/>
          </w:tcPr>
          <w:p w:rsidR="001F4C2D" w:rsidRPr="008C7D5A" w:rsidRDefault="001F4C2D" w:rsidP="00183633">
            <w:pPr>
              <w:spacing w:line="360" w:lineRule="auto"/>
              <w:jc w:val="both"/>
              <w:rPr>
                <w:rFonts w:ascii="Times New Roman" w:hAnsi="Times New Roman" w:cs="Times New Roman"/>
                <w:sz w:val="24"/>
                <w:szCs w:val="24"/>
              </w:rPr>
            </w:pPr>
            <w:r w:rsidRPr="008C7D5A">
              <w:rPr>
                <w:rFonts w:ascii="Times New Roman" w:hAnsi="Times New Roman" w:cs="Times New Roman"/>
                <w:sz w:val="24"/>
                <w:szCs w:val="24"/>
              </w:rPr>
              <w:t>How research method was used</w:t>
            </w:r>
          </w:p>
        </w:tc>
      </w:tr>
      <w:tr w:rsidR="001F4C2D" w:rsidRPr="008C7D5A" w:rsidTr="001F4C2D">
        <w:tc>
          <w:tcPr>
            <w:tcW w:w="3005" w:type="dxa"/>
          </w:tcPr>
          <w:p w:rsidR="001F4C2D" w:rsidRPr="008C7D5A" w:rsidRDefault="001F4C2D" w:rsidP="00183633">
            <w:pPr>
              <w:spacing w:line="360" w:lineRule="auto"/>
              <w:jc w:val="both"/>
              <w:rPr>
                <w:rFonts w:ascii="Times New Roman" w:hAnsi="Times New Roman" w:cs="Times New Roman"/>
                <w:sz w:val="24"/>
                <w:szCs w:val="24"/>
              </w:rPr>
            </w:pPr>
            <w:r w:rsidRPr="008C7D5A">
              <w:rPr>
                <w:rFonts w:ascii="Times New Roman" w:hAnsi="Times New Roman" w:cs="Times New Roman"/>
                <w:sz w:val="24"/>
                <w:szCs w:val="24"/>
              </w:rPr>
              <w:t>To find out if people have heard about smart homes</w:t>
            </w:r>
          </w:p>
        </w:tc>
        <w:tc>
          <w:tcPr>
            <w:tcW w:w="3005" w:type="dxa"/>
          </w:tcPr>
          <w:p w:rsidR="001F4C2D" w:rsidRPr="008C7D5A" w:rsidRDefault="001F4C2D" w:rsidP="00183633">
            <w:pPr>
              <w:pStyle w:val="ListParagraph"/>
              <w:numPr>
                <w:ilvl w:val="0"/>
                <w:numId w:val="3"/>
              </w:numPr>
              <w:spacing w:line="360" w:lineRule="auto"/>
              <w:jc w:val="both"/>
              <w:rPr>
                <w:rFonts w:ascii="Times New Roman" w:hAnsi="Times New Roman" w:cs="Times New Roman"/>
                <w:sz w:val="24"/>
                <w:szCs w:val="24"/>
              </w:rPr>
            </w:pPr>
            <w:r w:rsidRPr="008C7D5A">
              <w:rPr>
                <w:rFonts w:ascii="Times New Roman" w:hAnsi="Times New Roman" w:cs="Times New Roman"/>
                <w:sz w:val="24"/>
                <w:szCs w:val="24"/>
              </w:rPr>
              <w:t>Questionnaires</w:t>
            </w:r>
          </w:p>
        </w:tc>
        <w:tc>
          <w:tcPr>
            <w:tcW w:w="3006" w:type="dxa"/>
          </w:tcPr>
          <w:p w:rsidR="001F4C2D" w:rsidRPr="008C7D5A" w:rsidRDefault="001F4C2D" w:rsidP="00183633">
            <w:pPr>
              <w:spacing w:line="360" w:lineRule="auto"/>
              <w:jc w:val="both"/>
              <w:rPr>
                <w:rFonts w:ascii="Times New Roman" w:hAnsi="Times New Roman" w:cs="Times New Roman"/>
                <w:sz w:val="24"/>
                <w:szCs w:val="24"/>
              </w:rPr>
            </w:pPr>
            <w:r w:rsidRPr="008C7D5A">
              <w:rPr>
                <w:rFonts w:ascii="Times New Roman" w:hAnsi="Times New Roman" w:cs="Times New Roman"/>
                <w:sz w:val="24"/>
                <w:szCs w:val="24"/>
              </w:rPr>
              <w:t xml:space="preserve">Questionnaires were given to people </w:t>
            </w:r>
            <w:r w:rsidR="00B835D2" w:rsidRPr="008C7D5A">
              <w:rPr>
                <w:rFonts w:ascii="Times New Roman" w:hAnsi="Times New Roman" w:cs="Times New Roman"/>
                <w:sz w:val="24"/>
                <w:szCs w:val="24"/>
              </w:rPr>
              <w:t xml:space="preserve">in homes </w:t>
            </w:r>
            <w:r w:rsidRPr="008C7D5A">
              <w:rPr>
                <w:rFonts w:ascii="Times New Roman" w:hAnsi="Times New Roman" w:cs="Times New Roman"/>
                <w:sz w:val="24"/>
                <w:szCs w:val="24"/>
              </w:rPr>
              <w:t>who later filled them.</w:t>
            </w:r>
          </w:p>
        </w:tc>
      </w:tr>
      <w:tr w:rsidR="001F4C2D" w:rsidRPr="008C7D5A" w:rsidTr="001F4C2D">
        <w:tc>
          <w:tcPr>
            <w:tcW w:w="3005" w:type="dxa"/>
          </w:tcPr>
          <w:p w:rsidR="001F4C2D" w:rsidRPr="008C7D5A" w:rsidRDefault="001F4C2D" w:rsidP="00183633">
            <w:pPr>
              <w:spacing w:line="360" w:lineRule="auto"/>
              <w:jc w:val="both"/>
              <w:rPr>
                <w:rFonts w:ascii="Times New Roman" w:hAnsi="Times New Roman" w:cs="Times New Roman"/>
                <w:sz w:val="24"/>
                <w:szCs w:val="24"/>
              </w:rPr>
            </w:pPr>
            <w:r w:rsidRPr="008C7D5A">
              <w:rPr>
                <w:rFonts w:ascii="Times New Roman" w:hAnsi="Times New Roman" w:cs="Times New Roman"/>
                <w:sz w:val="24"/>
                <w:szCs w:val="24"/>
              </w:rPr>
              <w:t>To find out if people would like to automate their homes</w:t>
            </w:r>
          </w:p>
        </w:tc>
        <w:tc>
          <w:tcPr>
            <w:tcW w:w="3005" w:type="dxa"/>
          </w:tcPr>
          <w:p w:rsidR="001F4C2D" w:rsidRPr="008C7D5A" w:rsidRDefault="00B835D2" w:rsidP="00183633">
            <w:pPr>
              <w:pStyle w:val="ListParagraph"/>
              <w:numPr>
                <w:ilvl w:val="0"/>
                <w:numId w:val="4"/>
              </w:numPr>
              <w:spacing w:line="360" w:lineRule="auto"/>
              <w:jc w:val="both"/>
              <w:rPr>
                <w:rFonts w:ascii="Times New Roman" w:hAnsi="Times New Roman" w:cs="Times New Roman"/>
                <w:sz w:val="24"/>
                <w:szCs w:val="24"/>
              </w:rPr>
            </w:pPr>
            <w:r w:rsidRPr="008C7D5A">
              <w:rPr>
                <w:rFonts w:ascii="Times New Roman" w:hAnsi="Times New Roman" w:cs="Times New Roman"/>
                <w:sz w:val="24"/>
                <w:szCs w:val="24"/>
              </w:rPr>
              <w:t>Questionnaires</w:t>
            </w:r>
          </w:p>
        </w:tc>
        <w:tc>
          <w:tcPr>
            <w:tcW w:w="3006" w:type="dxa"/>
          </w:tcPr>
          <w:p w:rsidR="001F4C2D" w:rsidRPr="008C7D5A" w:rsidRDefault="00B835D2" w:rsidP="00183633">
            <w:pPr>
              <w:spacing w:line="360" w:lineRule="auto"/>
              <w:jc w:val="both"/>
              <w:rPr>
                <w:rFonts w:ascii="Times New Roman" w:hAnsi="Times New Roman" w:cs="Times New Roman"/>
                <w:sz w:val="24"/>
                <w:szCs w:val="24"/>
              </w:rPr>
            </w:pPr>
            <w:r w:rsidRPr="008C7D5A">
              <w:rPr>
                <w:rFonts w:ascii="Times New Roman" w:hAnsi="Times New Roman" w:cs="Times New Roman"/>
                <w:sz w:val="24"/>
                <w:szCs w:val="24"/>
              </w:rPr>
              <w:t>Questionnaires were given to people in homes who later filled them.</w:t>
            </w:r>
          </w:p>
        </w:tc>
      </w:tr>
      <w:tr w:rsidR="00B835D2" w:rsidRPr="008C7D5A" w:rsidTr="001F4C2D">
        <w:tc>
          <w:tcPr>
            <w:tcW w:w="3005" w:type="dxa"/>
          </w:tcPr>
          <w:p w:rsidR="00B835D2" w:rsidRPr="008C7D5A" w:rsidRDefault="00B835D2" w:rsidP="00183633">
            <w:pPr>
              <w:spacing w:line="360" w:lineRule="auto"/>
              <w:jc w:val="both"/>
              <w:rPr>
                <w:rFonts w:ascii="Times New Roman" w:hAnsi="Times New Roman" w:cs="Times New Roman"/>
                <w:sz w:val="24"/>
                <w:szCs w:val="24"/>
              </w:rPr>
            </w:pPr>
            <w:r w:rsidRPr="008C7D5A">
              <w:rPr>
                <w:rFonts w:ascii="Times New Roman" w:hAnsi="Times New Roman" w:cs="Times New Roman"/>
                <w:sz w:val="24"/>
                <w:szCs w:val="24"/>
              </w:rPr>
              <w:t>To know why they would like to automate their homes</w:t>
            </w:r>
          </w:p>
        </w:tc>
        <w:tc>
          <w:tcPr>
            <w:tcW w:w="3005" w:type="dxa"/>
          </w:tcPr>
          <w:p w:rsidR="00B835D2" w:rsidRPr="008C7D5A" w:rsidRDefault="00B835D2" w:rsidP="00183633">
            <w:pPr>
              <w:pStyle w:val="ListParagraph"/>
              <w:numPr>
                <w:ilvl w:val="0"/>
                <w:numId w:val="5"/>
              </w:numPr>
              <w:spacing w:line="360" w:lineRule="auto"/>
              <w:jc w:val="both"/>
              <w:rPr>
                <w:rFonts w:ascii="Times New Roman" w:hAnsi="Times New Roman" w:cs="Times New Roman"/>
                <w:sz w:val="24"/>
                <w:szCs w:val="24"/>
              </w:rPr>
            </w:pPr>
            <w:r w:rsidRPr="008C7D5A">
              <w:rPr>
                <w:rFonts w:ascii="Times New Roman" w:hAnsi="Times New Roman" w:cs="Times New Roman"/>
                <w:sz w:val="24"/>
                <w:szCs w:val="24"/>
              </w:rPr>
              <w:t>Questionnaires</w:t>
            </w:r>
          </w:p>
          <w:p w:rsidR="00EC4885" w:rsidRPr="008C7D5A" w:rsidRDefault="00EC4885" w:rsidP="00183633">
            <w:pPr>
              <w:pStyle w:val="ListParagraph"/>
              <w:numPr>
                <w:ilvl w:val="0"/>
                <w:numId w:val="5"/>
              </w:numPr>
              <w:spacing w:line="360" w:lineRule="auto"/>
              <w:jc w:val="both"/>
              <w:rPr>
                <w:rFonts w:ascii="Times New Roman" w:hAnsi="Times New Roman" w:cs="Times New Roman"/>
                <w:sz w:val="24"/>
                <w:szCs w:val="24"/>
              </w:rPr>
            </w:pPr>
            <w:r w:rsidRPr="008C7D5A">
              <w:rPr>
                <w:rFonts w:ascii="Times New Roman" w:hAnsi="Times New Roman" w:cs="Times New Roman"/>
                <w:sz w:val="24"/>
                <w:szCs w:val="24"/>
              </w:rPr>
              <w:t xml:space="preserve">Observation </w:t>
            </w:r>
          </w:p>
        </w:tc>
        <w:tc>
          <w:tcPr>
            <w:tcW w:w="3006" w:type="dxa"/>
          </w:tcPr>
          <w:p w:rsidR="00B835D2" w:rsidRPr="008C7D5A" w:rsidRDefault="00B835D2" w:rsidP="00183633">
            <w:pPr>
              <w:pStyle w:val="ListParagraph"/>
              <w:numPr>
                <w:ilvl w:val="0"/>
                <w:numId w:val="10"/>
              </w:numPr>
              <w:spacing w:line="360" w:lineRule="auto"/>
              <w:jc w:val="both"/>
              <w:rPr>
                <w:rFonts w:ascii="Times New Roman" w:hAnsi="Times New Roman" w:cs="Times New Roman"/>
                <w:sz w:val="24"/>
                <w:szCs w:val="24"/>
              </w:rPr>
            </w:pPr>
            <w:r w:rsidRPr="008C7D5A">
              <w:rPr>
                <w:rFonts w:ascii="Times New Roman" w:hAnsi="Times New Roman" w:cs="Times New Roman"/>
                <w:sz w:val="24"/>
                <w:szCs w:val="24"/>
              </w:rPr>
              <w:t>Questionnaires were given to people in homes who later filled them.</w:t>
            </w:r>
          </w:p>
          <w:p w:rsidR="00EC4885" w:rsidRPr="008C7D5A" w:rsidRDefault="00EC4885" w:rsidP="00183633">
            <w:pPr>
              <w:pStyle w:val="ListParagraph"/>
              <w:numPr>
                <w:ilvl w:val="0"/>
                <w:numId w:val="10"/>
              </w:numPr>
              <w:spacing w:line="360" w:lineRule="auto"/>
              <w:jc w:val="both"/>
              <w:rPr>
                <w:rFonts w:ascii="Times New Roman" w:hAnsi="Times New Roman" w:cs="Times New Roman"/>
                <w:sz w:val="24"/>
                <w:szCs w:val="24"/>
              </w:rPr>
            </w:pPr>
            <w:r w:rsidRPr="008C7D5A">
              <w:rPr>
                <w:rFonts w:ascii="Times New Roman" w:hAnsi="Times New Roman" w:cs="Times New Roman"/>
                <w:sz w:val="24"/>
                <w:szCs w:val="24"/>
              </w:rPr>
              <w:t>The Smart home system team were able to observe how people manually manage their home activities.</w:t>
            </w:r>
          </w:p>
          <w:p w:rsidR="00EC4885" w:rsidRPr="008C7D5A" w:rsidRDefault="00EC4885" w:rsidP="00183633">
            <w:pPr>
              <w:spacing w:line="360" w:lineRule="auto"/>
              <w:jc w:val="both"/>
              <w:rPr>
                <w:rFonts w:ascii="Times New Roman" w:hAnsi="Times New Roman" w:cs="Times New Roman"/>
                <w:sz w:val="24"/>
                <w:szCs w:val="24"/>
              </w:rPr>
            </w:pPr>
          </w:p>
        </w:tc>
      </w:tr>
      <w:tr w:rsidR="00B835D2" w:rsidRPr="008C7D5A" w:rsidTr="001F4C2D">
        <w:tc>
          <w:tcPr>
            <w:tcW w:w="3005" w:type="dxa"/>
          </w:tcPr>
          <w:p w:rsidR="00B835D2" w:rsidRPr="008C7D5A" w:rsidRDefault="00B835D2" w:rsidP="00183633">
            <w:pPr>
              <w:spacing w:line="360" w:lineRule="auto"/>
              <w:jc w:val="both"/>
              <w:rPr>
                <w:rFonts w:ascii="Times New Roman" w:hAnsi="Times New Roman" w:cs="Times New Roman"/>
                <w:sz w:val="24"/>
                <w:szCs w:val="24"/>
              </w:rPr>
            </w:pPr>
            <w:r w:rsidRPr="008C7D5A">
              <w:rPr>
                <w:rFonts w:ascii="Times New Roman" w:hAnsi="Times New Roman" w:cs="Times New Roman"/>
                <w:sz w:val="24"/>
                <w:szCs w:val="24"/>
              </w:rPr>
              <w:t>To find out the functions they would like to be automated in their homes</w:t>
            </w:r>
          </w:p>
        </w:tc>
        <w:tc>
          <w:tcPr>
            <w:tcW w:w="3005" w:type="dxa"/>
          </w:tcPr>
          <w:p w:rsidR="00B835D2" w:rsidRPr="008C7D5A" w:rsidRDefault="00B835D2" w:rsidP="00183633">
            <w:pPr>
              <w:pStyle w:val="ListParagraph"/>
              <w:numPr>
                <w:ilvl w:val="0"/>
                <w:numId w:val="8"/>
              </w:numPr>
              <w:spacing w:line="360" w:lineRule="auto"/>
              <w:jc w:val="both"/>
              <w:rPr>
                <w:rFonts w:ascii="Times New Roman" w:hAnsi="Times New Roman" w:cs="Times New Roman"/>
                <w:sz w:val="24"/>
                <w:szCs w:val="24"/>
              </w:rPr>
            </w:pPr>
            <w:r w:rsidRPr="008C7D5A">
              <w:rPr>
                <w:rFonts w:ascii="Times New Roman" w:hAnsi="Times New Roman" w:cs="Times New Roman"/>
                <w:sz w:val="24"/>
                <w:szCs w:val="24"/>
              </w:rPr>
              <w:t>Questionnaires</w:t>
            </w:r>
          </w:p>
          <w:p w:rsidR="00B835D2" w:rsidRPr="008C7D5A" w:rsidRDefault="00B835D2" w:rsidP="00183633">
            <w:pPr>
              <w:spacing w:line="360" w:lineRule="auto"/>
              <w:ind w:left="360"/>
              <w:jc w:val="both"/>
              <w:rPr>
                <w:rFonts w:ascii="Times New Roman" w:hAnsi="Times New Roman" w:cs="Times New Roman"/>
                <w:sz w:val="24"/>
                <w:szCs w:val="24"/>
              </w:rPr>
            </w:pPr>
          </w:p>
        </w:tc>
        <w:tc>
          <w:tcPr>
            <w:tcW w:w="3006" w:type="dxa"/>
          </w:tcPr>
          <w:p w:rsidR="00B835D2" w:rsidRPr="008C7D5A" w:rsidRDefault="00B835D2" w:rsidP="00183633">
            <w:pPr>
              <w:spacing w:line="360" w:lineRule="auto"/>
              <w:jc w:val="both"/>
              <w:rPr>
                <w:rFonts w:ascii="Times New Roman" w:hAnsi="Times New Roman" w:cs="Times New Roman"/>
                <w:sz w:val="24"/>
                <w:szCs w:val="24"/>
              </w:rPr>
            </w:pPr>
            <w:r w:rsidRPr="008C7D5A">
              <w:rPr>
                <w:rFonts w:ascii="Times New Roman" w:hAnsi="Times New Roman" w:cs="Times New Roman"/>
                <w:sz w:val="24"/>
                <w:szCs w:val="24"/>
              </w:rPr>
              <w:t>Questionnaires were given to people in homes who later filled them.</w:t>
            </w:r>
          </w:p>
        </w:tc>
      </w:tr>
      <w:tr w:rsidR="00B835D2" w:rsidRPr="008C7D5A" w:rsidTr="001F4C2D">
        <w:tc>
          <w:tcPr>
            <w:tcW w:w="3005" w:type="dxa"/>
          </w:tcPr>
          <w:p w:rsidR="00B835D2" w:rsidRPr="008C7D5A" w:rsidRDefault="00B835D2" w:rsidP="00183633">
            <w:pPr>
              <w:spacing w:line="360" w:lineRule="auto"/>
              <w:jc w:val="both"/>
              <w:rPr>
                <w:rFonts w:ascii="Times New Roman" w:hAnsi="Times New Roman" w:cs="Times New Roman"/>
                <w:sz w:val="24"/>
                <w:szCs w:val="24"/>
              </w:rPr>
            </w:pPr>
            <w:r w:rsidRPr="008C7D5A">
              <w:rPr>
                <w:rFonts w:ascii="Times New Roman" w:hAnsi="Times New Roman" w:cs="Times New Roman"/>
                <w:sz w:val="24"/>
                <w:szCs w:val="24"/>
              </w:rPr>
              <w:t>To find out why they are not interested in automating their homes</w:t>
            </w:r>
          </w:p>
        </w:tc>
        <w:tc>
          <w:tcPr>
            <w:tcW w:w="3005" w:type="dxa"/>
          </w:tcPr>
          <w:p w:rsidR="00B835D2" w:rsidRPr="008C7D5A" w:rsidRDefault="00B835D2" w:rsidP="00183633">
            <w:pPr>
              <w:pStyle w:val="ListParagraph"/>
              <w:numPr>
                <w:ilvl w:val="0"/>
                <w:numId w:val="7"/>
              </w:numPr>
              <w:spacing w:line="360" w:lineRule="auto"/>
              <w:jc w:val="both"/>
              <w:rPr>
                <w:rFonts w:ascii="Times New Roman" w:hAnsi="Times New Roman" w:cs="Times New Roman"/>
                <w:sz w:val="24"/>
                <w:szCs w:val="24"/>
              </w:rPr>
            </w:pPr>
            <w:r w:rsidRPr="008C7D5A">
              <w:rPr>
                <w:rFonts w:ascii="Times New Roman" w:hAnsi="Times New Roman" w:cs="Times New Roman"/>
                <w:sz w:val="24"/>
                <w:szCs w:val="24"/>
              </w:rPr>
              <w:t>Questionnaires</w:t>
            </w:r>
          </w:p>
        </w:tc>
        <w:tc>
          <w:tcPr>
            <w:tcW w:w="3006" w:type="dxa"/>
          </w:tcPr>
          <w:p w:rsidR="00B835D2" w:rsidRPr="008C7D5A" w:rsidRDefault="00B835D2" w:rsidP="00183633">
            <w:pPr>
              <w:spacing w:line="360" w:lineRule="auto"/>
              <w:jc w:val="both"/>
              <w:rPr>
                <w:rFonts w:ascii="Times New Roman" w:hAnsi="Times New Roman" w:cs="Times New Roman"/>
                <w:sz w:val="24"/>
                <w:szCs w:val="24"/>
              </w:rPr>
            </w:pPr>
            <w:r w:rsidRPr="008C7D5A">
              <w:rPr>
                <w:rFonts w:ascii="Times New Roman" w:hAnsi="Times New Roman" w:cs="Times New Roman"/>
                <w:sz w:val="24"/>
                <w:szCs w:val="24"/>
              </w:rPr>
              <w:t>Questionnaires were given to people in homes who later filled them.</w:t>
            </w:r>
          </w:p>
        </w:tc>
      </w:tr>
      <w:tr w:rsidR="00B835D2" w:rsidRPr="008C7D5A" w:rsidTr="001F4C2D">
        <w:tc>
          <w:tcPr>
            <w:tcW w:w="3005" w:type="dxa"/>
          </w:tcPr>
          <w:p w:rsidR="00B835D2" w:rsidRPr="008C7D5A" w:rsidRDefault="00B835D2" w:rsidP="00183633">
            <w:pPr>
              <w:spacing w:line="360" w:lineRule="auto"/>
              <w:jc w:val="both"/>
              <w:rPr>
                <w:rFonts w:ascii="Times New Roman" w:hAnsi="Times New Roman" w:cs="Times New Roman"/>
                <w:sz w:val="24"/>
                <w:szCs w:val="24"/>
              </w:rPr>
            </w:pPr>
            <w:r w:rsidRPr="008C7D5A">
              <w:rPr>
                <w:rFonts w:ascii="Times New Roman" w:hAnsi="Times New Roman" w:cs="Times New Roman"/>
                <w:sz w:val="24"/>
                <w:szCs w:val="24"/>
              </w:rPr>
              <w:t>To know what are the worries about smart homes</w:t>
            </w:r>
          </w:p>
        </w:tc>
        <w:tc>
          <w:tcPr>
            <w:tcW w:w="3005" w:type="dxa"/>
          </w:tcPr>
          <w:p w:rsidR="00B835D2" w:rsidRPr="008C7D5A" w:rsidRDefault="00B835D2" w:rsidP="00183633">
            <w:pPr>
              <w:pStyle w:val="ListParagraph"/>
              <w:numPr>
                <w:ilvl w:val="0"/>
                <w:numId w:val="6"/>
              </w:numPr>
              <w:spacing w:line="360" w:lineRule="auto"/>
              <w:jc w:val="both"/>
              <w:rPr>
                <w:rFonts w:ascii="Times New Roman" w:hAnsi="Times New Roman" w:cs="Times New Roman"/>
                <w:sz w:val="24"/>
                <w:szCs w:val="24"/>
              </w:rPr>
            </w:pPr>
            <w:r w:rsidRPr="008C7D5A">
              <w:rPr>
                <w:rFonts w:ascii="Times New Roman" w:hAnsi="Times New Roman" w:cs="Times New Roman"/>
                <w:sz w:val="24"/>
                <w:szCs w:val="24"/>
              </w:rPr>
              <w:t>Questionnaires</w:t>
            </w:r>
          </w:p>
        </w:tc>
        <w:tc>
          <w:tcPr>
            <w:tcW w:w="3006" w:type="dxa"/>
          </w:tcPr>
          <w:p w:rsidR="00B835D2" w:rsidRPr="008C7D5A" w:rsidRDefault="00B835D2" w:rsidP="00183633">
            <w:pPr>
              <w:spacing w:line="360" w:lineRule="auto"/>
              <w:jc w:val="both"/>
              <w:rPr>
                <w:rFonts w:ascii="Times New Roman" w:hAnsi="Times New Roman" w:cs="Times New Roman"/>
                <w:sz w:val="24"/>
                <w:szCs w:val="24"/>
              </w:rPr>
            </w:pPr>
            <w:r w:rsidRPr="008C7D5A">
              <w:rPr>
                <w:rFonts w:ascii="Times New Roman" w:hAnsi="Times New Roman" w:cs="Times New Roman"/>
                <w:sz w:val="24"/>
                <w:szCs w:val="24"/>
              </w:rPr>
              <w:t>Questionnaires were given to people in homes who later filled them.</w:t>
            </w:r>
          </w:p>
        </w:tc>
      </w:tr>
    </w:tbl>
    <w:p w:rsidR="00B1718D" w:rsidRPr="008C7D5A" w:rsidRDefault="00B1718D" w:rsidP="00183633">
      <w:pPr>
        <w:spacing w:line="360" w:lineRule="auto"/>
        <w:jc w:val="both"/>
        <w:rPr>
          <w:rFonts w:ascii="Times New Roman" w:hAnsi="Times New Roman" w:cs="Times New Roman"/>
          <w:sz w:val="24"/>
          <w:szCs w:val="24"/>
        </w:rPr>
      </w:pPr>
      <w:r w:rsidRPr="008C7D5A">
        <w:rPr>
          <w:rFonts w:ascii="Times New Roman" w:hAnsi="Times New Roman" w:cs="Times New Roman"/>
          <w:sz w:val="24"/>
          <w:szCs w:val="24"/>
        </w:rPr>
        <w:t xml:space="preserve"> </w:t>
      </w:r>
    </w:p>
    <w:p w:rsidR="0009362A" w:rsidRPr="008C7D5A" w:rsidRDefault="0009362A" w:rsidP="00183633">
      <w:pPr>
        <w:pStyle w:val="Heading1"/>
        <w:spacing w:line="360" w:lineRule="auto"/>
        <w:jc w:val="both"/>
        <w:rPr>
          <w:rFonts w:cs="Times New Roman"/>
        </w:rPr>
      </w:pPr>
      <w:r w:rsidRPr="008C7D5A">
        <w:rPr>
          <w:rFonts w:cs="Times New Roman"/>
        </w:rPr>
        <w:lastRenderedPageBreak/>
        <w:t>RESULTS OF THE STUDY</w:t>
      </w:r>
    </w:p>
    <w:p w:rsidR="00701417" w:rsidRPr="008C7D5A" w:rsidRDefault="00701417" w:rsidP="00183633">
      <w:pPr>
        <w:spacing w:line="36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In our survey for the smart home questionnaire, we got a total of 150 responses.</w:t>
      </w:r>
    </w:p>
    <w:p w:rsidR="00701417" w:rsidRPr="008C7D5A" w:rsidRDefault="00701417" w:rsidP="00183633">
      <w:pPr>
        <w:pStyle w:val="Heading2"/>
        <w:jc w:val="both"/>
        <w:rPr>
          <w:rFonts w:cs="Times New Roman"/>
        </w:rPr>
      </w:pPr>
      <w:r w:rsidRPr="008C7D5A">
        <w:rPr>
          <w:rFonts w:cs="Times New Roman"/>
        </w:rPr>
        <w:t>What is your Gender?</w:t>
      </w:r>
    </w:p>
    <w:p w:rsidR="00701417" w:rsidRPr="008C7D5A" w:rsidRDefault="00701417" w:rsidP="00183633">
      <w:pPr>
        <w:spacing w:after="31" w:line="265" w:lineRule="auto"/>
        <w:ind w:left="484"/>
        <w:jc w:val="both"/>
        <w:rPr>
          <w:rFonts w:ascii="Times New Roman" w:hAnsi="Times New Roman" w:cs="Times New Roman"/>
          <w:sz w:val="24"/>
          <w:szCs w:val="24"/>
        </w:rPr>
      </w:pPr>
      <w:r w:rsidRPr="008C7D5A">
        <w:rPr>
          <w:rFonts w:ascii="Times New Roman" w:hAnsi="Times New Roman" w:cs="Times New Roman"/>
          <w:noProof/>
          <w:sz w:val="24"/>
          <w:szCs w:val="24"/>
          <w:lang w:eastAsia="en-GB"/>
        </w:rPr>
        <w:drawing>
          <wp:inline distT="0" distB="0" distL="0" distR="0">
            <wp:extent cx="4257675" cy="2524125"/>
            <wp:effectExtent l="0" t="0" r="9525" b="9525"/>
            <wp:docPr id="2829" name="Picture 2829" descr="H:\images\q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images\q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257675" cy="2524125"/>
                    </a:xfrm>
                    <a:prstGeom prst="rect">
                      <a:avLst/>
                    </a:prstGeom>
                    <a:noFill/>
                    <a:ln>
                      <a:noFill/>
                    </a:ln>
                  </pic:spPr>
                </pic:pic>
              </a:graphicData>
            </a:graphic>
          </wp:inline>
        </w:drawing>
      </w:r>
    </w:p>
    <w:p w:rsidR="00701417" w:rsidRPr="008C7D5A" w:rsidRDefault="00701417" w:rsidP="00183633">
      <w:p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For this question we had 149 responses out of which we had both male and female respondents. But we had more females than the males.</w:t>
      </w:r>
    </w:p>
    <w:p w:rsidR="00701417" w:rsidRPr="008C7D5A" w:rsidRDefault="00701417" w:rsidP="00183633">
      <w:pPr>
        <w:spacing w:after="31" w:line="265" w:lineRule="auto"/>
        <w:ind w:left="484"/>
        <w:jc w:val="both"/>
        <w:rPr>
          <w:rFonts w:ascii="Times New Roman" w:hAnsi="Times New Roman" w:cs="Times New Roman"/>
          <w:sz w:val="24"/>
          <w:szCs w:val="24"/>
        </w:rPr>
      </w:pPr>
    </w:p>
    <w:p w:rsidR="00701417" w:rsidRPr="008C7D5A" w:rsidRDefault="00701417" w:rsidP="00183633">
      <w:pPr>
        <w:pStyle w:val="Heading2"/>
        <w:jc w:val="both"/>
        <w:rPr>
          <w:rFonts w:cs="Times New Roman"/>
        </w:rPr>
      </w:pPr>
      <w:r w:rsidRPr="008C7D5A">
        <w:rPr>
          <w:rFonts w:cs="Times New Roman"/>
        </w:rPr>
        <w:t>What is your Age?</w:t>
      </w:r>
    </w:p>
    <w:p w:rsidR="00701417" w:rsidRPr="008C7D5A" w:rsidRDefault="00701417" w:rsidP="00183633">
      <w:pPr>
        <w:spacing w:after="31" w:line="265" w:lineRule="auto"/>
        <w:ind w:left="484"/>
        <w:jc w:val="both"/>
        <w:rPr>
          <w:rFonts w:ascii="Times New Roman" w:hAnsi="Times New Roman" w:cs="Times New Roman"/>
          <w:sz w:val="24"/>
          <w:szCs w:val="24"/>
        </w:rPr>
      </w:pPr>
      <w:r w:rsidRPr="008C7D5A">
        <w:rPr>
          <w:rFonts w:ascii="Times New Roman" w:hAnsi="Times New Roman" w:cs="Times New Roman"/>
          <w:noProof/>
          <w:sz w:val="24"/>
          <w:szCs w:val="24"/>
          <w:lang w:eastAsia="en-GB"/>
        </w:rPr>
        <w:drawing>
          <wp:inline distT="0" distB="0" distL="0" distR="0">
            <wp:extent cx="4076700" cy="2676525"/>
            <wp:effectExtent l="0" t="0" r="0" b="9525"/>
            <wp:docPr id="2830" name="Picture 2830" descr="H:\images\q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images\q2.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076700" cy="2676525"/>
                    </a:xfrm>
                    <a:prstGeom prst="rect">
                      <a:avLst/>
                    </a:prstGeom>
                    <a:noFill/>
                    <a:ln>
                      <a:noFill/>
                    </a:ln>
                  </pic:spPr>
                </pic:pic>
              </a:graphicData>
            </a:graphic>
          </wp:inline>
        </w:drawing>
      </w:r>
    </w:p>
    <w:p w:rsidR="00701417" w:rsidRPr="008C7D5A" w:rsidRDefault="00701417" w:rsidP="00183633">
      <w:p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Out of the 149 responses, most of the respondents were of age limit 15-25, which is the youth. Then we also had a few numbers of age 26-50. We also had a respondent of age above 50.</w:t>
      </w:r>
    </w:p>
    <w:p w:rsidR="00701417" w:rsidRPr="008C7D5A" w:rsidRDefault="00701417" w:rsidP="00183633">
      <w:p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From this analysis we can say we had responses from all generations. But the most were youths of age 15-25.</w:t>
      </w:r>
    </w:p>
    <w:p w:rsidR="00701417" w:rsidRPr="008C7D5A" w:rsidRDefault="00701417" w:rsidP="00183633">
      <w:pPr>
        <w:spacing w:after="31" w:line="265" w:lineRule="auto"/>
        <w:jc w:val="both"/>
        <w:rPr>
          <w:rFonts w:ascii="Times New Roman" w:hAnsi="Times New Roman" w:cs="Times New Roman"/>
          <w:sz w:val="24"/>
          <w:szCs w:val="24"/>
        </w:rPr>
      </w:pPr>
    </w:p>
    <w:p w:rsidR="00701417" w:rsidRPr="008C7D5A" w:rsidRDefault="00701417" w:rsidP="00183633">
      <w:pPr>
        <w:spacing w:after="31" w:line="265" w:lineRule="auto"/>
        <w:jc w:val="both"/>
        <w:rPr>
          <w:rFonts w:ascii="Times New Roman" w:hAnsi="Times New Roman" w:cs="Times New Roman"/>
          <w:sz w:val="24"/>
          <w:szCs w:val="24"/>
        </w:rPr>
      </w:pPr>
    </w:p>
    <w:p w:rsidR="0049508D" w:rsidRPr="008C7D5A" w:rsidRDefault="0049508D" w:rsidP="00183633">
      <w:pPr>
        <w:spacing w:after="31" w:line="265" w:lineRule="auto"/>
        <w:jc w:val="both"/>
        <w:rPr>
          <w:rFonts w:ascii="Times New Roman" w:hAnsi="Times New Roman" w:cs="Times New Roman"/>
          <w:sz w:val="24"/>
          <w:szCs w:val="24"/>
        </w:rPr>
      </w:pPr>
    </w:p>
    <w:p w:rsidR="0049508D" w:rsidRPr="008C7D5A" w:rsidRDefault="0049508D" w:rsidP="00183633">
      <w:pPr>
        <w:spacing w:after="31" w:line="265" w:lineRule="auto"/>
        <w:jc w:val="both"/>
        <w:rPr>
          <w:rFonts w:ascii="Times New Roman" w:hAnsi="Times New Roman" w:cs="Times New Roman"/>
          <w:sz w:val="24"/>
          <w:szCs w:val="24"/>
        </w:rPr>
      </w:pPr>
    </w:p>
    <w:p w:rsidR="00701417" w:rsidRPr="008C7D5A" w:rsidRDefault="00701417" w:rsidP="00183633">
      <w:pPr>
        <w:pStyle w:val="Heading2"/>
        <w:jc w:val="both"/>
        <w:rPr>
          <w:rFonts w:cs="Times New Roman"/>
        </w:rPr>
      </w:pPr>
      <w:r w:rsidRPr="008C7D5A">
        <w:rPr>
          <w:rFonts w:cs="Times New Roman"/>
        </w:rPr>
        <w:lastRenderedPageBreak/>
        <w:t>Have you heard about smart homes before?</w:t>
      </w:r>
    </w:p>
    <w:p w:rsidR="00701417" w:rsidRPr="008C7D5A" w:rsidRDefault="00701417" w:rsidP="00183633">
      <w:pPr>
        <w:spacing w:after="31" w:line="265" w:lineRule="auto"/>
        <w:ind w:left="158"/>
        <w:jc w:val="both"/>
        <w:rPr>
          <w:rFonts w:ascii="Times New Roman" w:hAnsi="Times New Roman" w:cs="Times New Roman"/>
          <w:sz w:val="24"/>
          <w:szCs w:val="24"/>
        </w:rPr>
      </w:pPr>
      <w:r w:rsidRPr="008C7D5A">
        <w:rPr>
          <w:rFonts w:ascii="Times New Roman" w:hAnsi="Times New Roman" w:cs="Times New Roman"/>
          <w:noProof/>
          <w:sz w:val="24"/>
          <w:szCs w:val="24"/>
          <w:lang w:eastAsia="en-GB"/>
        </w:rPr>
        <w:drawing>
          <wp:inline distT="0" distB="0" distL="0" distR="0">
            <wp:extent cx="4514850" cy="2590800"/>
            <wp:effectExtent l="0" t="0" r="0" b="0"/>
            <wp:docPr id="2831" name="Picture 2831" descr="H:\images\q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images\q3.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14850" cy="2590800"/>
                    </a:xfrm>
                    <a:prstGeom prst="rect">
                      <a:avLst/>
                    </a:prstGeom>
                    <a:noFill/>
                    <a:ln>
                      <a:noFill/>
                    </a:ln>
                  </pic:spPr>
                </pic:pic>
              </a:graphicData>
            </a:graphic>
          </wp:inline>
        </w:drawing>
      </w:r>
    </w:p>
    <w:p w:rsidR="00701417" w:rsidRPr="008C7D5A" w:rsidRDefault="00701417" w:rsidP="00183633">
      <w:pPr>
        <w:spacing w:after="31" w:line="265" w:lineRule="auto"/>
        <w:ind w:left="158"/>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We had 148 responses for this question. 55% of the people who responded to this question didn’t know about smart homes and the rest of them knew about it. But we had more people who had no idea about what smart homes are.</w:t>
      </w:r>
    </w:p>
    <w:p w:rsidR="00701417" w:rsidRPr="008C7D5A" w:rsidRDefault="00701417" w:rsidP="00183633">
      <w:pPr>
        <w:spacing w:after="31" w:line="265" w:lineRule="auto"/>
        <w:ind w:left="158"/>
        <w:jc w:val="both"/>
        <w:rPr>
          <w:rFonts w:ascii="Times New Roman" w:hAnsi="Times New Roman" w:cs="Times New Roman"/>
          <w:sz w:val="24"/>
          <w:szCs w:val="24"/>
        </w:rPr>
      </w:pPr>
    </w:p>
    <w:p w:rsidR="00D65CFB" w:rsidRPr="008C7D5A" w:rsidRDefault="00701417" w:rsidP="00183633">
      <w:pPr>
        <w:pStyle w:val="Heading2"/>
        <w:jc w:val="both"/>
        <w:rPr>
          <w:rFonts w:eastAsiaTheme="minorHAnsi" w:cs="Times New Roman"/>
        </w:rPr>
      </w:pPr>
      <w:r w:rsidRPr="008C7D5A">
        <w:rPr>
          <w:rFonts w:cs="Times New Roman"/>
        </w:rPr>
        <w:t>If yes, what have you heard about them? What do you know about smart homes?</w:t>
      </w:r>
    </w:p>
    <w:p w:rsidR="00D65CFB" w:rsidRPr="008C7D5A" w:rsidRDefault="00D65CFB" w:rsidP="00183633">
      <w:pPr>
        <w:spacing w:after="0" w:line="240" w:lineRule="auto"/>
        <w:jc w:val="both"/>
        <w:rPr>
          <w:rFonts w:ascii="Times New Roman" w:eastAsia="Times New Roman" w:hAnsi="Times New Roman" w:cs="Times New Roman"/>
          <w:sz w:val="24"/>
          <w:szCs w:val="24"/>
          <w:lang w:eastAsia="en-GB"/>
        </w:rPr>
      </w:pPr>
    </w:p>
    <w:p w:rsidR="00D65CFB" w:rsidRPr="008C7D5A" w:rsidRDefault="00D65CFB" w:rsidP="00183633">
      <w:pPr>
        <w:pStyle w:val="ListParagraph"/>
        <w:numPr>
          <w:ilvl w:val="0"/>
          <w:numId w:val="17"/>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No</w:t>
      </w:r>
    </w:p>
    <w:p w:rsidR="00D65CFB" w:rsidRPr="008C7D5A" w:rsidRDefault="00D65CFB" w:rsidP="00183633">
      <w:pPr>
        <w:pStyle w:val="ListParagraph"/>
        <w:numPr>
          <w:ilvl w:val="0"/>
          <w:numId w:val="17"/>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nothing</w:t>
      </w:r>
    </w:p>
    <w:p w:rsidR="00D65CFB" w:rsidRPr="008C7D5A" w:rsidRDefault="00D65CFB" w:rsidP="00183633">
      <w:pPr>
        <w:pStyle w:val="ListParagraph"/>
        <w:numPr>
          <w:ilvl w:val="0"/>
          <w:numId w:val="17"/>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Seen many videos on internet about automation and technology with which homes are managed effectively</w:t>
      </w:r>
    </w:p>
    <w:p w:rsidR="00D65CFB" w:rsidRPr="008C7D5A" w:rsidRDefault="00D65CFB" w:rsidP="00183633">
      <w:pPr>
        <w:pStyle w:val="ListParagraph"/>
        <w:numPr>
          <w:ilvl w:val="0"/>
          <w:numId w:val="17"/>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It's like intelligent building. Technology enhanced secured, observed by camera, eco-friendly building</w:t>
      </w:r>
    </w:p>
    <w:p w:rsidR="00D65CFB" w:rsidRPr="008C7D5A" w:rsidRDefault="00D65CFB" w:rsidP="00183633">
      <w:pPr>
        <w:pStyle w:val="ListParagraph"/>
        <w:numPr>
          <w:ilvl w:val="0"/>
          <w:numId w:val="17"/>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Smart homes contains smart devices. Basic home functionality complete easily with help of technology</w:t>
      </w:r>
    </w:p>
    <w:p w:rsidR="00D65CFB" w:rsidRPr="008C7D5A" w:rsidRDefault="00D65CFB" w:rsidP="00183633">
      <w:pPr>
        <w:pStyle w:val="ListParagraph"/>
        <w:numPr>
          <w:ilvl w:val="0"/>
          <w:numId w:val="17"/>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I don't know enough about it I think it is the automation of homes</w:t>
      </w:r>
    </w:p>
    <w:p w:rsidR="00D65CFB" w:rsidRPr="008C7D5A" w:rsidRDefault="00D65CFB" w:rsidP="00183633">
      <w:pPr>
        <w:pStyle w:val="ListParagraph"/>
        <w:numPr>
          <w:ilvl w:val="0"/>
          <w:numId w:val="17"/>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Smart which makes your life so romantic!! Yes I deserve it. easy and smart life</w:t>
      </w:r>
    </w:p>
    <w:p w:rsidR="00D65CFB" w:rsidRPr="008C7D5A" w:rsidRDefault="00D65CFB" w:rsidP="00183633">
      <w:pPr>
        <w:pStyle w:val="ListParagraph"/>
        <w:numPr>
          <w:ilvl w:val="0"/>
          <w:numId w:val="17"/>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Smart homes are basically operated with electronic devices that I heard like light, lock systems etc.</w:t>
      </w:r>
    </w:p>
    <w:p w:rsidR="00D65CFB" w:rsidRPr="008C7D5A" w:rsidRDefault="00D65CFB" w:rsidP="00183633">
      <w:pPr>
        <w:pStyle w:val="ListParagraph"/>
        <w:numPr>
          <w:ilvl w:val="0"/>
          <w:numId w:val="17"/>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Smart homes make home easier with schedules and much more. Now in market with have google home and amazon Alexa which with many other devices who can control houses by voice commands and have schedules which save power and etc.</w:t>
      </w:r>
    </w:p>
    <w:p w:rsidR="00D65CFB" w:rsidRPr="008C7D5A" w:rsidRDefault="00D65CFB" w:rsidP="00183633">
      <w:pPr>
        <w:pStyle w:val="ListParagraph"/>
        <w:numPr>
          <w:ilvl w:val="0"/>
          <w:numId w:val="17"/>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amazon, Alexa, google assistant, Philips have bio-metric locks, smart tv, home air purifier</w:t>
      </w:r>
    </w:p>
    <w:p w:rsidR="00D65CFB" w:rsidRPr="008C7D5A" w:rsidRDefault="00D65CFB" w:rsidP="00183633">
      <w:pPr>
        <w:pStyle w:val="ListParagraph"/>
        <w:numPr>
          <w:ilvl w:val="0"/>
          <w:numId w:val="17"/>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all the activities of home are done by machines</w:t>
      </w:r>
    </w:p>
    <w:p w:rsidR="00D65CFB" w:rsidRPr="008C7D5A" w:rsidRDefault="00D65CFB" w:rsidP="00183633">
      <w:pPr>
        <w:pStyle w:val="ListParagraph"/>
        <w:numPr>
          <w:ilvl w:val="0"/>
          <w:numId w:val="17"/>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Gadgets, equipment’s and machines those are operated through a remote sitting at one point. E.g.: light adjustments in your room, operating fire place through remote, room temperature control</w:t>
      </w:r>
    </w:p>
    <w:p w:rsidR="00D65CFB" w:rsidRPr="008C7D5A" w:rsidRDefault="00D65CFB" w:rsidP="00183633">
      <w:pPr>
        <w:pStyle w:val="ListParagraph"/>
        <w:numPr>
          <w:ilvl w:val="0"/>
          <w:numId w:val="17"/>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smart homes with all electrical appliances and use things in easy way</w:t>
      </w:r>
    </w:p>
    <w:p w:rsidR="00D65CFB" w:rsidRPr="008C7D5A" w:rsidRDefault="00D65CFB" w:rsidP="00183633">
      <w:pPr>
        <w:pStyle w:val="ListParagraph"/>
        <w:numPr>
          <w:ilvl w:val="0"/>
          <w:numId w:val="17"/>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it is easy to operate from anywhere</w:t>
      </w:r>
    </w:p>
    <w:p w:rsidR="00D65CFB" w:rsidRPr="008C7D5A" w:rsidRDefault="00D65CFB" w:rsidP="00183633">
      <w:pPr>
        <w:pStyle w:val="ListParagraph"/>
        <w:numPr>
          <w:ilvl w:val="0"/>
          <w:numId w:val="17"/>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security system, camera, fingerprint, can control fridge, tv, water heater, AC from mobile device</w:t>
      </w:r>
    </w:p>
    <w:p w:rsidR="00D65CFB" w:rsidRPr="008C7D5A" w:rsidRDefault="00D65CFB" w:rsidP="00183633">
      <w:pPr>
        <w:pStyle w:val="ListParagraph"/>
        <w:numPr>
          <w:ilvl w:val="0"/>
          <w:numId w:val="17"/>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perfect sensor alarms, auto electric switch, compact multi user furniture, more greenery</w:t>
      </w:r>
    </w:p>
    <w:p w:rsidR="00D65CFB" w:rsidRPr="008C7D5A" w:rsidRDefault="00D65CFB" w:rsidP="00183633">
      <w:pPr>
        <w:pStyle w:val="ListParagraph"/>
        <w:numPr>
          <w:ilvl w:val="0"/>
          <w:numId w:val="17"/>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lastRenderedPageBreak/>
        <w:t>homes where space is optimally utilized and comprises of all modern electronic gadgets where domestic and entertainment activities are available at easy disposal</w:t>
      </w:r>
    </w:p>
    <w:p w:rsidR="00D65CFB" w:rsidRPr="008C7D5A" w:rsidRDefault="00D65CFB" w:rsidP="00183633">
      <w:pPr>
        <w:pStyle w:val="ListParagraph"/>
        <w:numPr>
          <w:ilvl w:val="0"/>
          <w:numId w:val="17"/>
        </w:numPr>
        <w:spacing w:after="0" w:line="240" w:lineRule="auto"/>
        <w:jc w:val="both"/>
        <w:rPr>
          <w:rFonts w:ascii="Times New Roman" w:eastAsia="Times New Roman" w:hAnsi="Times New Roman" w:cs="Times New Roman"/>
          <w:sz w:val="24"/>
          <w:szCs w:val="24"/>
          <w:lang w:eastAsia="en-GB"/>
        </w:rPr>
      </w:pPr>
      <w:proofErr w:type="spellStart"/>
      <w:r w:rsidRPr="008C7D5A">
        <w:rPr>
          <w:rFonts w:ascii="Times New Roman" w:eastAsia="Times New Roman" w:hAnsi="Times New Roman" w:cs="Times New Roman"/>
          <w:sz w:val="24"/>
          <w:szCs w:val="24"/>
          <w:lang w:eastAsia="en-GB"/>
        </w:rPr>
        <w:t>Every thing</w:t>
      </w:r>
      <w:proofErr w:type="spellEnd"/>
      <w:r w:rsidRPr="008C7D5A">
        <w:rPr>
          <w:rFonts w:ascii="Times New Roman" w:eastAsia="Times New Roman" w:hAnsi="Times New Roman" w:cs="Times New Roman"/>
          <w:sz w:val="24"/>
          <w:szCs w:val="24"/>
          <w:lang w:eastAsia="en-GB"/>
        </w:rPr>
        <w:t xml:space="preserve"> is connected to google via internet ...u can direct operations like </w:t>
      </w:r>
      <w:proofErr w:type="gramStart"/>
      <w:r w:rsidRPr="008C7D5A">
        <w:rPr>
          <w:rFonts w:ascii="Times New Roman" w:eastAsia="Times New Roman" w:hAnsi="Times New Roman" w:cs="Times New Roman"/>
          <w:sz w:val="24"/>
          <w:szCs w:val="24"/>
          <w:lang w:eastAsia="en-GB"/>
        </w:rPr>
        <w:t>locking ..unlocking</w:t>
      </w:r>
      <w:proofErr w:type="gramEnd"/>
      <w:r w:rsidRPr="008C7D5A">
        <w:rPr>
          <w:rFonts w:ascii="Times New Roman" w:eastAsia="Times New Roman" w:hAnsi="Times New Roman" w:cs="Times New Roman"/>
          <w:sz w:val="24"/>
          <w:szCs w:val="24"/>
          <w:lang w:eastAsia="en-GB"/>
        </w:rPr>
        <w:t xml:space="preserve"> making coffee...turning tv ..</w:t>
      </w:r>
      <w:proofErr w:type="gramStart"/>
      <w:r w:rsidRPr="008C7D5A">
        <w:rPr>
          <w:rFonts w:ascii="Times New Roman" w:eastAsia="Times New Roman" w:hAnsi="Times New Roman" w:cs="Times New Roman"/>
          <w:sz w:val="24"/>
          <w:szCs w:val="24"/>
          <w:lang w:eastAsia="en-GB"/>
        </w:rPr>
        <w:t>playing</w:t>
      </w:r>
      <w:proofErr w:type="gramEnd"/>
      <w:r w:rsidRPr="008C7D5A">
        <w:rPr>
          <w:rFonts w:ascii="Times New Roman" w:eastAsia="Times New Roman" w:hAnsi="Times New Roman" w:cs="Times New Roman"/>
          <w:sz w:val="24"/>
          <w:szCs w:val="24"/>
          <w:lang w:eastAsia="en-GB"/>
        </w:rPr>
        <w:t xml:space="preserve"> music...turning on lights...automatically..</w:t>
      </w:r>
    </w:p>
    <w:p w:rsidR="00D65CFB" w:rsidRPr="008C7D5A" w:rsidRDefault="00D65CFB" w:rsidP="00183633">
      <w:pPr>
        <w:pStyle w:val="ListParagraph"/>
        <w:numPr>
          <w:ilvl w:val="0"/>
          <w:numId w:val="17"/>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Smart homes is when homes are electronically connected and can be controlled by remote and you can choose who uses the sys.</w:t>
      </w:r>
    </w:p>
    <w:p w:rsidR="00D65CFB" w:rsidRPr="008C7D5A" w:rsidRDefault="00D65CFB" w:rsidP="00183633">
      <w:pPr>
        <w:pStyle w:val="ListParagraph"/>
        <w:numPr>
          <w:ilvl w:val="0"/>
          <w:numId w:val="17"/>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 xml:space="preserve">Automated. Electronic and Tech evolved in terms of security, lighting etc. </w:t>
      </w:r>
    </w:p>
    <w:p w:rsidR="00D65CFB" w:rsidRPr="008C7D5A" w:rsidRDefault="00D65CFB" w:rsidP="00183633">
      <w:pPr>
        <w:pStyle w:val="ListParagraph"/>
        <w:numPr>
          <w:ilvl w:val="0"/>
          <w:numId w:val="17"/>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They have a good security system.</w:t>
      </w:r>
    </w:p>
    <w:p w:rsidR="00D65CFB" w:rsidRPr="008C7D5A" w:rsidRDefault="00D65CFB" w:rsidP="00183633">
      <w:pPr>
        <w:pStyle w:val="ListParagraph"/>
        <w:numPr>
          <w:ilvl w:val="0"/>
          <w:numId w:val="17"/>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 xml:space="preserve">Automated home systems </w:t>
      </w:r>
    </w:p>
    <w:p w:rsidR="00D65CFB" w:rsidRPr="008C7D5A" w:rsidRDefault="00D65CFB" w:rsidP="00183633">
      <w:pPr>
        <w:pStyle w:val="ListParagraph"/>
        <w:numPr>
          <w:ilvl w:val="0"/>
          <w:numId w:val="17"/>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Everything related to home in smart way</w:t>
      </w:r>
    </w:p>
    <w:p w:rsidR="00D65CFB" w:rsidRPr="008C7D5A" w:rsidRDefault="00D65CFB" w:rsidP="00183633">
      <w:pPr>
        <w:pStyle w:val="ListParagraph"/>
        <w:numPr>
          <w:ilvl w:val="0"/>
          <w:numId w:val="17"/>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Smart homes are intelligent homes which assists us in routine prescribed activities which results into efficiency as well as cost saving</w:t>
      </w:r>
    </w:p>
    <w:p w:rsidR="00D65CFB" w:rsidRPr="008C7D5A" w:rsidRDefault="00D65CFB" w:rsidP="00183633">
      <w:pPr>
        <w:pStyle w:val="ListParagraph"/>
        <w:numPr>
          <w:ilvl w:val="0"/>
          <w:numId w:val="17"/>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 xml:space="preserve">Everything works with technology </w:t>
      </w:r>
    </w:p>
    <w:p w:rsidR="00D65CFB" w:rsidRPr="008C7D5A" w:rsidRDefault="00D65CFB" w:rsidP="00183633">
      <w:pPr>
        <w:pStyle w:val="ListParagraph"/>
        <w:numPr>
          <w:ilvl w:val="0"/>
          <w:numId w:val="17"/>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Highly technology based homes</w:t>
      </w:r>
    </w:p>
    <w:p w:rsidR="00D65CFB" w:rsidRPr="008C7D5A" w:rsidRDefault="00D65CFB" w:rsidP="00183633">
      <w:pPr>
        <w:pStyle w:val="ListParagraph"/>
        <w:numPr>
          <w:ilvl w:val="0"/>
          <w:numId w:val="17"/>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Home automation</w:t>
      </w:r>
    </w:p>
    <w:p w:rsidR="00D65CFB" w:rsidRPr="008C7D5A" w:rsidRDefault="00D65CFB" w:rsidP="00183633">
      <w:pPr>
        <w:pStyle w:val="ListParagraph"/>
        <w:numPr>
          <w:ilvl w:val="0"/>
          <w:numId w:val="17"/>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A smart home has new technologies that make your work easy and simple to save time and space.</w:t>
      </w:r>
    </w:p>
    <w:p w:rsidR="00D65CFB" w:rsidRPr="008C7D5A" w:rsidRDefault="00D65CFB" w:rsidP="00183633">
      <w:pPr>
        <w:pStyle w:val="ListParagraph"/>
        <w:numPr>
          <w:ilvl w:val="0"/>
          <w:numId w:val="17"/>
        </w:numPr>
        <w:spacing w:after="0" w:line="240" w:lineRule="auto"/>
        <w:jc w:val="both"/>
        <w:rPr>
          <w:rFonts w:ascii="Times New Roman" w:eastAsia="Times New Roman" w:hAnsi="Times New Roman" w:cs="Times New Roman"/>
          <w:sz w:val="24"/>
          <w:szCs w:val="24"/>
          <w:lang w:eastAsia="en-GB"/>
        </w:rPr>
      </w:pPr>
      <w:proofErr w:type="spellStart"/>
      <w:r w:rsidRPr="008C7D5A">
        <w:rPr>
          <w:rFonts w:ascii="Times New Roman" w:eastAsia="Times New Roman" w:hAnsi="Times New Roman" w:cs="Times New Roman"/>
          <w:sz w:val="24"/>
          <w:szCs w:val="24"/>
          <w:lang w:eastAsia="en-GB"/>
        </w:rPr>
        <w:t>Wifi</w:t>
      </w:r>
      <w:proofErr w:type="spellEnd"/>
      <w:r w:rsidRPr="008C7D5A">
        <w:rPr>
          <w:rFonts w:ascii="Times New Roman" w:eastAsia="Times New Roman" w:hAnsi="Times New Roman" w:cs="Times New Roman"/>
          <w:sz w:val="24"/>
          <w:szCs w:val="24"/>
          <w:lang w:eastAsia="en-GB"/>
        </w:rPr>
        <w:t xml:space="preserve"> controlled homes, new technology innovation</w:t>
      </w:r>
    </w:p>
    <w:p w:rsidR="00D65CFB" w:rsidRPr="008C7D5A" w:rsidRDefault="00D65CFB" w:rsidP="00183633">
      <w:pPr>
        <w:pStyle w:val="ListParagraph"/>
        <w:numPr>
          <w:ilvl w:val="0"/>
          <w:numId w:val="17"/>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A smart home is a home with technology that helps us communicate between smart devices and more control of your home automatically</w:t>
      </w:r>
    </w:p>
    <w:p w:rsidR="00D65CFB" w:rsidRPr="008C7D5A" w:rsidRDefault="00D65CFB" w:rsidP="00183633">
      <w:pPr>
        <w:pStyle w:val="ListParagraph"/>
        <w:numPr>
          <w:ilvl w:val="0"/>
          <w:numId w:val="17"/>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A lot, prefer google home, they useful only if you live in a modern house where most of your devices are capable of connecting to them.</w:t>
      </w:r>
    </w:p>
    <w:p w:rsidR="00D65CFB" w:rsidRPr="008C7D5A" w:rsidRDefault="00D65CFB" w:rsidP="00183633">
      <w:pPr>
        <w:pStyle w:val="ListParagraph"/>
        <w:numPr>
          <w:ilvl w:val="0"/>
          <w:numId w:val="17"/>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 xml:space="preserve">Everything in the home is automatic. Like lights and fan can get started with just a touch on the phone </w:t>
      </w:r>
    </w:p>
    <w:p w:rsidR="00D65CFB" w:rsidRPr="008C7D5A" w:rsidRDefault="00D65CFB" w:rsidP="00183633">
      <w:pPr>
        <w:pStyle w:val="ListParagraph"/>
        <w:numPr>
          <w:ilvl w:val="0"/>
          <w:numId w:val="17"/>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Smart phones n smart tv</w:t>
      </w:r>
    </w:p>
    <w:p w:rsidR="00D65CFB" w:rsidRPr="008C7D5A" w:rsidRDefault="00D65CFB" w:rsidP="00183633">
      <w:pPr>
        <w:pStyle w:val="ListParagraph"/>
        <w:numPr>
          <w:ilvl w:val="0"/>
          <w:numId w:val="17"/>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 xml:space="preserve">Automated </w:t>
      </w:r>
    </w:p>
    <w:p w:rsidR="00D65CFB" w:rsidRPr="008C7D5A" w:rsidRDefault="00D65CFB" w:rsidP="00183633">
      <w:pPr>
        <w:pStyle w:val="ListParagraph"/>
        <w:numPr>
          <w:ilvl w:val="0"/>
          <w:numId w:val="17"/>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 xml:space="preserve">Eco friendly </w:t>
      </w:r>
    </w:p>
    <w:p w:rsidR="00D65CFB" w:rsidRPr="008C7D5A" w:rsidRDefault="00D65CFB" w:rsidP="00183633">
      <w:pPr>
        <w:pStyle w:val="ListParagraph"/>
        <w:numPr>
          <w:ilvl w:val="0"/>
          <w:numId w:val="17"/>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They use the latest technology systems</w:t>
      </w:r>
    </w:p>
    <w:p w:rsidR="00D65CFB" w:rsidRPr="008C7D5A" w:rsidRDefault="00D65CFB" w:rsidP="00183633">
      <w:pPr>
        <w:pStyle w:val="ListParagraph"/>
        <w:numPr>
          <w:ilvl w:val="0"/>
          <w:numId w:val="17"/>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 xml:space="preserve">In the smart home it use of internet of thing (IoT).in this the automatic door </w:t>
      </w:r>
      <w:proofErr w:type="spellStart"/>
      <w:r w:rsidRPr="008C7D5A">
        <w:rPr>
          <w:rFonts w:ascii="Times New Roman" w:eastAsia="Times New Roman" w:hAnsi="Times New Roman" w:cs="Times New Roman"/>
          <w:sz w:val="24"/>
          <w:szCs w:val="24"/>
          <w:lang w:eastAsia="en-GB"/>
        </w:rPr>
        <w:t>open,advans</w:t>
      </w:r>
      <w:proofErr w:type="spellEnd"/>
      <w:r w:rsidRPr="008C7D5A">
        <w:rPr>
          <w:rFonts w:ascii="Times New Roman" w:eastAsia="Times New Roman" w:hAnsi="Times New Roman" w:cs="Times New Roman"/>
          <w:sz w:val="24"/>
          <w:szCs w:val="24"/>
          <w:lang w:eastAsia="en-GB"/>
        </w:rPr>
        <w:t xml:space="preserve"> security and etc. process is working with help of Arduino.</w:t>
      </w:r>
    </w:p>
    <w:p w:rsidR="00D65CFB" w:rsidRPr="008C7D5A" w:rsidRDefault="00D65CFB" w:rsidP="00183633">
      <w:pPr>
        <w:pStyle w:val="ListParagraph"/>
        <w:numPr>
          <w:ilvl w:val="0"/>
          <w:numId w:val="17"/>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A smart home is a residence that uses internet-connected devices to enable the remote monitoring and management of appliances and systems, such as lighting, heating, cooling, garage door, CCTV cameras most of electronics devices entertainment devices such as.. tv, Alexa, Eco, home theatre</w:t>
      </w:r>
    </w:p>
    <w:p w:rsidR="00D65CFB" w:rsidRPr="008C7D5A" w:rsidRDefault="00D65CFB" w:rsidP="00183633">
      <w:pPr>
        <w:pStyle w:val="ListParagraph"/>
        <w:numPr>
          <w:ilvl w:val="0"/>
          <w:numId w:val="17"/>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 xml:space="preserve">Nothing </w:t>
      </w:r>
    </w:p>
    <w:p w:rsidR="00D65CFB" w:rsidRPr="008C7D5A" w:rsidRDefault="00D65CFB" w:rsidP="00183633">
      <w:pPr>
        <w:pStyle w:val="ListParagraph"/>
        <w:numPr>
          <w:ilvl w:val="0"/>
          <w:numId w:val="17"/>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 xml:space="preserve">they are gesture controlled </w:t>
      </w:r>
    </w:p>
    <w:p w:rsidR="00D65CFB" w:rsidRPr="008C7D5A" w:rsidRDefault="00D65CFB" w:rsidP="00183633">
      <w:pPr>
        <w:pStyle w:val="ListParagraph"/>
        <w:numPr>
          <w:ilvl w:val="0"/>
          <w:numId w:val="17"/>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Amazing</w:t>
      </w:r>
    </w:p>
    <w:p w:rsidR="00D65CFB" w:rsidRPr="008C7D5A" w:rsidRDefault="00D65CFB" w:rsidP="00183633">
      <w:pPr>
        <w:pStyle w:val="ListParagraph"/>
        <w:numPr>
          <w:ilvl w:val="0"/>
          <w:numId w:val="17"/>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Smart homes are homes with modern technology which helps an individual to carry out day to day chores invert efficient manner.</w:t>
      </w:r>
    </w:p>
    <w:p w:rsidR="00D65CFB" w:rsidRPr="008C7D5A" w:rsidRDefault="00D65CFB" w:rsidP="00183633">
      <w:pPr>
        <w:pStyle w:val="ListParagraph"/>
        <w:numPr>
          <w:ilvl w:val="0"/>
          <w:numId w:val="17"/>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Alexa house</w:t>
      </w:r>
    </w:p>
    <w:p w:rsidR="00D65CFB" w:rsidRPr="008C7D5A" w:rsidRDefault="00D65CFB" w:rsidP="00183633">
      <w:pPr>
        <w:pStyle w:val="ListParagraph"/>
        <w:numPr>
          <w:ilvl w:val="0"/>
          <w:numId w:val="17"/>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Makes automation possible in homes</w:t>
      </w:r>
    </w:p>
    <w:p w:rsidR="00D65CFB" w:rsidRPr="008C7D5A" w:rsidRDefault="00D65CFB" w:rsidP="00183633">
      <w:pPr>
        <w:pStyle w:val="ListParagraph"/>
        <w:numPr>
          <w:ilvl w:val="0"/>
          <w:numId w:val="17"/>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Smart home technology tends to be user friendly as it is controlled by internet connected devices. Makes life easier for people staying at home. However, it makes people lazy and heavily dependent on technology which is not good. Also, it’s quite expensive to create.</w:t>
      </w:r>
    </w:p>
    <w:p w:rsidR="00D65CFB" w:rsidRPr="008C7D5A" w:rsidRDefault="00D65CFB" w:rsidP="00183633">
      <w:pPr>
        <w:pStyle w:val="ListParagraph"/>
        <w:numPr>
          <w:ilvl w:val="0"/>
          <w:numId w:val="17"/>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 xml:space="preserve">They are controlled through the internet. E.g. a tablet </w:t>
      </w:r>
    </w:p>
    <w:p w:rsidR="00D65CFB" w:rsidRPr="008C7D5A" w:rsidRDefault="00D65CFB" w:rsidP="00183633">
      <w:pPr>
        <w:pStyle w:val="ListParagraph"/>
        <w:numPr>
          <w:ilvl w:val="0"/>
          <w:numId w:val="17"/>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 xml:space="preserve">A home that works digital using artificial intelligence </w:t>
      </w:r>
    </w:p>
    <w:p w:rsidR="00D65CFB" w:rsidRPr="008C7D5A" w:rsidRDefault="00D65CFB" w:rsidP="00183633">
      <w:pPr>
        <w:pStyle w:val="ListParagraph"/>
        <w:numPr>
          <w:ilvl w:val="0"/>
          <w:numId w:val="17"/>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lastRenderedPageBreak/>
        <w:t xml:space="preserve">More like automated homes...artificial intelligence </w:t>
      </w:r>
    </w:p>
    <w:p w:rsidR="00D65CFB" w:rsidRPr="008C7D5A" w:rsidRDefault="00D65CFB" w:rsidP="00183633">
      <w:pPr>
        <w:pStyle w:val="ListParagraph"/>
        <w:numPr>
          <w:ilvl w:val="0"/>
          <w:numId w:val="17"/>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Automatically turn off and on lights battery savery</w:t>
      </w:r>
    </w:p>
    <w:p w:rsidR="00D65CFB" w:rsidRPr="008C7D5A" w:rsidRDefault="00D65CFB" w:rsidP="00183633">
      <w:pPr>
        <w:pStyle w:val="ListParagraph"/>
        <w:numPr>
          <w:ilvl w:val="0"/>
          <w:numId w:val="17"/>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 xml:space="preserve">A phone with versatile features and functioning. </w:t>
      </w:r>
    </w:p>
    <w:p w:rsidR="00D65CFB" w:rsidRPr="008C7D5A" w:rsidRDefault="00D65CFB" w:rsidP="00183633">
      <w:pPr>
        <w:pStyle w:val="ListParagraph"/>
        <w:numPr>
          <w:ilvl w:val="0"/>
          <w:numId w:val="17"/>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I haven’t heard of them, but I guess its technological advancements in homes and our daily living.</w:t>
      </w:r>
    </w:p>
    <w:p w:rsidR="00D65CFB" w:rsidRPr="008C7D5A" w:rsidRDefault="00D65CFB" w:rsidP="00183633">
      <w:pPr>
        <w:pStyle w:val="ListParagraph"/>
        <w:numPr>
          <w:ilvl w:val="0"/>
          <w:numId w:val="17"/>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U can operate any electronic gadgets through smartphone</w:t>
      </w:r>
    </w:p>
    <w:p w:rsidR="00D65CFB" w:rsidRPr="008C7D5A" w:rsidRDefault="00D65CFB" w:rsidP="00183633">
      <w:pPr>
        <w:pStyle w:val="ListParagraph"/>
        <w:numPr>
          <w:ilvl w:val="0"/>
          <w:numId w:val="17"/>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 xml:space="preserve">Smart home with all the latest technologies </w:t>
      </w:r>
    </w:p>
    <w:p w:rsidR="00D65CFB" w:rsidRPr="008C7D5A" w:rsidRDefault="00D65CFB" w:rsidP="00183633">
      <w:pPr>
        <w:pStyle w:val="ListParagraph"/>
        <w:numPr>
          <w:ilvl w:val="0"/>
          <w:numId w:val="17"/>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Home automation or domotics is building automation for a home, called a smart home. Smart home has automation system that have control over lighting, climate, entertainment systems, home security.</w:t>
      </w:r>
    </w:p>
    <w:p w:rsidR="00D65CFB" w:rsidRPr="008C7D5A" w:rsidRDefault="00D65CFB" w:rsidP="00183633">
      <w:pPr>
        <w:pStyle w:val="ListParagraph"/>
        <w:numPr>
          <w:ilvl w:val="0"/>
          <w:numId w:val="17"/>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 xml:space="preserve">Connecting </w:t>
      </w:r>
      <w:proofErr w:type="spellStart"/>
      <w:r w:rsidRPr="008C7D5A">
        <w:rPr>
          <w:rFonts w:ascii="Times New Roman" w:eastAsia="Times New Roman" w:hAnsi="Times New Roman" w:cs="Times New Roman"/>
          <w:sz w:val="24"/>
          <w:szCs w:val="24"/>
          <w:lang w:eastAsia="en-GB"/>
        </w:rPr>
        <w:t>lights</w:t>
      </w:r>
      <w:proofErr w:type="spellEnd"/>
      <w:r w:rsidRPr="008C7D5A">
        <w:rPr>
          <w:rFonts w:ascii="Times New Roman" w:eastAsia="Times New Roman" w:hAnsi="Times New Roman" w:cs="Times New Roman"/>
          <w:sz w:val="24"/>
          <w:szCs w:val="24"/>
          <w:lang w:eastAsia="en-GB"/>
        </w:rPr>
        <w:t xml:space="preserve"> to a system and other appliances + security controls too</w:t>
      </w:r>
    </w:p>
    <w:p w:rsidR="00D65CFB" w:rsidRPr="008C7D5A" w:rsidRDefault="00D65CFB" w:rsidP="00183633">
      <w:pPr>
        <w:pStyle w:val="ListParagraph"/>
        <w:numPr>
          <w:ilvl w:val="0"/>
          <w:numId w:val="17"/>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 xml:space="preserve">Through the internet, especially the 5G network. These homes are automated. </w:t>
      </w:r>
    </w:p>
    <w:p w:rsidR="00D65CFB" w:rsidRPr="008C7D5A" w:rsidRDefault="00D65CFB" w:rsidP="00183633">
      <w:pPr>
        <w:pStyle w:val="ListParagraph"/>
        <w:numPr>
          <w:ilvl w:val="0"/>
          <w:numId w:val="17"/>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Where everything like lights tv and all can be controlled through remote or phone or sensor</w:t>
      </w:r>
    </w:p>
    <w:p w:rsidR="00D65CFB" w:rsidRPr="008C7D5A" w:rsidRDefault="00D65CFB" w:rsidP="00183633">
      <w:pPr>
        <w:pStyle w:val="ListParagraph"/>
        <w:numPr>
          <w:ilvl w:val="0"/>
          <w:numId w:val="17"/>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Remote controlled homes or sensor controlled homes</w:t>
      </w:r>
    </w:p>
    <w:p w:rsidR="00D65CFB" w:rsidRPr="008C7D5A" w:rsidRDefault="00D65CFB" w:rsidP="00183633">
      <w:pPr>
        <w:pStyle w:val="ListParagraph"/>
        <w:numPr>
          <w:ilvl w:val="0"/>
          <w:numId w:val="17"/>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Its controlled by electronic gadgets</w:t>
      </w:r>
    </w:p>
    <w:p w:rsidR="00D65CFB" w:rsidRPr="008C7D5A" w:rsidRDefault="00D65CFB" w:rsidP="00183633">
      <w:pPr>
        <w:pStyle w:val="ListParagraph"/>
        <w:numPr>
          <w:ilvl w:val="0"/>
          <w:numId w:val="17"/>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Computer controlled with internet that improves air conditioning, entertainment</w:t>
      </w:r>
    </w:p>
    <w:p w:rsidR="00D65CFB" w:rsidRPr="008C7D5A" w:rsidRDefault="00D65CFB" w:rsidP="00183633">
      <w:pPr>
        <w:pStyle w:val="ListParagraph"/>
        <w:numPr>
          <w:ilvl w:val="0"/>
          <w:numId w:val="17"/>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Smart homes are modern technology approach towards convenient safe n secured life style.</w:t>
      </w:r>
    </w:p>
    <w:p w:rsidR="00D65CFB" w:rsidRPr="008C7D5A" w:rsidRDefault="00D65CFB" w:rsidP="00183633">
      <w:pPr>
        <w:pStyle w:val="ListParagraph"/>
        <w:numPr>
          <w:ilvl w:val="0"/>
          <w:numId w:val="17"/>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 xml:space="preserve">Not much really, but they're awesome in the sense of controlling all utility in the house. And the security of the house </w:t>
      </w:r>
    </w:p>
    <w:p w:rsidR="00D65CFB" w:rsidRPr="008C7D5A" w:rsidRDefault="00D65CFB" w:rsidP="00183633">
      <w:pPr>
        <w:spacing w:after="0" w:line="240" w:lineRule="auto"/>
        <w:jc w:val="both"/>
        <w:rPr>
          <w:rFonts w:ascii="Times New Roman" w:eastAsia="Times New Roman" w:hAnsi="Times New Roman" w:cs="Times New Roman"/>
          <w:sz w:val="24"/>
          <w:szCs w:val="24"/>
          <w:lang w:eastAsia="en-GB"/>
        </w:rPr>
      </w:pPr>
    </w:p>
    <w:p w:rsidR="00D65CFB" w:rsidRPr="008C7D5A" w:rsidRDefault="00D65CFB" w:rsidP="00183633">
      <w:p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We had 67 responses for this question as it was only for the people who had an idea of what smart homes are. And from the above replies we can say that mostly all of them knew how a smart home works and what it can do and how it can make our life easy with the help of technology and internet.</w:t>
      </w:r>
    </w:p>
    <w:p w:rsidR="00D65CFB" w:rsidRPr="008C7D5A" w:rsidRDefault="00D65CFB" w:rsidP="00183633">
      <w:pPr>
        <w:spacing w:after="0" w:line="240" w:lineRule="auto"/>
        <w:jc w:val="both"/>
        <w:rPr>
          <w:rFonts w:ascii="Times New Roman" w:eastAsia="Times New Roman" w:hAnsi="Times New Roman" w:cs="Times New Roman"/>
          <w:sz w:val="24"/>
          <w:szCs w:val="24"/>
          <w:lang w:eastAsia="en-GB"/>
        </w:rPr>
      </w:pPr>
    </w:p>
    <w:p w:rsidR="00D532A0" w:rsidRPr="008C7D5A" w:rsidRDefault="00701417" w:rsidP="00183633">
      <w:pPr>
        <w:pStyle w:val="Heading2"/>
        <w:jc w:val="both"/>
        <w:rPr>
          <w:rFonts w:cs="Times New Roman"/>
        </w:rPr>
      </w:pPr>
      <w:r w:rsidRPr="008C7D5A">
        <w:rPr>
          <w:rFonts w:cs="Times New Roman"/>
        </w:rPr>
        <w:t>Do you trust this kind of products?</w:t>
      </w:r>
    </w:p>
    <w:p w:rsidR="00D532A0" w:rsidRPr="008C7D5A" w:rsidRDefault="00D532A0" w:rsidP="00183633">
      <w:pPr>
        <w:spacing w:after="31" w:line="265" w:lineRule="auto"/>
        <w:jc w:val="both"/>
        <w:rPr>
          <w:rFonts w:ascii="Times New Roman" w:hAnsi="Times New Roman" w:cs="Times New Roman"/>
          <w:sz w:val="24"/>
          <w:szCs w:val="24"/>
        </w:rPr>
      </w:pPr>
      <w:r w:rsidRPr="008C7D5A">
        <w:rPr>
          <w:rFonts w:ascii="Times New Roman" w:hAnsi="Times New Roman" w:cs="Times New Roman"/>
          <w:noProof/>
          <w:sz w:val="24"/>
          <w:szCs w:val="24"/>
          <w:lang w:eastAsia="en-GB"/>
        </w:rPr>
        <w:drawing>
          <wp:inline distT="0" distB="0" distL="0" distR="0">
            <wp:extent cx="4610100" cy="2609850"/>
            <wp:effectExtent l="0" t="0" r="0" b="0"/>
            <wp:docPr id="2832" name="Picture 2832" descr="H:\images\q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images\q5.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10100" cy="2609850"/>
                    </a:xfrm>
                    <a:prstGeom prst="rect">
                      <a:avLst/>
                    </a:prstGeom>
                    <a:noFill/>
                    <a:ln>
                      <a:noFill/>
                    </a:ln>
                  </pic:spPr>
                </pic:pic>
              </a:graphicData>
            </a:graphic>
          </wp:inline>
        </w:drawing>
      </w:r>
    </w:p>
    <w:p w:rsidR="00D532A0" w:rsidRPr="008C7D5A" w:rsidRDefault="00D532A0" w:rsidP="00183633">
      <w:pPr>
        <w:spacing w:after="0" w:line="240" w:lineRule="auto"/>
        <w:jc w:val="both"/>
        <w:rPr>
          <w:rFonts w:ascii="Times New Roman" w:eastAsia="Times New Roman" w:hAnsi="Times New Roman" w:cs="Times New Roman"/>
          <w:sz w:val="24"/>
          <w:szCs w:val="24"/>
          <w:lang w:eastAsia="en-GB"/>
        </w:rPr>
      </w:pPr>
    </w:p>
    <w:p w:rsidR="00D532A0" w:rsidRPr="008C7D5A" w:rsidRDefault="00D532A0" w:rsidP="00183633">
      <w:p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We had 148 responses for this question.  We had people who trust and who don’t trust technological products. But we have more people who trust technological products than the people who don’t trust these kind of products. There are very few people who don’t trust these kind of products.</w:t>
      </w:r>
    </w:p>
    <w:p w:rsidR="00D532A0" w:rsidRPr="008C7D5A" w:rsidRDefault="00D532A0" w:rsidP="00183633">
      <w:pPr>
        <w:spacing w:after="0" w:line="240" w:lineRule="auto"/>
        <w:jc w:val="both"/>
        <w:rPr>
          <w:rFonts w:ascii="Times New Roman" w:eastAsia="Times New Roman" w:hAnsi="Times New Roman" w:cs="Times New Roman"/>
          <w:sz w:val="24"/>
          <w:szCs w:val="24"/>
          <w:lang w:eastAsia="en-GB"/>
        </w:rPr>
      </w:pPr>
    </w:p>
    <w:p w:rsidR="00D532A0" w:rsidRPr="008C7D5A" w:rsidRDefault="00D532A0" w:rsidP="00183633">
      <w:pPr>
        <w:pStyle w:val="Heading2"/>
        <w:jc w:val="both"/>
        <w:rPr>
          <w:rFonts w:cs="Times New Roman"/>
        </w:rPr>
      </w:pPr>
      <w:r w:rsidRPr="008C7D5A">
        <w:rPr>
          <w:rFonts w:cs="Times New Roman"/>
        </w:rPr>
        <w:lastRenderedPageBreak/>
        <w:t>Are you generally interested in technological products?</w:t>
      </w:r>
    </w:p>
    <w:p w:rsidR="00D532A0" w:rsidRPr="008C7D5A" w:rsidRDefault="00D532A0" w:rsidP="00183633">
      <w:pPr>
        <w:spacing w:after="31" w:line="265" w:lineRule="auto"/>
        <w:jc w:val="both"/>
        <w:rPr>
          <w:rFonts w:ascii="Times New Roman" w:hAnsi="Times New Roman" w:cs="Times New Roman"/>
          <w:sz w:val="24"/>
          <w:szCs w:val="24"/>
        </w:rPr>
      </w:pPr>
      <w:r w:rsidRPr="008C7D5A">
        <w:rPr>
          <w:rFonts w:ascii="Times New Roman" w:hAnsi="Times New Roman" w:cs="Times New Roman"/>
          <w:noProof/>
          <w:sz w:val="24"/>
          <w:szCs w:val="24"/>
          <w:lang w:eastAsia="en-GB"/>
        </w:rPr>
        <w:drawing>
          <wp:inline distT="0" distB="0" distL="0" distR="0">
            <wp:extent cx="4638675" cy="2600325"/>
            <wp:effectExtent l="0" t="0" r="9525" b="9525"/>
            <wp:docPr id="2834" name="Picture 2834" descr="H:\images\q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images\q6.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38675" cy="2600325"/>
                    </a:xfrm>
                    <a:prstGeom prst="rect">
                      <a:avLst/>
                    </a:prstGeom>
                    <a:noFill/>
                    <a:ln>
                      <a:noFill/>
                    </a:ln>
                  </pic:spPr>
                </pic:pic>
              </a:graphicData>
            </a:graphic>
          </wp:inline>
        </w:drawing>
      </w:r>
    </w:p>
    <w:p w:rsidR="00D532A0" w:rsidRPr="008C7D5A" w:rsidRDefault="00D532A0" w:rsidP="00183633">
      <w:p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 xml:space="preserve">We had 149 responses for this question. </w:t>
      </w:r>
      <w:proofErr w:type="gramStart"/>
      <w:r w:rsidRPr="008C7D5A">
        <w:rPr>
          <w:rFonts w:ascii="Times New Roman" w:eastAsia="Times New Roman" w:hAnsi="Times New Roman" w:cs="Times New Roman"/>
          <w:sz w:val="24"/>
          <w:szCs w:val="24"/>
          <w:lang w:eastAsia="en-GB"/>
        </w:rPr>
        <w:t>from</w:t>
      </w:r>
      <w:proofErr w:type="gramEnd"/>
      <w:r w:rsidRPr="008C7D5A">
        <w:rPr>
          <w:rFonts w:ascii="Times New Roman" w:eastAsia="Times New Roman" w:hAnsi="Times New Roman" w:cs="Times New Roman"/>
          <w:sz w:val="24"/>
          <w:szCs w:val="24"/>
          <w:lang w:eastAsia="en-GB"/>
        </w:rPr>
        <w:t xml:space="preserve"> the above we can say that most people are interested in technological products and some of them are interested only on knowing what the product is about.</w:t>
      </w:r>
    </w:p>
    <w:p w:rsidR="00D532A0" w:rsidRPr="008C7D5A" w:rsidRDefault="00D532A0" w:rsidP="00183633">
      <w:pPr>
        <w:spacing w:after="31" w:line="265" w:lineRule="auto"/>
        <w:jc w:val="both"/>
        <w:rPr>
          <w:rFonts w:ascii="Times New Roman" w:hAnsi="Times New Roman" w:cs="Times New Roman"/>
          <w:sz w:val="24"/>
          <w:szCs w:val="24"/>
        </w:rPr>
      </w:pPr>
    </w:p>
    <w:p w:rsidR="00D532A0" w:rsidRPr="008C7D5A" w:rsidRDefault="00D532A0" w:rsidP="00183633">
      <w:pPr>
        <w:spacing w:after="31" w:line="265" w:lineRule="auto"/>
        <w:jc w:val="both"/>
        <w:rPr>
          <w:rFonts w:ascii="Times New Roman" w:hAnsi="Times New Roman" w:cs="Times New Roman"/>
          <w:sz w:val="24"/>
          <w:szCs w:val="24"/>
        </w:rPr>
      </w:pPr>
    </w:p>
    <w:p w:rsidR="00701417" w:rsidRPr="008C7D5A" w:rsidRDefault="00701417" w:rsidP="00183633">
      <w:pPr>
        <w:pStyle w:val="Heading2"/>
        <w:jc w:val="both"/>
        <w:rPr>
          <w:rFonts w:cs="Times New Roman"/>
        </w:rPr>
      </w:pPr>
      <w:r w:rsidRPr="008C7D5A">
        <w:rPr>
          <w:rFonts w:cs="Times New Roman"/>
        </w:rPr>
        <w:t>Would you be interested in automating your home?</w:t>
      </w:r>
    </w:p>
    <w:p w:rsidR="00D532A0" w:rsidRPr="008C7D5A" w:rsidRDefault="00D532A0" w:rsidP="00183633">
      <w:pPr>
        <w:spacing w:after="31" w:line="265" w:lineRule="auto"/>
        <w:jc w:val="both"/>
        <w:rPr>
          <w:rFonts w:ascii="Times New Roman" w:hAnsi="Times New Roman" w:cs="Times New Roman"/>
          <w:sz w:val="24"/>
          <w:szCs w:val="24"/>
        </w:rPr>
      </w:pPr>
      <w:r w:rsidRPr="008C7D5A">
        <w:rPr>
          <w:rFonts w:ascii="Times New Roman" w:hAnsi="Times New Roman" w:cs="Times New Roman"/>
          <w:noProof/>
          <w:sz w:val="24"/>
          <w:szCs w:val="24"/>
          <w:lang w:eastAsia="en-GB"/>
        </w:rPr>
        <w:drawing>
          <wp:inline distT="0" distB="0" distL="0" distR="0">
            <wp:extent cx="3638550" cy="2266950"/>
            <wp:effectExtent l="0" t="0" r="0" b="0"/>
            <wp:docPr id="2836" name="Picture 2836" descr="H:\images\q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images\q7.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38550" cy="2266950"/>
                    </a:xfrm>
                    <a:prstGeom prst="rect">
                      <a:avLst/>
                    </a:prstGeom>
                    <a:noFill/>
                    <a:ln>
                      <a:noFill/>
                    </a:ln>
                  </pic:spPr>
                </pic:pic>
              </a:graphicData>
            </a:graphic>
          </wp:inline>
        </w:drawing>
      </w:r>
    </w:p>
    <w:p w:rsidR="00D532A0" w:rsidRPr="008C7D5A" w:rsidRDefault="00D532A0" w:rsidP="00183633">
      <w:p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We had 149 responses for this questions. A high number of respondents are interested in automating their homes. Only few are not interested in automating their homes.</w:t>
      </w:r>
    </w:p>
    <w:p w:rsidR="00D532A0" w:rsidRPr="008C7D5A" w:rsidRDefault="00D532A0" w:rsidP="00183633">
      <w:pPr>
        <w:spacing w:after="0" w:line="240" w:lineRule="auto"/>
        <w:jc w:val="both"/>
        <w:rPr>
          <w:rFonts w:ascii="Times New Roman" w:eastAsia="Times New Roman" w:hAnsi="Times New Roman" w:cs="Times New Roman"/>
          <w:sz w:val="24"/>
          <w:szCs w:val="24"/>
          <w:lang w:eastAsia="en-GB"/>
        </w:rPr>
      </w:pPr>
    </w:p>
    <w:p w:rsidR="00D532A0" w:rsidRPr="008C7D5A" w:rsidRDefault="00D532A0" w:rsidP="00183633">
      <w:pPr>
        <w:spacing w:after="31" w:line="265" w:lineRule="auto"/>
        <w:jc w:val="both"/>
        <w:rPr>
          <w:rFonts w:ascii="Times New Roman" w:hAnsi="Times New Roman" w:cs="Times New Roman"/>
          <w:sz w:val="24"/>
          <w:szCs w:val="24"/>
        </w:rPr>
      </w:pPr>
    </w:p>
    <w:p w:rsidR="00D532A0" w:rsidRPr="008C7D5A" w:rsidRDefault="00D532A0" w:rsidP="00183633">
      <w:pPr>
        <w:spacing w:after="31" w:line="265" w:lineRule="auto"/>
        <w:jc w:val="both"/>
        <w:rPr>
          <w:rFonts w:ascii="Times New Roman" w:hAnsi="Times New Roman" w:cs="Times New Roman"/>
          <w:sz w:val="24"/>
          <w:szCs w:val="24"/>
        </w:rPr>
      </w:pPr>
    </w:p>
    <w:p w:rsidR="00D532A0" w:rsidRPr="008C7D5A" w:rsidRDefault="00D532A0" w:rsidP="00183633">
      <w:pPr>
        <w:spacing w:after="31" w:line="265" w:lineRule="auto"/>
        <w:jc w:val="both"/>
        <w:rPr>
          <w:rFonts w:ascii="Times New Roman" w:hAnsi="Times New Roman" w:cs="Times New Roman"/>
          <w:sz w:val="24"/>
          <w:szCs w:val="24"/>
        </w:rPr>
      </w:pPr>
    </w:p>
    <w:p w:rsidR="00D532A0" w:rsidRPr="008C7D5A" w:rsidRDefault="00D532A0" w:rsidP="00183633">
      <w:pPr>
        <w:spacing w:after="31" w:line="265" w:lineRule="auto"/>
        <w:jc w:val="both"/>
        <w:rPr>
          <w:rFonts w:ascii="Times New Roman" w:hAnsi="Times New Roman" w:cs="Times New Roman"/>
          <w:sz w:val="24"/>
          <w:szCs w:val="24"/>
        </w:rPr>
      </w:pPr>
    </w:p>
    <w:p w:rsidR="00D532A0" w:rsidRPr="008C7D5A" w:rsidRDefault="00D532A0" w:rsidP="00183633">
      <w:pPr>
        <w:spacing w:after="31" w:line="265" w:lineRule="auto"/>
        <w:jc w:val="both"/>
        <w:rPr>
          <w:rFonts w:ascii="Times New Roman" w:hAnsi="Times New Roman" w:cs="Times New Roman"/>
          <w:sz w:val="24"/>
          <w:szCs w:val="24"/>
        </w:rPr>
      </w:pPr>
    </w:p>
    <w:p w:rsidR="00D532A0" w:rsidRPr="008C7D5A" w:rsidRDefault="00D532A0" w:rsidP="00183633">
      <w:pPr>
        <w:spacing w:after="31" w:line="265" w:lineRule="auto"/>
        <w:jc w:val="both"/>
        <w:rPr>
          <w:rFonts w:ascii="Times New Roman" w:hAnsi="Times New Roman" w:cs="Times New Roman"/>
          <w:sz w:val="24"/>
          <w:szCs w:val="24"/>
        </w:rPr>
      </w:pPr>
    </w:p>
    <w:p w:rsidR="00701417" w:rsidRPr="008C7D5A" w:rsidRDefault="00701417" w:rsidP="00183633">
      <w:pPr>
        <w:pStyle w:val="Heading2"/>
        <w:jc w:val="both"/>
        <w:rPr>
          <w:rFonts w:cs="Times New Roman"/>
        </w:rPr>
      </w:pPr>
      <w:r w:rsidRPr="008C7D5A">
        <w:rPr>
          <w:rFonts w:cs="Times New Roman"/>
        </w:rPr>
        <w:lastRenderedPageBreak/>
        <w:t>Why would you like to automate your home?</w:t>
      </w:r>
    </w:p>
    <w:p w:rsidR="00D532A0" w:rsidRPr="008C7D5A" w:rsidRDefault="00D532A0" w:rsidP="00183633">
      <w:pPr>
        <w:spacing w:after="31" w:line="265" w:lineRule="auto"/>
        <w:jc w:val="both"/>
        <w:rPr>
          <w:rFonts w:ascii="Times New Roman" w:hAnsi="Times New Roman" w:cs="Times New Roman"/>
          <w:sz w:val="24"/>
          <w:szCs w:val="24"/>
        </w:rPr>
      </w:pPr>
      <w:r w:rsidRPr="008C7D5A">
        <w:rPr>
          <w:rFonts w:ascii="Times New Roman" w:hAnsi="Times New Roman" w:cs="Times New Roman"/>
          <w:noProof/>
          <w:sz w:val="24"/>
          <w:szCs w:val="24"/>
          <w:lang w:eastAsia="en-GB"/>
        </w:rPr>
        <w:drawing>
          <wp:inline distT="0" distB="0" distL="0" distR="0">
            <wp:extent cx="5731510" cy="2900282"/>
            <wp:effectExtent l="0" t="0" r="2540" b="0"/>
            <wp:docPr id="2837" name="Picture 2837" descr="H:\images\q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images\q8.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1510" cy="2900282"/>
                    </a:xfrm>
                    <a:prstGeom prst="rect">
                      <a:avLst/>
                    </a:prstGeom>
                    <a:noFill/>
                    <a:ln>
                      <a:noFill/>
                    </a:ln>
                  </pic:spPr>
                </pic:pic>
              </a:graphicData>
            </a:graphic>
          </wp:inline>
        </w:drawing>
      </w:r>
    </w:p>
    <w:p w:rsidR="00D532A0" w:rsidRPr="008C7D5A" w:rsidRDefault="00D532A0" w:rsidP="00183633">
      <w:p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We had 143 responses for this question. We had respondents who agrees that it’s convenient, it saves time, it’s secured, they like technological gadgets, to save money and some had other reasons. But we had the highest number of respondents who want to automate their homes as it is convenient and it saves their time. We also had a few respondents who wants to automate their homes for security reasons. But we also had people who wanted to automate their homes in order to save money and as they like the technological gadgets.</w:t>
      </w:r>
    </w:p>
    <w:p w:rsidR="00D532A0" w:rsidRPr="008C7D5A" w:rsidRDefault="00D532A0" w:rsidP="00183633">
      <w:pPr>
        <w:spacing w:after="31" w:line="265" w:lineRule="auto"/>
        <w:jc w:val="both"/>
        <w:rPr>
          <w:rFonts w:ascii="Times New Roman" w:hAnsi="Times New Roman" w:cs="Times New Roman"/>
          <w:sz w:val="24"/>
          <w:szCs w:val="24"/>
        </w:rPr>
      </w:pPr>
    </w:p>
    <w:p w:rsidR="00701417" w:rsidRPr="008C7D5A" w:rsidRDefault="00701417" w:rsidP="00183633">
      <w:pPr>
        <w:pStyle w:val="Heading2"/>
        <w:spacing w:after="31" w:line="265" w:lineRule="auto"/>
        <w:jc w:val="both"/>
        <w:rPr>
          <w:rFonts w:cs="Times New Roman"/>
          <w:szCs w:val="24"/>
        </w:rPr>
      </w:pPr>
      <w:r w:rsidRPr="008C7D5A">
        <w:rPr>
          <w:rFonts w:cs="Times New Roman"/>
        </w:rPr>
        <w:t xml:space="preserve">Which of these functions would be the most important for you? Please rank the options </w:t>
      </w:r>
      <w:r w:rsidRPr="008C7D5A">
        <w:rPr>
          <w:rFonts w:cs="Times New Roman"/>
          <w:szCs w:val="24"/>
        </w:rPr>
        <w:t xml:space="preserve">from most important (1) to least </w:t>
      </w:r>
      <w:proofErr w:type="gramStart"/>
      <w:r w:rsidRPr="008C7D5A">
        <w:rPr>
          <w:rFonts w:cs="Times New Roman"/>
          <w:szCs w:val="24"/>
        </w:rPr>
        <w:t>important(</w:t>
      </w:r>
      <w:proofErr w:type="gramEnd"/>
      <w:r w:rsidRPr="008C7D5A">
        <w:rPr>
          <w:rFonts w:cs="Times New Roman"/>
          <w:szCs w:val="24"/>
        </w:rPr>
        <w:t>5).</w:t>
      </w:r>
    </w:p>
    <w:p w:rsidR="00D532A0" w:rsidRPr="008C7D5A" w:rsidRDefault="00D532A0" w:rsidP="00183633">
      <w:pPr>
        <w:spacing w:after="31" w:line="265" w:lineRule="auto"/>
        <w:jc w:val="both"/>
        <w:rPr>
          <w:rFonts w:ascii="Times New Roman" w:hAnsi="Times New Roman" w:cs="Times New Roman"/>
          <w:sz w:val="24"/>
          <w:szCs w:val="24"/>
        </w:rPr>
      </w:pPr>
      <w:r w:rsidRPr="008C7D5A">
        <w:rPr>
          <w:rFonts w:ascii="Times New Roman" w:eastAsia="Times New Roman" w:hAnsi="Times New Roman" w:cs="Times New Roman"/>
          <w:noProof/>
          <w:sz w:val="24"/>
          <w:szCs w:val="24"/>
          <w:lang w:eastAsia="en-GB"/>
        </w:rPr>
        <w:drawing>
          <wp:inline distT="0" distB="0" distL="0" distR="0" wp14:anchorId="16BC215B" wp14:editId="4A585230">
            <wp:extent cx="5731510" cy="2595076"/>
            <wp:effectExtent l="0" t="0" r="2540" b="0"/>
            <wp:docPr id="9" name="Picture 9" descr="C:\Users\BRINDA THAKKAR\AppData\Local\Microsoft\Windows\INetCache\Content.MSO\6191E76.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BRINDA THAKKAR\AppData\Local\Microsoft\Windows\INetCache\Content.MSO\6191E76.tmp"/>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2595076"/>
                    </a:xfrm>
                    <a:prstGeom prst="rect">
                      <a:avLst/>
                    </a:prstGeom>
                    <a:noFill/>
                    <a:ln>
                      <a:noFill/>
                    </a:ln>
                  </pic:spPr>
                </pic:pic>
              </a:graphicData>
            </a:graphic>
          </wp:inline>
        </w:drawing>
      </w:r>
    </w:p>
    <w:p w:rsidR="00D532A0" w:rsidRPr="008C7D5A" w:rsidRDefault="00D532A0" w:rsidP="00183633">
      <w:p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We got responses for all the options for this question.</w:t>
      </w:r>
    </w:p>
    <w:p w:rsidR="00D532A0" w:rsidRPr="008C7D5A" w:rsidRDefault="00D532A0" w:rsidP="00183633">
      <w:pPr>
        <w:spacing w:after="0" w:line="240" w:lineRule="auto"/>
        <w:jc w:val="both"/>
        <w:rPr>
          <w:rFonts w:ascii="Times New Roman" w:eastAsia="Times New Roman" w:hAnsi="Times New Roman" w:cs="Times New Roman"/>
          <w:sz w:val="24"/>
          <w:szCs w:val="24"/>
          <w:lang w:eastAsia="en-GB"/>
        </w:rPr>
      </w:pPr>
    </w:p>
    <w:p w:rsidR="00D532A0" w:rsidRPr="008C7D5A" w:rsidRDefault="00D532A0" w:rsidP="00183633">
      <w:pPr>
        <w:pStyle w:val="ListParagraph"/>
        <w:numPr>
          <w:ilvl w:val="0"/>
          <w:numId w:val="18"/>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 xml:space="preserve">Open the door without key – this was very important for highest number of respondents and least important for few. </w:t>
      </w:r>
    </w:p>
    <w:p w:rsidR="00D532A0" w:rsidRPr="008C7D5A" w:rsidRDefault="00D532A0" w:rsidP="00183633">
      <w:pPr>
        <w:pStyle w:val="ListParagraph"/>
        <w:spacing w:after="0" w:line="240" w:lineRule="auto"/>
        <w:jc w:val="both"/>
        <w:rPr>
          <w:rFonts w:ascii="Times New Roman" w:eastAsia="Times New Roman" w:hAnsi="Times New Roman" w:cs="Times New Roman"/>
          <w:sz w:val="24"/>
          <w:szCs w:val="24"/>
          <w:lang w:eastAsia="en-GB"/>
        </w:rPr>
      </w:pPr>
    </w:p>
    <w:p w:rsidR="00D532A0" w:rsidRPr="008C7D5A" w:rsidRDefault="00D532A0" w:rsidP="00183633">
      <w:pPr>
        <w:pStyle w:val="ListParagraph"/>
        <w:numPr>
          <w:ilvl w:val="0"/>
          <w:numId w:val="18"/>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Automatic control of lights – it was more important for most of the respondents then the rest.</w:t>
      </w:r>
    </w:p>
    <w:p w:rsidR="00D532A0" w:rsidRPr="008C7D5A" w:rsidRDefault="00D532A0" w:rsidP="00183633">
      <w:pPr>
        <w:spacing w:after="0" w:line="240" w:lineRule="auto"/>
        <w:jc w:val="both"/>
        <w:rPr>
          <w:rFonts w:ascii="Times New Roman" w:eastAsia="Times New Roman" w:hAnsi="Times New Roman" w:cs="Times New Roman"/>
          <w:sz w:val="24"/>
          <w:szCs w:val="24"/>
          <w:lang w:eastAsia="en-GB"/>
        </w:rPr>
      </w:pPr>
    </w:p>
    <w:p w:rsidR="00D532A0" w:rsidRPr="008C7D5A" w:rsidRDefault="00D532A0" w:rsidP="00183633">
      <w:pPr>
        <w:pStyle w:val="ListParagraph"/>
        <w:numPr>
          <w:ilvl w:val="0"/>
          <w:numId w:val="18"/>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lastRenderedPageBreak/>
        <w:t>Automatic shutters and blinds – it was important for half of the respondents and least important for the rest.</w:t>
      </w:r>
    </w:p>
    <w:p w:rsidR="00D532A0" w:rsidRPr="008C7D5A" w:rsidRDefault="00D532A0" w:rsidP="00183633">
      <w:pPr>
        <w:pStyle w:val="ListParagraph"/>
        <w:spacing w:after="0" w:line="240" w:lineRule="auto"/>
        <w:jc w:val="both"/>
        <w:rPr>
          <w:rFonts w:ascii="Times New Roman" w:eastAsia="Times New Roman" w:hAnsi="Times New Roman" w:cs="Times New Roman"/>
          <w:sz w:val="24"/>
          <w:szCs w:val="24"/>
          <w:lang w:eastAsia="en-GB"/>
        </w:rPr>
      </w:pPr>
    </w:p>
    <w:p w:rsidR="00D532A0" w:rsidRPr="008C7D5A" w:rsidRDefault="00D532A0" w:rsidP="00183633">
      <w:pPr>
        <w:pStyle w:val="ListParagraph"/>
        <w:numPr>
          <w:ilvl w:val="0"/>
          <w:numId w:val="18"/>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The possibility to manage your home from internet – it was important for high number of respondents and least important for some of them.</w:t>
      </w:r>
    </w:p>
    <w:p w:rsidR="00D532A0" w:rsidRPr="008C7D5A" w:rsidRDefault="00D532A0" w:rsidP="00183633">
      <w:pPr>
        <w:spacing w:after="0" w:line="240" w:lineRule="auto"/>
        <w:jc w:val="both"/>
        <w:rPr>
          <w:rFonts w:ascii="Times New Roman" w:eastAsia="Times New Roman" w:hAnsi="Times New Roman" w:cs="Times New Roman"/>
          <w:sz w:val="24"/>
          <w:szCs w:val="24"/>
          <w:lang w:eastAsia="en-GB"/>
        </w:rPr>
      </w:pPr>
    </w:p>
    <w:p w:rsidR="00D532A0" w:rsidRPr="008C7D5A" w:rsidRDefault="00D532A0" w:rsidP="00183633">
      <w:pPr>
        <w:pStyle w:val="ListParagraph"/>
        <w:numPr>
          <w:ilvl w:val="0"/>
          <w:numId w:val="18"/>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Manage the heating – it was not that important for most of the respondents but it was somehow important for some.</w:t>
      </w:r>
    </w:p>
    <w:p w:rsidR="00D532A0" w:rsidRPr="008C7D5A" w:rsidRDefault="00D532A0" w:rsidP="00183633">
      <w:pPr>
        <w:spacing w:after="0" w:line="240" w:lineRule="auto"/>
        <w:jc w:val="both"/>
        <w:rPr>
          <w:rFonts w:ascii="Times New Roman" w:eastAsia="Times New Roman" w:hAnsi="Times New Roman" w:cs="Times New Roman"/>
          <w:sz w:val="24"/>
          <w:szCs w:val="24"/>
          <w:lang w:eastAsia="en-GB"/>
        </w:rPr>
      </w:pPr>
    </w:p>
    <w:p w:rsidR="00D532A0" w:rsidRPr="008C7D5A" w:rsidRDefault="00D532A0" w:rsidP="00183633">
      <w:pPr>
        <w:pStyle w:val="ListParagraph"/>
        <w:numPr>
          <w:ilvl w:val="0"/>
          <w:numId w:val="18"/>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Communication system (between multiple rooms) – it was important for a high number of respondents and least important for few.</w:t>
      </w:r>
    </w:p>
    <w:p w:rsidR="00D532A0" w:rsidRPr="008C7D5A" w:rsidRDefault="00D532A0" w:rsidP="00183633">
      <w:pPr>
        <w:spacing w:after="0" w:line="240" w:lineRule="auto"/>
        <w:jc w:val="both"/>
        <w:rPr>
          <w:rFonts w:ascii="Times New Roman" w:eastAsia="Times New Roman" w:hAnsi="Times New Roman" w:cs="Times New Roman"/>
          <w:sz w:val="24"/>
          <w:szCs w:val="24"/>
          <w:lang w:eastAsia="en-GB"/>
        </w:rPr>
      </w:pPr>
    </w:p>
    <w:p w:rsidR="00D532A0" w:rsidRPr="008C7D5A" w:rsidRDefault="00D532A0" w:rsidP="00183633">
      <w:pPr>
        <w:pStyle w:val="ListParagraph"/>
        <w:numPr>
          <w:ilvl w:val="0"/>
          <w:numId w:val="18"/>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Automatic management of the home alarm system – it was the most important for a highest number of respondents and least important for few respondent.</w:t>
      </w:r>
    </w:p>
    <w:p w:rsidR="00D532A0" w:rsidRPr="008C7D5A" w:rsidRDefault="00D532A0" w:rsidP="00183633">
      <w:pPr>
        <w:spacing w:after="0" w:line="240" w:lineRule="auto"/>
        <w:jc w:val="both"/>
        <w:rPr>
          <w:rFonts w:ascii="Times New Roman" w:eastAsia="Times New Roman" w:hAnsi="Times New Roman" w:cs="Times New Roman"/>
          <w:sz w:val="24"/>
          <w:szCs w:val="24"/>
          <w:lang w:eastAsia="en-GB"/>
        </w:rPr>
      </w:pPr>
    </w:p>
    <w:p w:rsidR="00D532A0" w:rsidRPr="008C7D5A" w:rsidRDefault="00D532A0" w:rsidP="00183633">
      <w:pPr>
        <w:pStyle w:val="ListParagraph"/>
        <w:numPr>
          <w:ilvl w:val="0"/>
          <w:numId w:val="18"/>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Automatic closing and opening of curtains – it was the least important for a high number of respondents and more important only for few respondents.</w:t>
      </w:r>
    </w:p>
    <w:p w:rsidR="00D532A0" w:rsidRPr="008C7D5A" w:rsidRDefault="00D532A0" w:rsidP="00183633">
      <w:pPr>
        <w:spacing w:after="0" w:line="240" w:lineRule="auto"/>
        <w:jc w:val="both"/>
        <w:rPr>
          <w:rFonts w:ascii="Times New Roman" w:eastAsia="Times New Roman" w:hAnsi="Times New Roman" w:cs="Times New Roman"/>
          <w:sz w:val="24"/>
          <w:szCs w:val="24"/>
          <w:lang w:eastAsia="en-GB"/>
        </w:rPr>
      </w:pPr>
    </w:p>
    <w:p w:rsidR="00D532A0" w:rsidRPr="008C7D5A" w:rsidRDefault="00D532A0" w:rsidP="00183633">
      <w:pPr>
        <w:pStyle w:val="ListParagraph"/>
        <w:numPr>
          <w:ilvl w:val="0"/>
          <w:numId w:val="18"/>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Managing home appliances automatically (TV, refrigerator, AC, washing machine, microwave, oven) – it was very important for highest number of people and least important for few respondents.</w:t>
      </w:r>
    </w:p>
    <w:p w:rsidR="00D532A0" w:rsidRPr="008C7D5A" w:rsidRDefault="00D532A0" w:rsidP="00183633">
      <w:pPr>
        <w:spacing w:after="0" w:line="240" w:lineRule="auto"/>
        <w:jc w:val="both"/>
        <w:rPr>
          <w:rFonts w:ascii="Times New Roman" w:eastAsia="Times New Roman" w:hAnsi="Times New Roman" w:cs="Times New Roman"/>
          <w:sz w:val="24"/>
          <w:szCs w:val="24"/>
          <w:lang w:eastAsia="en-GB"/>
        </w:rPr>
      </w:pPr>
    </w:p>
    <w:p w:rsidR="00D532A0" w:rsidRPr="008C7D5A" w:rsidRDefault="00D532A0" w:rsidP="00183633">
      <w:pPr>
        <w:pStyle w:val="ListParagraph"/>
        <w:numPr>
          <w:ilvl w:val="0"/>
          <w:numId w:val="18"/>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CCTV cameras (security system) – it was very important for the highest number of respondents and least important for some of them.</w:t>
      </w:r>
    </w:p>
    <w:p w:rsidR="00D532A0" w:rsidRPr="008C7D5A" w:rsidRDefault="00D532A0" w:rsidP="00183633">
      <w:pPr>
        <w:spacing w:after="31" w:line="265" w:lineRule="auto"/>
        <w:jc w:val="both"/>
        <w:rPr>
          <w:rFonts w:ascii="Times New Roman" w:hAnsi="Times New Roman" w:cs="Times New Roman"/>
          <w:sz w:val="24"/>
          <w:szCs w:val="24"/>
        </w:rPr>
      </w:pPr>
    </w:p>
    <w:p w:rsidR="00CC2EF6" w:rsidRPr="008C7D5A" w:rsidRDefault="00CC2EF6" w:rsidP="00183633">
      <w:pPr>
        <w:spacing w:after="31" w:line="265" w:lineRule="auto"/>
        <w:jc w:val="both"/>
        <w:rPr>
          <w:rFonts w:ascii="Times New Roman" w:hAnsi="Times New Roman" w:cs="Times New Roman"/>
          <w:sz w:val="24"/>
          <w:szCs w:val="24"/>
        </w:rPr>
      </w:pPr>
    </w:p>
    <w:p w:rsidR="00701417" w:rsidRPr="008C7D5A" w:rsidRDefault="00701417" w:rsidP="00183633">
      <w:pPr>
        <w:pStyle w:val="Heading2"/>
        <w:jc w:val="both"/>
        <w:rPr>
          <w:rFonts w:cs="Times New Roman"/>
        </w:rPr>
      </w:pPr>
      <w:r w:rsidRPr="008C7D5A">
        <w:rPr>
          <w:rFonts w:cs="Times New Roman"/>
        </w:rPr>
        <w:t>If you were to install this kind of products at home, how would you prefer to do?</w:t>
      </w:r>
    </w:p>
    <w:p w:rsidR="00CC2EF6" w:rsidRPr="008C7D5A" w:rsidRDefault="00CC2EF6" w:rsidP="00183633">
      <w:pPr>
        <w:spacing w:after="31" w:line="265" w:lineRule="auto"/>
        <w:jc w:val="both"/>
        <w:rPr>
          <w:rFonts w:ascii="Times New Roman" w:hAnsi="Times New Roman" w:cs="Times New Roman"/>
          <w:sz w:val="24"/>
          <w:szCs w:val="24"/>
        </w:rPr>
      </w:pPr>
      <w:r w:rsidRPr="008C7D5A">
        <w:rPr>
          <w:rFonts w:ascii="Times New Roman" w:eastAsia="Times New Roman" w:hAnsi="Times New Roman" w:cs="Times New Roman"/>
          <w:noProof/>
          <w:sz w:val="24"/>
          <w:szCs w:val="24"/>
          <w:lang w:eastAsia="en-GB"/>
        </w:rPr>
        <w:drawing>
          <wp:inline distT="0" distB="0" distL="0" distR="0" wp14:anchorId="4009658C" wp14:editId="43899283">
            <wp:extent cx="5400000" cy="2700000"/>
            <wp:effectExtent l="0" t="0" r="0" b="5715"/>
            <wp:docPr id="10" name="Picture 10" descr="C:\Users\BRINDA THAKKAR\AppData\Local\Microsoft\Windows\INetCache\Content.MSO\5170E9F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BRINDA THAKKAR\AppData\Local\Microsoft\Windows\INetCache\Content.MSO\5170E9F4.tmp"/>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00000" cy="2700000"/>
                    </a:xfrm>
                    <a:prstGeom prst="rect">
                      <a:avLst/>
                    </a:prstGeom>
                    <a:noFill/>
                    <a:ln>
                      <a:noFill/>
                    </a:ln>
                  </pic:spPr>
                </pic:pic>
              </a:graphicData>
            </a:graphic>
          </wp:inline>
        </w:drawing>
      </w:r>
    </w:p>
    <w:p w:rsidR="00CC2EF6" w:rsidRPr="008C7D5A" w:rsidRDefault="00CC2EF6" w:rsidP="00183633">
      <w:p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We had 145 responses for this question. More than half of the respondents wanted an expertise before choosing and having it installed by a professional. Some wanted to get an expertise before choosing and installing. Few wanted to choose and receive it at home and install it by themselves. Few wanted an all included solution.</w:t>
      </w:r>
    </w:p>
    <w:p w:rsidR="00CC2EF6" w:rsidRPr="008C7D5A" w:rsidRDefault="00CC2EF6" w:rsidP="00183633">
      <w:p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But the highest number of respondents wanted an expertise before choosing and having it installed by a professional.</w:t>
      </w:r>
    </w:p>
    <w:p w:rsidR="00701417" w:rsidRPr="008C7D5A" w:rsidRDefault="00701417" w:rsidP="00183633">
      <w:pPr>
        <w:pStyle w:val="Heading2"/>
        <w:jc w:val="both"/>
        <w:rPr>
          <w:rFonts w:cs="Times New Roman"/>
        </w:rPr>
      </w:pPr>
      <w:r w:rsidRPr="008C7D5A">
        <w:rPr>
          <w:rFonts w:cs="Times New Roman"/>
        </w:rPr>
        <w:lastRenderedPageBreak/>
        <w:t>Would you allow your smart home to record your house health status? (In case of power failure, smoke, fire) Mark only one oval.</w:t>
      </w:r>
    </w:p>
    <w:p w:rsidR="00CC2EF6" w:rsidRPr="008C7D5A" w:rsidRDefault="00CC2EF6" w:rsidP="00183633">
      <w:pPr>
        <w:spacing w:after="187" w:line="265" w:lineRule="auto"/>
        <w:jc w:val="both"/>
        <w:rPr>
          <w:rFonts w:ascii="Times New Roman" w:hAnsi="Times New Roman" w:cs="Times New Roman"/>
          <w:sz w:val="24"/>
          <w:szCs w:val="24"/>
        </w:rPr>
      </w:pPr>
      <w:r w:rsidRPr="008C7D5A">
        <w:rPr>
          <w:rFonts w:ascii="Times New Roman" w:eastAsia="Times New Roman" w:hAnsi="Times New Roman" w:cs="Times New Roman"/>
          <w:noProof/>
          <w:sz w:val="24"/>
          <w:szCs w:val="24"/>
          <w:lang w:eastAsia="en-GB"/>
        </w:rPr>
        <w:drawing>
          <wp:inline distT="0" distB="0" distL="0" distR="0" wp14:anchorId="10D4E0B9" wp14:editId="51BDE123">
            <wp:extent cx="5400000" cy="2700000"/>
            <wp:effectExtent l="0" t="0" r="0" b="5715"/>
            <wp:docPr id="11" name="Picture 11" descr="C:\Users\BRINDA THAKKAR\AppData\Local\Microsoft\Windows\INetCache\Content.MSO\7117882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BRINDA THAKKAR\AppData\Local\Microsoft\Windows\INetCache\Content.MSO\71178822.tmp"/>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00000" cy="2700000"/>
                    </a:xfrm>
                    <a:prstGeom prst="rect">
                      <a:avLst/>
                    </a:prstGeom>
                    <a:noFill/>
                    <a:ln>
                      <a:noFill/>
                    </a:ln>
                  </pic:spPr>
                </pic:pic>
              </a:graphicData>
            </a:graphic>
          </wp:inline>
        </w:drawing>
      </w:r>
    </w:p>
    <w:p w:rsidR="00CC2EF6" w:rsidRPr="008C7D5A" w:rsidRDefault="00CC2EF6" w:rsidP="00183633">
      <w:p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 xml:space="preserve">We had 148 responses for this question. Highest number of respondents want their smart home to record their house health status. Only few didn’t want to record their house health status. </w:t>
      </w:r>
    </w:p>
    <w:p w:rsidR="00CC2EF6" w:rsidRPr="008C7D5A" w:rsidRDefault="00CC2EF6" w:rsidP="00183633">
      <w:pPr>
        <w:spacing w:after="187" w:line="265" w:lineRule="auto"/>
        <w:jc w:val="both"/>
        <w:rPr>
          <w:rFonts w:ascii="Times New Roman" w:hAnsi="Times New Roman" w:cs="Times New Roman"/>
          <w:sz w:val="24"/>
          <w:szCs w:val="24"/>
        </w:rPr>
      </w:pPr>
    </w:p>
    <w:p w:rsidR="00701417" w:rsidRPr="008C7D5A" w:rsidRDefault="00701417" w:rsidP="00183633">
      <w:pPr>
        <w:pStyle w:val="Heading2"/>
        <w:jc w:val="both"/>
        <w:rPr>
          <w:rFonts w:cs="Times New Roman"/>
        </w:rPr>
      </w:pPr>
      <w:r w:rsidRPr="008C7D5A">
        <w:rPr>
          <w:rFonts w:cs="Times New Roman"/>
        </w:rPr>
        <w:t>Why aren't you interested in automating your home?</w:t>
      </w:r>
    </w:p>
    <w:p w:rsidR="00CC2EF6" w:rsidRPr="008C7D5A" w:rsidRDefault="00CC2EF6" w:rsidP="00183633">
      <w:pPr>
        <w:spacing w:after="31" w:line="265" w:lineRule="auto"/>
        <w:jc w:val="both"/>
        <w:rPr>
          <w:rFonts w:ascii="Times New Roman" w:hAnsi="Times New Roman" w:cs="Times New Roman"/>
          <w:sz w:val="24"/>
          <w:szCs w:val="24"/>
        </w:rPr>
      </w:pPr>
      <w:r w:rsidRPr="008C7D5A">
        <w:rPr>
          <w:rFonts w:ascii="Times New Roman" w:hAnsi="Times New Roman" w:cs="Times New Roman"/>
          <w:noProof/>
          <w:lang w:eastAsia="en-GB"/>
        </w:rPr>
        <w:drawing>
          <wp:inline distT="0" distB="0" distL="0" distR="0" wp14:anchorId="208E3E0C" wp14:editId="0BEF2442">
            <wp:extent cx="5400000" cy="2490517"/>
            <wp:effectExtent l="0" t="0" r="0" b="5080"/>
            <wp:docPr id="12" name="Picture 12" descr="C:\Users\BRINDA THAKKAR\AppData\Local\Microsoft\Windows\INetCache\Content.MSO\F2FE7C8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BRINDA THAKKAR\AppData\Local\Microsoft\Windows\INetCache\Content.MSO\F2FE7C80.tmp"/>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00000" cy="2490517"/>
                    </a:xfrm>
                    <a:prstGeom prst="rect">
                      <a:avLst/>
                    </a:prstGeom>
                    <a:noFill/>
                    <a:ln>
                      <a:noFill/>
                    </a:ln>
                  </pic:spPr>
                </pic:pic>
              </a:graphicData>
            </a:graphic>
          </wp:inline>
        </w:drawing>
      </w:r>
    </w:p>
    <w:p w:rsidR="00CC2EF6" w:rsidRPr="008C7D5A" w:rsidRDefault="00CC2EF6" w:rsidP="00183633">
      <w:p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We had 108 responses for this question. Highest number of people didn’t know enough about automated homes. Some of them felt it was not necessary and few of them thought it is a waste of money and some had their own reasons.</w:t>
      </w:r>
    </w:p>
    <w:p w:rsidR="00CC2EF6" w:rsidRPr="008C7D5A" w:rsidRDefault="00CC2EF6" w:rsidP="00183633">
      <w:pPr>
        <w:spacing w:after="0" w:line="240" w:lineRule="auto"/>
        <w:jc w:val="both"/>
        <w:rPr>
          <w:rFonts w:ascii="Times New Roman" w:eastAsia="Times New Roman" w:hAnsi="Times New Roman" w:cs="Times New Roman"/>
          <w:sz w:val="24"/>
          <w:szCs w:val="24"/>
          <w:lang w:eastAsia="en-GB"/>
        </w:rPr>
      </w:pPr>
    </w:p>
    <w:p w:rsidR="00CC2EF6" w:rsidRPr="008C7D5A" w:rsidRDefault="00CC2EF6" w:rsidP="00183633">
      <w:pPr>
        <w:spacing w:after="31" w:line="265" w:lineRule="auto"/>
        <w:jc w:val="both"/>
        <w:rPr>
          <w:rFonts w:ascii="Times New Roman" w:hAnsi="Times New Roman" w:cs="Times New Roman"/>
          <w:sz w:val="24"/>
          <w:szCs w:val="24"/>
        </w:rPr>
      </w:pPr>
    </w:p>
    <w:p w:rsidR="00701417" w:rsidRPr="008C7D5A" w:rsidRDefault="00701417" w:rsidP="00183633">
      <w:pPr>
        <w:pStyle w:val="Heading2"/>
        <w:jc w:val="both"/>
        <w:rPr>
          <w:rFonts w:cs="Times New Roman"/>
        </w:rPr>
      </w:pPr>
      <w:r w:rsidRPr="008C7D5A">
        <w:rPr>
          <w:rFonts w:cs="Times New Roman"/>
        </w:rPr>
        <w:t>What are your major worries about smart homes, if any? (Including a list of possible worries)</w:t>
      </w:r>
    </w:p>
    <w:p w:rsidR="00CC2EF6" w:rsidRPr="008C7D5A" w:rsidRDefault="00CC2EF6" w:rsidP="00183633">
      <w:pPr>
        <w:spacing w:after="0" w:line="240" w:lineRule="auto"/>
        <w:jc w:val="both"/>
        <w:rPr>
          <w:rStyle w:val="freebirdanalyticsviewquestionresponsescount"/>
          <w:rFonts w:ascii="Times New Roman" w:hAnsi="Times New Roman" w:cs="Times New Roman"/>
        </w:rPr>
      </w:pPr>
    </w:p>
    <w:p w:rsidR="00CC2EF6" w:rsidRPr="008C7D5A" w:rsidRDefault="00CC2EF6" w:rsidP="00183633">
      <w:pPr>
        <w:pStyle w:val="ListParagraph"/>
        <w:numPr>
          <w:ilvl w:val="0"/>
          <w:numId w:val="19"/>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misuse of technology</w:t>
      </w:r>
    </w:p>
    <w:p w:rsidR="00CC2EF6" w:rsidRPr="008C7D5A" w:rsidRDefault="00CC2EF6" w:rsidP="00183633">
      <w:pPr>
        <w:pStyle w:val="ListParagraph"/>
        <w:numPr>
          <w:ilvl w:val="0"/>
          <w:numId w:val="19"/>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 xml:space="preserve">Hackers </w:t>
      </w:r>
    </w:p>
    <w:p w:rsidR="00CC2EF6" w:rsidRPr="008C7D5A" w:rsidRDefault="00CC2EF6" w:rsidP="00183633">
      <w:pPr>
        <w:pStyle w:val="ListParagraph"/>
        <w:numPr>
          <w:ilvl w:val="0"/>
          <w:numId w:val="19"/>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Hacking</w:t>
      </w:r>
    </w:p>
    <w:p w:rsidR="00CC2EF6" w:rsidRPr="008C7D5A" w:rsidRDefault="00CC2EF6" w:rsidP="00183633">
      <w:pPr>
        <w:pStyle w:val="ListParagraph"/>
        <w:numPr>
          <w:ilvl w:val="0"/>
          <w:numId w:val="19"/>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 xml:space="preserve">Nothing </w:t>
      </w:r>
    </w:p>
    <w:p w:rsidR="00CC2EF6" w:rsidRPr="008C7D5A" w:rsidRDefault="00CC2EF6" w:rsidP="00183633">
      <w:pPr>
        <w:pStyle w:val="ListParagraph"/>
        <w:numPr>
          <w:ilvl w:val="0"/>
          <w:numId w:val="19"/>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lastRenderedPageBreak/>
        <w:t>security and high cost of electricity</w:t>
      </w:r>
    </w:p>
    <w:p w:rsidR="00CC2EF6" w:rsidRPr="008C7D5A" w:rsidRDefault="00CC2EF6" w:rsidP="00183633">
      <w:pPr>
        <w:pStyle w:val="ListParagraph"/>
        <w:numPr>
          <w:ilvl w:val="0"/>
          <w:numId w:val="19"/>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power failure</w:t>
      </w:r>
    </w:p>
    <w:p w:rsidR="00CC2EF6" w:rsidRPr="008C7D5A" w:rsidRDefault="00CC2EF6" w:rsidP="00183633">
      <w:pPr>
        <w:pStyle w:val="ListParagraph"/>
        <w:numPr>
          <w:ilvl w:val="0"/>
          <w:numId w:val="19"/>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costing maintenance in case if it comes</w:t>
      </w:r>
    </w:p>
    <w:p w:rsidR="00CC2EF6" w:rsidRPr="008C7D5A" w:rsidRDefault="00CC2EF6" w:rsidP="00183633">
      <w:pPr>
        <w:pStyle w:val="ListParagraph"/>
        <w:numPr>
          <w:ilvl w:val="0"/>
          <w:numId w:val="19"/>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in case of power failures or internet it will be difficult to back to normal life and security backup</w:t>
      </w:r>
    </w:p>
    <w:p w:rsidR="00CC2EF6" w:rsidRPr="008C7D5A" w:rsidRDefault="00CC2EF6" w:rsidP="00183633">
      <w:pPr>
        <w:pStyle w:val="ListParagraph"/>
        <w:numPr>
          <w:ilvl w:val="0"/>
          <w:numId w:val="19"/>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what if gets hacked by hackers</w:t>
      </w:r>
    </w:p>
    <w:p w:rsidR="00CC2EF6" w:rsidRPr="008C7D5A" w:rsidRDefault="00CC2EF6" w:rsidP="00183633">
      <w:pPr>
        <w:pStyle w:val="ListParagraph"/>
        <w:numPr>
          <w:ilvl w:val="0"/>
          <w:numId w:val="19"/>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if it is affordable, I am willing to get more knowledge and provider to avail such product</w:t>
      </w:r>
    </w:p>
    <w:p w:rsidR="00CC2EF6" w:rsidRPr="008C7D5A" w:rsidRDefault="00CC2EF6" w:rsidP="00183633">
      <w:pPr>
        <w:pStyle w:val="ListParagraph"/>
        <w:numPr>
          <w:ilvl w:val="0"/>
          <w:numId w:val="19"/>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bugs</w:t>
      </w:r>
    </w:p>
    <w:p w:rsidR="00CC2EF6" w:rsidRPr="008C7D5A" w:rsidRDefault="00CC2EF6" w:rsidP="00183633">
      <w:pPr>
        <w:pStyle w:val="ListParagraph"/>
        <w:numPr>
          <w:ilvl w:val="0"/>
          <w:numId w:val="19"/>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money</w:t>
      </w:r>
    </w:p>
    <w:p w:rsidR="00CC2EF6" w:rsidRPr="008C7D5A" w:rsidRDefault="00CC2EF6" w:rsidP="00183633">
      <w:pPr>
        <w:pStyle w:val="ListParagraph"/>
        <w:numPr>
          <w:ilvl w:val="0"/>
          <w:numId w:val="19"/>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the gadgets and products are no available in Uganda, have all the knowledge about it but again most of the things are not available in the country</w:t>
      </w:r>
    </w:p>
    <w:p w:rsidR="00CC2EF6" w:rsidRPr="008C7D5A" w:rsidRDefault="00CC2EF6" w:rsidP="00183633">
      <w:pPr>
        <w:pStyle w:val="ListParagraph"/>
        <w:numPr>
          <w:ilvl w:val="0"/>
          <w:numId w:val="19"/>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not really</w:t>
      </w:r>
    </w:p>
    <w:p w:rsidR="00CC2EF6" w:rsidRPr="008C7D5A" w:rsidRDefault="00CC2EF6" w:rsidP="00183633">
      <w:pPr>
        <w:pStyle w:val="ListParagraph"/>
        <w:numPr>
          <w:ilvl w:val="0"/>
          <w:numId w:val="19"/>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People more depends upon technology, spam, hacking, etc.</w:t>
      </w:r>
    </w:p>
    <w:p w:rsidR="00CC2EF6" w:rsidRPr="008C7D5A" w:rsidRDefault="00CC2EF6" w:rsidP="00183633">
      <w:pPr>
        <w:pStyle w:val="ListParagraph"/>
        <w:numPr>
          <w:ilvl w:val="0"/>
          <w:numId w:val="19"/>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it makes people unhealthy</w:t>
      </w:r>
    </w:p>
    <w:p w:rsidR="00CC2EF6" w:rsidRPr="008C7D5A" w:rsidRDefault="00CC2EF6" w:rsidP="00183633">
      <w:pPr>
        <w:pStyle w:val="ListParagraph"/>
        <w:numPr>
          <w:ilvl w:val="0"/>
          <w:numId w:val="19"/>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it makes people lazy</w:t>
      </w:r>
    </w:p>
    <w:p w:rsidR="00CC2EF6" w:rsidRPr="008C7D5A" w:rsidRDefault="00CC2EF6" w:rsidP="00183633">
      <w:pPr>
        <w:pStyle w:val="ListParagraph"/>
        <w:numPr>
          <w:ilvl w:val="0"/>
          <w:numId w:val="19"/>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power failure, breakdown of IT or software collapse, sudden wear and tear of any equipment</w:t>
      </w:r>
    </w:p>
    <w:p w:rsidR="00CC2EF6" w:rsidRPr="008C7D5A" w:rsidRDefault="00CC2EF6" w:rsidP="00183633">
      <w:pPr>
        <w:pStyle w:val="ListParagraph"/>
        <w:numPr>
          <w:ilvl w:val="0"/>
          <w:numId w:val="19"/>
        </w:numPr>
        <w:spacing w:after="0" w:line="240" w:lineRule="auto"/>
        <w:jc w:val="both"/>
        <w:rPr>
          <w:rFonts w:ascii="Times New Roman" w:eastAsia="Times New Roman" w:hAnsi="Times New Roman" w:cs="Times New Roman"/>
          <w:sz w:val="24"/>
          <w:szCs w:val="24"/>
          <w:lang w:eastAsia="en-GB"/>
        </w:rPr>
      </w:pPr>
      <w:proofErr w:type="gramStart"/>
      <w:r w:rsidRPr="008C7D5A">
        <w:rPr>
          <w:rFonts w:ascii="Times New Roman" w:eastAsia="Times New Roman" w:hAnsi="Times New Roman" w:cs="Times New Roman"/>
          <w:sz w:val="24"/>
          <w:szCs w:val="24"/>
          <w:lang w:eastAsia="en-GB"/>
        </w:rPr>
        <w:t>in</w:t>
      </w:r>
      <w:proofErr w:type="gramEnd"/>
      <w:r w:rsidRPr="008C7D5A">
        <w:rPr>
          <w:rFonts w:ascii="Times New Roman" w:eastAsia="Times New Roman" w:hAnsi="Times New Roman" w:cs="Times New Roman"/>
          <w:sz w:val="24"/>
          <w:szCs w:val="24"/>
          <w:lang w:eastAsia="en-GB"/>
        </w:rPr>
        <w:t xml:space="preserve"> future it will be must requirement like auto locks, security camera etc.</w:t>
      </w:r>
    </w:p>
    <w:p w:rsidR="00CC2EF6" w:rsidRPr="008C7D5A" w:rsidRDefault="00CC2EF6" w:rsidP="00183633">
      <w:pPr>
        <w:pStyle w:val="ListParagraph"/>
        <w:numPr>
          <w:ilvl w:val="0"/>
          <w:numId w:val="19"/>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Still at preliminary stage. in case of AMC, and rectifying system might be very difficult</w:t>
      </w:r>
    </w:p>
    <w:p w:rsidR="00CC2EF6" w:rsidRPr="008C7D5A" w:rsidRDefault="00CC2EF6" w:rsidP="00183633">
      <w:pPr>
        <w:pStyle w:val="ListParagraph"/>
        <w:numPr>
          <w:ilvl w:val="0"/>
          <w:numId w:val="19"/>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 xml:space="preserve">Technical issues </w:t>
      </w:r>
    </w:p>
    <w:p w:rsidR="00CC2EF6" w:rsidRPr="008C7D5A" w:rsidRDefault="00CC2EF6" w:rsidP="00183633">
      <w:pPr>
        <w:pStyle w:val="ListParagraph"/>
        <w:numPr>
          <w:ilvl w:val="0"/>
          <w:numId w:val="19"/>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System failure</w:t>
      </w:r>
    </w:p>
    <w:p w:rsidR="00CC2EF6" w:rsidRPr="008C7D5A" w:rsidRDefault="00CC2EF6" w:rsidP="00183633">
      <w:pPr>
        <w:pStyle w:val="ListParagraph"/>
        <w:numPr>
          <w:ilvl w:val="0"/>
          <w:numId w:val="19"/>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Not easy to maintain</w:t>
      </w:r>
    </w:p>
    <w:p w:rsidR="00CC2EF6" w:rsidRPr="008C7D5A" w:rsidRDefault="00CC2EF6" w:rsidP="00183633">
      <w:pPr>
        <w:pStyle w:val="ListParagraph"/>
        <w:numPr>
          <w:ilvl w:val="0"/>
          <w:numId w:val="19"/>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 xml:space="preserve">System failure and Hacking </w:t>
      </w:r>
    </w:p>
    <w:p w:rsidR="00CC2EF6" w:rsidRPr="008C7D5A" w:rsidRDefault="00CC2EF6" w:rsidP="00183633">
      <w:pPr>
        <w:pStyle w:val="ListParagraph"/>
        <w:numPr>
          <w:ilvl w:val="0"/>
          <w:numId w:val="19"/>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 xml:space="preserve">Privacy is interfered with. Once something is smart, the information is kept and someone might choose to 'hack' into my smart home </w:t>
      </w:r>
    </w:p>
    <w:p w:rsidR="00CC2EF6" w:rsidRPr="008C7D5A" w:rsidRDefault="00CC2EF6" w:rsidP="00183633">
      <w:pPr>
        <w:pStyle w:val="ListParagraph"/>
        <w:numPr>
          <w:ilvl w:val="0"/>
          <w:numId w:val="19"/>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 xml:space="preserve">In case of any slowness in the system it changes all the settings </w:t>
      </w:r>
    </w:p>
    <w:p w:rsidR="00CC2EF6" w:rsidRPr="008C7D5A" w:rsidRDefault="00CC2EF6" w:rsidP="00183633">
      <w:pPr>
        <w:pStyle w:val="ListParagraph"/>
        <w:numPr>
          <w:ilvl w:val="0"/>
          <w:numId w:val="19"/>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Hackable</w:t>
      </w:r>
    </w:p>
    <w:p w:rsidR="00CC2EF6" w:rsidRPr="008C7D5A" w:rsidRDefault="00CC2EF6" w:rsidP="00183633">
      <w:pPr>
        <w:pStyle w:val="ListParagraph"/>
        <w:numPr>
          <w:ilvl w:val="0"/>
          <w:numId w:val="19"/>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Causes laziness, which leads to health problems.</w:t>
      </w:r>
    </w:p>
    <w:p w:rsidR="00CC2EF6" w:rsidRPr="008C7D5A" w:rsidRDefault="00CC2EF6" w:rsidP="00183633">
      <w:pPr>
        <w:pStyle w:val="ListParagraph"/>
        <w:numPr>
          <w:ilvl w:val="0"/>
          <w:numId w:val="19"/>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Electricity bills Creates laziness</w:t>
      </w:r>
    </w:p>
    <w:p w:rsidR="00CC2EF6" w:rsidRPr="008C7D5A" w:rsidRDefault="00CC2EF6" w:rsidP="00183633">
      <w:pPr>
        <w:pStyle w:val="ListParagraph"/>
        <w:numPr>
          <w:ilvl w:val="0"/>
          <w:numId w:val="19"/>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 xml:space="preserve">Failures due to technological error </w:t>
      </w:r>
    </w:p>
    <w:p w:rsidR="00CC2EF6" w:rsidRPr="008C7D5A" w:rsidRDefault="00CC2EF6" w:rsidP="00183633">
      <w:pPr>
        <w:pStyle w:val="ListParagraph"/>
        <w:numPr>
          <w:ilvl w:val="0"/>
          <w:numId w:val="19"/>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Technical failures</w:t>
      </w:r>
    </w:p>
    <w:p w:rsidR="00CC2EF6" w:rsidRPr="008C7D5A" w:rsidRDefault="00CC2EF6" w:rsidP="00183633">
      <w:pPr>
        <w:pStyle w:val="ListParagraph"/>
        <w:numPr>
          <w:ilvl w:val="0"/>
          <w:numId w:val="19"/>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It can lead to security problems.</w:t>
      </w:r>
    </w:p>
    <w:p w:rsidR="00CC2EF6" w:rsidRPr="008C7D5A" w:rsidRDefault="00CC2EF6" w:rsidP="00183633">
      <w:pPr>
        <w:pStyle w:val="ListParagraph"/>
        <w:numPr>
          <w:ilvl w:val="0"/>
          <w:numId w:val="19"/>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Technological problems can create a worry</w:t>
      </w:r>
    </w:p>
    <w:p w:rsidR="00CC2EF6" w:rsidRPr="008C7D5A" w:rsidRDefault="00CC2EF6" w:rsidP="00183633">
      <w:pPr>
        <w:pStyle w:val="ListParagraph"/>
        <w:numPr>
          <w:ilvl w:val="0"/>
          <w:numId w:val="19"/>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None</w:t>
      </w:r>
    </w:p>
    <w:p w:rsidR="00CC2EF6" w:rsidRPr="008C7D5A" w:rsidRDefault="00CC2EF6" w:rsidP="00183633">
      <w:pPr>
        <w:pStyle w:val="ListParagraph"/>
        <w:numPr>
          <w:ilvl w:val="0"/>
          <w:numId w:val="19"/>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Security/unpredictability</w:t>
      </w:r>
    </w:p>
    <w:p w:rsidR="00CC2EF6" w:rsidRPr="008C7D5A" w:rsidRDefault="00CC2EF6" w:rsidP="00183633">
      <w:pPr>
        <w:pStyle w:val="ListParagraph"/>
        <w:numPr>
          <w:ilvl w:val="0"/>
          <w:numId w:val="19"/>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1. More Technical Security Threats may increase... Like hackers are hacking smart phones itself I don't think it's a big deal to hack smart homes... They may get to know our personal lives.... 2.Thinking smart homes save their times is foolish like I don't think it may take a lot of time to check if we switched on or off .....3. Cost 4.Internet Reliance....... I personally don't really agree with smart homes.... Well there are many more reasons</w:t>
      </w:r>
    </w:p>
    <w:p w:rsidR="00CC2EF6" w:rsidRPr="008C7D5A" w:rsidRDefault="00CC2EF6" w:rsidP="00183633">
      <w:pPr>
        <w:pStyle w:val="ListParagraph"/>
        <w:numPr>
          <w:ilvl w:val="0"/>
          <w:numId w:val="19"/>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Very expensive and not fully automated yet</w:t>
      </w:r>
    </w:p>
    <w:p w:rsidR="00CC2EF6" w:rsidRPr="008C7D5A" w:rsidRDefault="00CC2EF6" w:rsidP="00183633">
      <w:pPr>
        <w:pStyle w:val="ListParagraph"/>
        <w:numPr>
          <w:ilvl w:val="0"/>
          <w:numId w:val="19"/>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 xml:space="preserve">Having safety </w:t>
      </w:r>
    </w:p>
    <w:p w:rsidR="00CC2EF6" w:rsidRPr="008C7D5A" w:rsidRDefault="00CC2EF6" w:rsidP="00183633">
      <w:pPr>
        <w:pStyle w:val="ListParagraph"/>
        <w:numPr>
          <w:ilvl w:val="0"/>
          <w:numId w:val="19"/>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 xml:space="preserve">Security </w:t>
      </w:r>
    </w:p>
    <w:p w:rsidR="00CC2EF6" w:rsidRPr="008C7D5A" w:rsidRDefault="00CC2EF6" w:rsidP="00183633">
      <w:pPr>
        <w:pStyle w:val="ListParagraph"/>
        <w:numPr>
          <w:ilvl w:val="0"/>
          <w:numId w:val="19"/>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 xml:space="preserve">No worries </w:t>
      </w:r>
    </w:p>
    <w:p w:rsidR="00CC2EF6" w:rsidRPr="008C7D5A" w:rsidRDefault="00CC2EF6" w:rsidP="00183633">
      <w:pPr>
        <w:pStyle w:val="ListParagraph"/>
        <w:numPr>
          <w:ilvl w:val="0"/>
          <w:numId w:val="19"/>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 xml:space="preserve">Power dependent </w:t>
      </w:r>
    </w:p>
    <w:p w:rsidR="00CC2EF6" w:rsidRPr="008C7D5A" w:rsidRDefault="00CC2EF6" w:rsidP="00183633">
      <w:pPr>
        <w:pStyle w:val="ListParagraph"/>
        <w:numPr>
          <w:ilvl w:val="0"/>
          <w:numId w:val="19"/>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Theft and hacks</w:t>
      </w:r>
    </w:p>
    <w:p w:rsidR="00CC2EF6" w:rsidRPr="008C7D5A" w:rsidRDefault="00CC2EF6" w:rsidP="00183633">
      <w:pPr>
        <w:pStyle w:val="ListParagraph"/>
        <w:numPr>
          <w:ilvl w:val="0"/>
          <w:numId w:val="19"/>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A times things might go wrong</w:t>
      </w:r>
    </w:p>
    <w:p w:rsidR="00CC2EF6" w:rsidRPr="008C7D5A" w:rsidRDefault="00CC2EF6" w:rsidP="00183633">
      <w:pPr>
        <w:pStyle w:val="ListParagraph"/>
        <w:numPr>
          <w:ilvl w:val="0"/>
          <w:numId w:val="19"/>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When is power cut</w:t>
      </w:r>
    </w:p>
    <w:p w:rsidR="00CC2EF6" w:rsidRPr="008C7D5A" w:rsidRDefault="00CC2EF6" w:rsidP="00183633">
      <w:pPr>
        <w:pStyle w:val="ListParagraph"/>
        <w:numPr>
          <w:ilvl w:val="0"/>
          <w:numId w:val="19"/>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 xml:space="preserve">None </w:t>
      </w:r>
    </w:p>
    <w:p w:rsidR="00CC2EF6" w:rsidRPr="008C7D5A" w:rsidRDefault="00CC2EF6" w:rsidP="00183633">
      <w:pPr>
        <w:pStyle w:val="ListParagraph"/>
        <w:numPr>
          <w:ilvl w:val="0"/>
          <w:numId w:val="19"/>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lastRenderedPageBreak/>
        <w:t>May take time to learn how to use it</w:t>
      </w:r>
    </w:p>
    <w:p w:rsidR="00CC2EF6" w:rsidRPr="008C7D5A" w:rsidRDefault="00CC2EF6" w:rsidP="00183633">
      <w:pPr>
        <w:pStyle w:val="ListParagraph"/>
        <w:numPr>
          <w:ilvl w:val="0"/>
          <w:numId w:val="19"/>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 xml:space="preserve">Maybe hacking </w:t>
      </w:r>
    </w:p>
    <w:p w:rsidR="00CC2EF6" w:rsidRPr="008C7D5A" w:rsidRDefault="00CC2EF6" w:rsidP="00183633">
      <w:pPr>
        <w:pStyle w:val="ListParagraph"/>
        <w:numPr>
          <w:ilvl w:val="0"/>
          <w:numId w:val="19"/>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If power or electricity breaks out, you find it difficult to access some of the house holdings</w:t>
      </w:r>
    </w:p>
    <w:p w:rsidR="00CC2EF6" w:rsidRPr="008C7D5A" w:rsidRDefault="00CC2EF6" w:rsidP="00183633">
      <w:pPr>
        <w:pStyle w:val="ListParagraph"/>
        <w:numPr>
          <w:ilvl w:val="0"/>
          <w:numId w:val="19"/>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No idea</w:t>
      </w:r>
    </w:p>
    <w:p w:rsidR="00CC2EF6" w:rsidRPr="008C7D5A" w:rsidRDefault="00CC2EF6" w:rsidP="00183633">
      <w:pPr>
        <w:pStyle w:val="ListParagraph"/>
        <w:numPr>
          <w:ilvl w:val="0"/>
          <w:numId w:val="19"/>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 xml:space="preserve">Can easily be hacked as it's full of technology </w:t>
      </w:r>
    </w:p>
    <w:p w:rsidR="00CC2EF6" w:rsidRPr="008C7D5A" w:rsidRDefault="00CC2EF6" w:rsidP="00183633">
      <w:pPr>
        <w:pStyle w:val="ListParagraph"/>
        <w:numPr>
          <w:ilvl w:val="0"/>
          <w:numId w:val="19"/>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Peoples becomes lazy</w:t>
      </w:r>
    </w:p>
    <w:p w:rsidR="00CC2EF6" w:rsidRPr="008C7D5A" w:rsidRDefault="00CC2EF6" w:rsidP="00183633">
      <w:pPr>
        <w:pStyle w:val="ListParagraph"/>
        <w:numPr>
          <w:ilvl w:val="0"/>
          <w:numId w:val="19"/>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Security</w:t>
      </w:r>
    </w:p>
    <w:p w:rsidR="00CC2EF6" w:rsidRPr="008C7D5A" w:rsidRDefault="00CC2EF6" w:rsidP="00183633">
      <w:pPr>
        <w:pStyle w:val="ListParagraph"/>
        <w:numPr>
          <w:ilvl w:val="0"/>
          <w:numId w:val="19"/>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 xml:space="preserve">they can be hacked / not an efficient means to control the house in a Country like Uganda </w:t>
      </w:r>
    </w:p>
    <w:p w:rsidR="00CC2EF6" w:rsidRPr="008C7D5A" w:rsidRDefault="00CC2EF6" w:rsidP="00183633">
      <w:pPr>
        <w:pStyle w:val="ListParagraph"/>
        <w:numPr>
          <w:ilvl w:val="0"/>
          <w:numId w:val="19"/>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Electronic</w:t>
      </w:r>
    </w:p>
    <w:p w:rsidR="00CC2EF6" w:rsidRPr="008C7D5A" w:rsidRDefault="00CC2EF6" w:rsidP="00183633">
      <w:pPr>
        <w:pStyle w:val="ListParagraph"/>
        <w:numPr>
          <w:ilvl w:val="0"/>
          <w:numId w:val="19"/>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Power outage, control in wrong hands, misjudgements, short-circuit, privacy risk.</w:t>
      </w:r>
    </w:p>
    <w:p w:rsidR="00CC2EF6" w:rsidRPr="008C7D5A" w:rsidRDefault="00CC2EF6" w:rsidP="00183633">
      <w:pPr>
        <w:pStyle w:val="ListParagraph"/>
        <w:numPr>
          <w:ilvl w:val="0"/>
          <w:numId w:val="19"/>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Internet connection. Problems of electricity Problems of wiring</w:t>
      </w:r>
    </w:p>
    <w:p w:rsidR="00CC2EF6" w:rsidRPr="008C7D5A" w:rsidRDefault="00CC2EF6" w:rsidP="00183633">
      <w:pPr>
        <w:pStyle w:val="ListParagraph"/>
        <w:numPr>
          <w:ilvl w:val="0"/>
          <w:numId w:val="19"/>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It can be hacked into as it relies on internet and also it’s too expensive for the things you could do every day without using that technology</w:t>
      </w:r>
    </w:p>
    <w:p w:rsidR="00CC2EF6" w:rsidRPr="008C7D5A" w:rsidRDefault="00CC2EF6" w:rsidP="00183633">
      <w:pPr>
        <w:pStyle w:val="ListParagraph"/>
        <w:numPr>
          <w:ilvl w:val="0"/>
          <w:numId w:val="19"/>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If Lights gone</w:t>
      </w:r>
    </w:p>
    <w:p w:rsidR="00CC2EF6" w:rsidRPr="008C7D5A" w:rsidRDefault="00CC2EF6" w:rsidP="00183633">
      <w:pPr>
        <w:pStyle w:val="ListParagraph"/>
        <w:numPr>
          <w:ilvl w:val="0"/>
          <w:numId w:val="19"/>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 xml:space="preserve">Expenses will be a lot makes one lazy </w:t>
      </w:r>
    </w:p>
    <w:p w:rsidR="00CC2EF6" w:rsidRPr="008C7D5A" w:rsidRDefault="00CC2EF6" w:rsidP="00183633">
      <w:pPr>
        <w:pStyle w:val="ListParagraph"/>
        <w:numPr>
          <w:ilvl w:val="0"/>
          <w:numId w:val="19"/>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Security can be misplaced or on</w:t>
      </w:r>
    </w:p>
    <w:p w:rsidR="00CC2EF6" w:rsidRPr="008C7D5A" w:rsidRDefault="00CC2EF6" w:rsidP="00183633">
      <w:pPr>
        <w:pStyle w:val="ListParagraph"/>
        <w:numPr>
          <w:ilvl w:val="0"/>
          <w:numId w:val="19"/>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How easy would they be to maintain and use.</w:t>
      </w:r>
    </w:p>
    <w:p w:rsidR="00CC2EF6" w:rsidRPr="008C7D5A" w:rsidRDefault="00CC2EF6" w:rsidP="00183633">
      <w:pPr>
        <w:pStyle w:val="ListParagraph"/>
        <w:numPr>
          <w:ilvl w:val="0"/>
          <w:numId w:val="19"/>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Hackers</w:t>
      </w:r>
    </w:p>
    <w:p w:rsidR="00CC2EF6" w:rsidRPr="008C7D5A" w:rsidRDefault="00CC2EF6" w:rsidP="00183633">
      <w:pPr>
        <w:pStyle w:val="ListParagraph"/>
        <w:numPr>
          <w:ilvl w:val="0"/>
          <w:numId w:val="19"/>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 xml:space="preserve">Sometimes technologies can lead to disasters </w:t>
      </w:r>
    </w:p>
    <w:p w:rsidR="00CC2EF6" w:rsidRPr="008C7D5A" w:rsidRDefault="00CC2EF6" w:rsidP="00183633">
      <w:pPr>
        <w:pStyle w:val="ListParagraph"/>
        <w:numPr>
          <w:ilvl w:val="0"/>
          <w:numId w:val="19"/>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 xml:space="preserve">Easily be hacked as it's made of technology </w:t>
      </w:r>
    </w:p>
    <w:p w:rsidR="00CC2EF6" w:rsidRPr="008C7D5A" w:rsidRDefault="00CC2EF6" w:rsidP="00183633">
      <w:pPr>
        <w:pStyle w:val="ListParagraph"/>
        <w:numPr>
          <w:ilvl w:val="0"/>
          <w:numId w:val="19"/>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Cyber security. Health</w:t>
      </w:r>
    </w:p>
    <w:p w:rsidR="00CC2EF6" w:rsidRPr="008C7D5A" w:rsidRDefault="00CC2EF6" w:rsidP="00183633">
      <w:pPr>
        <w:pStyle w:val="ListParagraph"/>
        <w:numPr>
          <w:ilvl w:val="0"/>
          <w:numId w:val="19"/>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May make one lazy</w:t>
      </w:r>
    </w:p>
    <w:p w:rsidR="00CC2EF6" w:rsidRPr="008C7D5A" w:rsidRDefault="00CC2EF6" w:rsidP="00183633">
      <w:pPr>
        <w:pStyle w:val="ListParagraph"/>
        <w:numPr>
          <w:ilvl w:val="0"/>
          <w:numId w:val="19"/>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Information theft and spying</w:t>
      </w:r>
    </w:p>
    <w:p w:rsidR="00CC2EF6" w:rsidRPr="008C7D5A" w:rsidRDefault="00CC2EF6" w:rsidP="00183633">
      <w:pPr>
        <w:pStyle w:val="ListParagraph"/>
        <w:numPr>
          <w:ilvl w:val="0"/>
          <w:numId w:val="19"/>
        </w:numPr>
        <w:spacing w:after="0" w:line="240" w:lineRule="auto"/>
        <w:jc w:val="both"/>
        <w:rPr>
          <w:rFonts w:ascii="Times New Roman" w:eastAsia="Times New Roman" w:hAnsi="Times New Roman" w:cs="Times New Roman"/>
          <w:sz w:val="24"/>
          <w:szCs w:val="24"/>
          <w:lang w:eastAsia="en-GB"/>
        </w:rPr>
      </w:pPr>
      <w:proofErr w:type="gramStart"/>
      <w:r w:rsidRPr="008C7D5A">
        <w:rPr>
          <w:rFonts w:ascii="Times New Roman" w:eastAsia="Times New Roman" w:hAnsi="Times New Roman" w:cs="Times New Roman"/>
          <w:sz w:val="24"/>
          <w:szCs w:val="24"/>
          <w:lang w:eastAsia="en-GB"/>
        </w:rPr>
        <w:t>Its</w:t>
      </w:r>
      <w:proofErr w:type="gramEnd"/>
      <w:r w:rsidRPr="008C7D5A">
        <w:rPr>
          <w:rFonts w:ascii="Times New Roman" w:eastAsia="Times New Roman" w:hAnsi="Times New Roman" w:cs="Times New Roman"/>
          <w:sz w:val="24"/>
          <w:szCs w:val="24"/>
          <w:lang w:eastAsia="en-GB"/>
        </w:rPr>
        <w:t xml:space="preserve"> prone to Cyber-attacks.</w:t>
      </w:r>
    </w:p>
    <w:p w:rsidR="00CC2EF6" w:rsidRPr="008C7D5A" w:rsidRDefault="00CC2EF6" w:rsidP="00183633">
      <w:pPr>
        <w:pStyle w:val="ListParagraph"/>
        <w:numPr>
          <w:ilvl w:val="0"/>
          <w:numId w:val="19"/>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 xml:space="preserve">Increased household expenses </w:t>
      </w:r>
    </w:p>
    <w:p w:rsidR="00CC2EF6" w:rsidRPr="008C7D5A" w:rsidRDefault="00CC2EF6" w:rsidP="00183633">
      <w:pPr>
        <w:pStyle w:val="ListParagraph"/>
        <w:numPr>
          <w:ilvl w:val="0"/>
          <w:numId w:val="19"/>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Security breach, misjudged situation, and mistake by machine could cause many blunders.</w:t>
      </w:r>
    </w:p>
    <w:p w:rsidR="00CC2EF6" w:rsidRPr="008C7D5A" w:rsidRDefault="00CC2EF6" w:rsidP="00183633">
      <w:pPr>
        <w:pStyle w:val="ListParagraph"/>
        <w:numPr>
          <w:ilvl w:val="0"/>
          <w:numId w:val="19"/>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Misuse by wrongful people</w:t>
      </w:r>
    </w:p>
    <w:p w:rsidR="00CC2EF6" w:rsidRPr="008C7D5A" w:rsidRDefault="00CC2EF6" w:rsidP="00183633">
      <w:pPr>
        <w:pStyle w:val="ListParagraph"/>
        <w:numPr>
          <w:ilvl w:val="0"/>
          <w:numId w:val="19"/>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 xml:space="preserve">Power failure, unwanted power surges, failure of the whole system leading to lock down of house, can be hacked by hackers </w:t>
      </w:r>
    </w:p>
    <w:p w:rsidR="00CC2EF6" w:rsidRPr="008C7D5A" w:rsidRDefault="00CC2EF6" w:rsidP="00183633">
      <w:pPr>
        <w:pStyle w:val="ListParagraph"/>
        <w:numPr>
          <w:ilvl w:val="0"/>
          <w:numId w:val="19"/>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Breach of Privacy</w:t>
      </w:r>
    </w:p>
    <w:p w:rsidR="00CC2EF6" w:rsidRPr="008C7D5A" w:rsidRDefault="00CC2EF6" w:rsidP="00183633">
      <w:pPr>
        <w:pStyle w:val="ListParagraph"/>
        <w:numPr>
          <w:ilvl w:val="0"/>
          <w:numId w:val="19"/>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Price</w:t>
      </w:r>
    </w:p>
    <w:p w:rsidR="00CC2EF6" w:rsidRPr="008C7D5A" w:rsidRDefault="00CC2EF6" w:rsidP="00183633">
      <w:pPr>
        <w:pStyle w:val="ListParagraph"/>
        <w:numPr>
          <w:ilvl w:val="0"/>
          <w:numId w:val="19"/>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the security system is not safe if controlled by internet</w:t>
      </w:r>
    </w:p>
    <w:p w:rsidR="00CC2EF6" w:rsidRPr="008C7D5A" w:rsidRDefault="00CC2EF6" w:rsidP="00183633">
      <w:pPr>
        <w:spacing w:after="0" w:line="240" w:lineRule="auto"/>
        <w:jc w:val="both"/>
        <w:rPr>
          <w:rFonts w:ascii="Times New Roman" w:eastAsia="Times New Roman" w:hAnsi="Times New Roman" w:cs="Times New Roman"/>
          <w:sz w:val="24"/>
          <w:szCs w:val="24"/>
          <w:lang w:eastAsia="en-GB"/>
        </w:rPr>
      </w:pPr>
    </w:p>
    <w:p w:rsidR="00CC2EF6" w:rsidRPr="008C7D5A" w:rsidRDefault="00CC2EF6" w:rsidP="00183633">
      <w:pPr>
        <w:jc w:val="both"/>
        <w:rPr>
          <w:rFonts w:ascii="Times New Roman" w:hAnsi="Times New Roman" w:cs="Times New Roman"/>
        </w:rPr>
      </w:pPr>
    </w:p>
    <w:p w:rsidR="00CC2EF6" w:rsidRDefault="00CC2EF6" w:rsidP="00183633">
      <w:pPr>
        <w:jc w:val="both"/>
        <w:rPr>
          <w:rFonts w:ascii="Times New Roman" w:hAnsi="Times New Roman" w:cs="Times New Roman"/>
        </w:rPr>
      </w:pPr>
      <w:r w:rsidRPr="008C7D5A">
        <w:rPr>
          <w:rFonts w:ascii="Times New Roman" w:hAnsi="Times New Roman" w:cs="Times New Roman"/>
        </w:rPr>
        <w:t>We had 80 responses for this question. Major worries about the smart homes were security issues like hacking, privacy, power failure, expensive and makes people lazy.</w:t>
      </w:r>
    </w:p>
    <w:p w:rsidR="00014C7B" w:rsidRDefault="00014C7B" w:rsidP="00183633">
      <w:pPr>
        <w:jc w:val="both"/>
        <w:rPr>
          <w:rFonts w:ascii="Times New Roman" w:hAnsi="Times New Roman" w:cs="Times New Roman"/>
        </w:rPr>
      </w:pPr>
    </w:p>
    <w:p w:rsidR="00014C7B" w:rsidRDefault="00014C7B" w:rsidP="00183633">
      <w:pPr>
        <w:jc w:val="both"/>
        <w:rPr>
          <w:rFonts w:ascii="Times New Roman" w:hAnsi="Times New Roman" w:cs="Times New Roman"/>
        </w:rPr>
      </w:pPr>
    </w:p>
    <w:p w:rsidR="00014C7B" w:rsidRDefault="00014C7B" w:rsidP="00183633">
      <w:pPr>
        <w:jc w:val="both"/>
        <w:rPr>
          <w:rFonts w:ascii="Times New Roman" w:hAnsi="Times New Roman" w:cs="Times New Roman"/>
        </w:rPr>
      </w:pPr>
    </w:p>
    <w:p w:rsidR="00014C7B" w:rsidRDefault="00014C7B" w:rsidP="00183633">
      <w:pPr>
        <w:jc w:val="both"/>
        <w:rPr>
          <w:rFonts w:ascii="Times New Roman" w:hAnsi="Times New Roman" w:cs="Times New Roman"/>
        </w:rPr>
      </w:pPr>
    </w:p>
    <w:p w:rsidR="00014C7B" w:rsidRPr="008C7D5A" w:rsidRDefault="00014C7B" w:rsidP="00183633">
      <w:pPr>
        <w:jc w:val="both"/>
        <w:rPr>
          <w:rFonts w:ascii="Times New Roman" w:hAnsi="Times New Roman" w:cs="Times New Roman"/>
        </w:rPr>
      </w:pPr>
    </w:p>
    <w:p w:rsidR="00CC2EF6" w:rsidRPr="008C7D5A" w:rsidRDefault="00CC2EF6" w:rsidP="00183633">
      <w:pPr>
        <w:spacing w:after="195" w:line="265" w:lineRule="auto"/>
        <w:jc w:val="both"/>
        <w:rPr>
          <w:rFonts w:ascii="Times New Roman" w:hAnsi="Times New Roman" w:cs="Times New Roman"/>
          <w:sz w:val="24"/>
          <w:szCs w:val="24"/>
        </w:rPr>
      </w:pPr>
    </w:p>
    <w:p w:rsidR="00701417" w:rsidRPr="008C7D5A" w:rsidRDefault="00701417" w:rsidP="00183633">
      <w:pPr>
        <w:pStyle w:val="Heading2"/>
        <w:jc w:val="both"/>
        <w:rPr>
          <w:rFonts w:cs="Times New Roman"/>
        </w:rPr>
      </w:pPr>
      <w:r w:rsidRPr="008C7D5A">
        <w:rPr>
          <w:rFonts w:cs="Times New Roman"/>
        </w:rPr>
        <w:lastRenderedPageBreak/>
        <w:t>When do you think smart homes will become a part of our everyday life?</w:t>
      </w:r>
    </w:p>
    <w:p w:rsidR="00CC2EF6" w:rsidRPr="008C7D5A" w:rsidRDefault="00CC2EF6" w:rsidP="00183633">
      <w:pPr>
        <w:spacing w:after="0" w:line="240" w:lineRule="auto"/>
        <w:jc w:val="both"/>
        <w:rPr>
          <w:rFonts w:ascii="Times New Roman" w:eastAsia="Times New Roman" w:hAnsi="Times New Roman" w:cs="Times New Roman"/>
          <w:sz w:val="24"/>
          <w:szCs w:val="24"/>
          <w:lang w:eastAsia="en-GB"/>
        </w:rPr>
      </w:pPr>
    </w:p>
    <w:p w:rsidR="00CC2EF6" w:rsidRPr="008C7D5A" w:rsidRDefault="00CC2EF6" w:rsidP="00183633">
      <w:pPr>
        <w:pStyle w:val="ListParagraph"/>
        <w:numPr>
          <w:ilvl w:val="0"/>
          <w:numId w:val="20"/>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Soon</w:t>
      </w:r>
    </w:p>
    <w:p w:rsidR="00CC2EF6" w:rsidRPr="008C7D5A" w:rsidRDefault="00CC2EF6" w:rsidP="00183633">
      <w:pPr>
        <w:pStyle w:val="ListParagraph"/>
        <w:numPr>
          <w:ilvl w:val="0"/>
          <w:numId w:val="20"/>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2050</w:t>
      </w:r>
    </w:p>
    <w:p w:rsidR="00CC2EF6" w:rsidRPr="008C7D5A" w:rsidRDefault="00CC2EF6" w:rsidP="00183633">
      <w:pPr>
        <w:pStyle w:val="ListParagraph"/>
        <w:numPr>
          <w:ilvl w:val="0"/>
          <w:numId w:val="20"/>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after 10 years</w:t>
      </w:r>
    </w:p>
    <w:p w:rsidR="00CC2EF6" w:rsidRPr="008C7D5A" w:rsidRDefault="00CC2EF6" w:rsidP="00183633">
      <w:pPr>
        <w:pStyle w:val="ListParagraph"/>
        <w:numPr>
          <w:ilvl w:val="0"/>
          <w:numId w:val="20"/>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soon</w:t>
      </w:r>
    </w:p>
    <w:p w:rsidR="00CC2EF6" w:rsidRPr="008C7D5A" w:rsidRDefault="00CC2EF6" w:rsidP="00183633">
      <w:pPr>
        <w:pStyle w:val="ListParagraph"/>
        <w:numPr>
          <w:ilvl w:val="0"/>
          <w:numId w:val="20"/>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2030</w:t>
      </w:r>
    </w:p>
    <w:p w:rsidR="00CC2EF6" w:rsidRPr="008C7D5A" w:rsidRDefault="00CC2EF6" w:rsidP="00183633">
      <w:pPr>
        <w:pStyle w:val="ListParagraph"/>
        <w:numPr>
          <w:ilvl w:val="0"/>
          <w:numId w:val="20"/>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Don’t know</w:t>
      </w:r>
    </w:p>
    <w:p w:rsidR="00CC2EF6" w:rsidRPr="008C7D5A" w:rsidRDefault="00CC2EF6" w:rsidP="00183633">
      <w:pPr>
        <w:pStyle w:val="ListParagraph"/>
        <w:numPr>
          <w:ilvl w:val="0"/>
          <w:numId w:val="20"/>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5-10 years from now</w:t>
      </w:r>
    </w:p>
    <w:p w:rsidR="00CC2EF6" w:rsidRPr="008C7D5A" w:rsidRDefault="00CC2EF6" w:rsidP="00183633">
      <w:pPr>
        <w:pStyle w:val="ListParagraph"/>
        <w:numPr>
          <w:ilvl w:val="0"/>
          <w:numId w:val="20"/>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long</w:t>
      </w:r>
    </w:p>
    <w:p w:rsidR="00CC2EF6" w:rsidRPr="008C7D5A" w:rsidRDefault="00CC2EF6" w:rsidP="00183633">
      <w:pPr>
        <w:pStyle w:val="ListParagraph"/>
        <w:numPr>
          <w:ilvl w:val="0"/>
          <w:numId w:val="20"/>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nearest future</w:t>
      </w:r>
    </w:p>
    <w:p w:rsidR="00CC2EF6" w:rsidRPr="008C7D5A" w:rsidRDefault="00CC2EF6" w:rsidP="00183633">
      <w:pPr>
        <w:pStyle w:val="ListParagraph"/>
        <w:numPr>
          <w:ilvl w:val="0"/>
          <w:numId w:val="20"/>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After 10 years it will be more technological revolution and smart technology will implement</w:t>
      </w:r>
    </w:p>
    <w:p w:rsidR="00CC2EF6" w:rsidRPr="008C7D5A" w:rsidRDefault="00CC2EF6" w:rsidP="00183633">
      <w:pPr>
        <w:pStyle w:val="ListParagraph"/>
        <w:numPr>
          <w:ilvl w:val="0"/>
          <w:numId w:val="20"/>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Maybe in the future generations</w:t>
      </w:r>
    </w:p>
    <w:p w:rsidR="00CC2EF6" w:rsidRPr="008C7D5A" w:rsidRDefault="00CC2EF6" w:rsidP="00183633">
      <w:pPr>
        <w:pStyle w:val="ListParagraph"/>
        <w:numPr>
          <w:ilvl w:val="0"/>
          <w:numId w:val="20"/>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let me work more smart to have smart-home, it’s not for my need</w:t>
      </w:r>
    </w:p>
    <w:p w:rsidR="00CC2EF6" w:rsidRPr="008C7D5A" w:rsidRDefault="00CC2EF6" w:rsidP="00183633">
      <w:pPr>
        <w:pStyle w:val="ListParagraph"/>
        <w:numPr>
          <w:ilvl w:val="0"/>
          <w:numId w:val="20"/>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in the next century</w:t>
      </w:r>
    </w:p>
    <w:p w:rsidR="00CC2EF6" w:rsidRPr="008C7D5A" w:rsidRDefault="00CC2EF6" w:rsidP="00183633">
      <w:pPr>
        <w:pStyle w:val="ListParagraph"/>
        <w:numPr>
          <w:ilvl w:val="0"/>
          <w:numId w:val="20"/>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when it is easily available at cheap price</w:t>
      </w:r>
    </w:p>
    <w:p w:rsidR="00CC2EF6" w:rsidRPr="008C7D5A" w:rsidRDefault="00CC2EF6" w:rsidP="00183633">
      <w:pPr>
        <w:pStyle w:val="ListParagraph"/>
        <w:numPr>
          <w:ilvl w:val="0"/>
          <w:numId w:val="20"/>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It has already started but being in every single house will take 2-3 years</w:t>
      </w:r>
    </w:p>
    <w:p w:rsidR="00CC2EF6" w:rsidRPr="008C7D5A" w:rsidRDefault="00CC2EF6" w:rsidP="00183633">
      <w:pPr>
        <w:pStyle w:val="ListParagraph"/>
        <w:numPr>
          <w:ilvl w:val="0"/>
          <w:numId w:val="20"/>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by 2030</w:t>
      </w:r>
    </w:p>
    <w:p w:rsidR="00CC2EF6" w:rsidRPr="008C7D5A" w:rsidRDefault="00CC2EF6" w:rsidP="00183633">
      <w:pPr>
        <w:pStyle w:val="ListParagraph"/>
        <w:numPr>
          <w:ilvl w:val="0"/>
          <w:numId w:val="20"/>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In coming future it's going to happen. smart homes shall become part of our everyday life</w:t>
      </w:r>
    </w:p>
    <w:p w:rsidR="00CC2EF6" w:rsidRPr="008C7D5A" w:rsidRDefault="00CC2EF6" w:rsidP="00183633">
      <w:pPr>
        <w:pStyle w:val="ListParagraph"/>
        <w:numPr>
          <w:ilvl w:val="0"/>
          <w:numId w:val="20"/>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very soon</w:t>
      </w:r>
    </w:p>
    <w:p w:rsidR="00CC2EF6" w:rsidRPr="008C7D5A" w:rsidRDefault="00CC2EF6" w:rsidP="00183633">
      <w:pPr>
        <w:pStyle w:val="ListParagraph"/>
        <w:numPr>
          <w:ilvl w:val="0"/>
          <w:numId w:val="20"/>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when all the smart home technology becomes completely secured to use with all the backup in one place in case of any of the above worries about smart homes</w:t>
      </w:r>
    </w:p>
    <w:p w:rsidR="00CC2EF6" w:rsidRPr="008C7D5A" w:rsidRDefault="00CC2EF6" w:rsidP="00183633">
      <w:pPr>
        <w:pStyle w:val="ListParagraph"/>
        <w:numPr>
          <w:ilvl w:val="0"/>
          <w:numId w:val="20"/>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maybe</w:t>
      </w:r>
    </w:p>
    <w:p w:rsidR="00CC2EF6" w:rsidRPr="008C7D5A" w:rsidRDefault="00CC2EF6" w:rsidP="00183633">
      <w:pPr>
        <w:pStyle w:val="ListParagraph"/>
        <w:numPr>
          <w:ilvl w:val="0"/>
          <w:numId w:val="20"/>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in next few years maybe 5-10 years’ time</w:t>
      </w:r>
    </w:p>
    <w:p w:rsidR="00CC2EF6" w:rsidRPr="008C7D5A" w:rsidRDefault="00CC2EF6" w:rsidP="00183633">
      <w:pPr>
        <w:pStyle w:val="ListParagraph"/>
        <w:numPr>
          <w:ilvl w:val="0"/>
          <w:numId w:val="20"/>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next generation in developed countries only</w:t>
      </w:r>
    </w:p>
    <w:p w:rsidR="00CC2EF6" w:rsidRPr="008C7D5A" w:rsidRDefault="00CC2EF6" w:rsidP="00183633">
      <w:pPr>
        <w:pStyle w:val="ListParagraph"/>
        <w:numPr>
          <w:ilvl w:val="0"/>
          <w:numId w:val="20"/>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maybe in next 3-5 years</w:t>
      </w:r>
    </w:p>
    <w:p w:rsidR="00CC2EF6" w:rsidRPr="008C7D5A" w:rsidRDefault="00CC2EF6" w:rsidP="00183633">
      <w:pPr>
        <w:pStyle w:val="ListParagraph"/>
        <w:numPr>
          <w:ilvl w:val="0"/>
          <w:numId w:val="20"/>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 xml:space="preserve">That will take long </w:t>
      </w:r>
    </w:p>
    <w:p w:rsidR="00CC2EF6" w:rsidRPr="008C7D5A" w:rsidRDefault="00CC2EF6" w:rsidP="00183633">
      <w:pPr>
        <w:pStyle w:val="ListParagraph"/>
        <w:numPr>
          <w:ilvl w:val="0"/>
          <w:numId w:val="20"/>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 xml:space="preserve">Already </w:t>
      </w:r>
    </w:p>
    <w:p w:rsidR="00CC2EF6" w:rsidRPr="008C7D5A" w:rsidRDefault="00CC2EF6" w:rsidP="00183633">
      <w:pPr>
        <w:pStyle w:val="ListParagraph"/>
        <w:numPr>
          <w:ilvl w:val="0"/>
          <w:numId w:val="20"/>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 xml:space="preserve">30yrs from now </w:t>
      </w:r>
    </w:p>
    <w:p w:rsidR="00CC2EF6" w:rsidRPr="008C7D5A" w:rsidRDefault="00CC2EF6" w:rsidP="00183633">
      <w:pPr>
        <w:pStyle w:val="ListParagraph"/>
        <w:numPr>
          <w:ilvl w:val="0"/>
          <w:numId w:val="20"/>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 xml:space="preserve">This depends on the awareness of smart homes and how people are adaptive to it. Plus the cost involved both install and maintenance. But it's gonna be some good years from now. </w:t>
      </w:r>
    </w:p>
    <w:p w:rsidR="00CC2EF6" w:rsidRPr="008C7D5A" w:rsidRDefault="00CC2EF6" w:rsidP="00183633">
      <w:pPr>
        <w:pStyle w:val="ListParagraph"/>
        <w:numPr>
          <w:ilvl w:val="0"/>
          <w:numId w:val="20"/>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They are there, but will probably be more common 10-20 years from now.</w:t>
      </w:r>
    </w:p>
    <w:p w:rsidR="00CC2EF6" w:rsidRPr="008C7D5A" w:rsidRDefault="00CC2EF6" w:rsidP="00183633">
      <w:pPr>
        <w:pStyle w:val="ListParagraph"/>
        <w:numPr>
          <w:ilvl w:val="0"/>
          <w:numId w:val="20"/>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Not sure but in the future</w:t>
      </w:r>
    </w:p>
    <w:p w:rsidR="00CC2EF6" w:rsidRPr="008C7D5A" w:rsidRDefault="00CC2EF6" w:rsidP="00183633">
      <w:pPr>
        <w:pStyle w:val="ListParagraph"/>
        <w:numPr>
          <w:ilvl w:val="0"/>
          <w:numId w:val="20"/>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In 10 years</w:t>
      </w:r>
    </w:p>
    <w:p w:rsidR="00CC2EF6" w:rsidRPr="008C7D5A" w:rsidRDefault="00CC2EF6" w:rsidP="00183633">
      <w:pPr>
        <w:pStyle w:val="ListParagraph"/>
        <w:numPr>
          <w:ilvl w:val="0"/>
          <w:numId w:val="20"/>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when many companies producing smart homes gadgets, competitive and reduce prices</w:t>
      </w:r>
    </w:p>
    <w:p w:rsidR="00CC2EF6" w:rsidRPr="008C7D5A" w:rsidRDefault="00CC2EF6" w:rsidP="00183633">
      <w:pPr>
        <w:pStyle w:val="ListParagraph"/>
        <w:numPr>
          <w:ilvl w:val="0"/>
          <w:numId w:val="20"/>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Partly the near future</w:t>
      </w:r>
    </w:p>
    <w:p w:rsidR="00CC2EF6" w:rsidRPr="008C7D5A" w:rsidRDefault="00CC2EF6" w:rsidP="00183633">
      <w:pPr>
        <w:pStyle w:val="ListParagraph"/>
        <w:numPr>
          <w:ilvl w:val="0"/>
          <w:numId w:val="20"/>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By 2030</w:t>
      </w:r>
    </w:p>
    <w:p w:rsidR="00CC2EF6" w:rsidRPr="008C7D5A" w:rsidRDefault="00CC2EF6" w:rsidP="00183633">
      <w:pPr>
        <w:pStyle w:val="ListParagraph"/>
        <w:numPr>
          <w:ilvl w:val="0"/>
          <w:numId w:val="20"/>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Yes in some years</w:t>
      </w:r>
    </w:p>
    <w:p w:rsidR="00CC2EF6" w:rsidRPr="008C7D5A" w:rsidRDefault="00CC2EF6" w:rsidP="00183633">
      <w:pPr>
        <w:pStyle w:val="ListParagraph"/>
        <w:numPr>
          <w:ilvl w:val="0"/>
          <w:numId w:val="20"/>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10 years’ time</w:t>
      </w:r>
    </w:p>
    <w:p w:rsidR="00CC2EF6" w:rsidRPr="008C7D5A" w:rsidRDefault="00CC2EF6" w:rsidP="00183633">
      <w:pPr>
        <w:pStyle w:val="ListParagraph"/>
        <w:numPr>
          <w:ilvl w:val="0"/>
          <w:numId w:val="20"/>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I will try as soon as possible to get it.</w:t>
      </w:r>
    </w:p>
    <w:p w:rsidR="00CC2EF6" w:rsidRPr="008C7D5A" w:rsidRDefault="00CC2EF6" w:rsidP="00183633">
      <w:pPr>
        <w:pStyle w:val="ListParagraph"/>
        <w:numPr>
          <w:ilvl w:val="0"/>
          <w:numId w:val="20"/>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In some short time to come</w:t>
      </w:r>
    </w:p>
    <w:p w:rsidR="00CC2EF6" w:rsidRPr="008C7D5A" w:rsidRDefault="00CC2EF6" w:rsidP="00183633">
      <w:pPr>
        <w:pStyle w:val="ListParagraph"/>
        <w:numPr>
          <w:ilvl w:val="0"/>
          <w:numId w:val="20"/>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In the next 15 years</w:t>
      </w:r>
    </w:p>
    <w:p w:rsidR="00CC2EF6" w:rsidRPr="008C7D5A" w:rsidRDefault="00CC2EF6" w:rsidP="00183633">
      <w:pPr>
        <w:pStyle w:val="ListParagraph"/>
        <w:numPr>
          <w:ilvl w:val="0"/>
          <w:numId w:val="20"/>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no idea</w:t>
      </w:r>
    </w:p>
    <w:p w:rsidR="00CC2EF6" w:rsidRPr="008C7D5A" w:rsidRDefault="00CC2EF6" w:rsidP="00183633">
      <w:pPr>
        <w:pStyle w:val="ListParagraph"/>
        <w:numPr>
          <w:ilvl w:val="0"/>
          <w:numId w:val="20"/>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They already are</w:t>
      </w:r>
    </w:p>
    <w:p w:rsidR="00CC2EF6" w:rsidRPr="008C7D5A" w:rsidRDefault="00CC2EF6" w:rsidP="00183633">
      <w:pPr>
        <w:pStyle w:val="ListParagraph"/>
        <w:numPr>
          <w:ilvl w:val="0"/>
          <w:numId w:val="20"/>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I hope they don't</w:t>
      </w:r>
    </w:p>
    <w:p w:rsidR="00CC2EF6" w:rsidRPr="008C7D5A" w:rsidRDefault="00CC2EF6" w:rsidP="00183633">
      <w:pPr>
        <w:pStyle w:val="ListParagraph"/>
        <w:numPr>
          <w:ilvl w:val="0"/>
          <w:numId w:val="20"/>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 xml:space="preserve">Next generation </w:t>
      </w:r>
    </w:p>
    <w:p w:rsidR="00CC2EF6" w:rsidRPr="008C7D5A" w:rsidRDefault="00CC2EF6" w:rsidP="00183633">
      <w:pPr>
        <w:pStyle w:val="ListParagraph"/>
        <w:numPr>
          <w:ilvl w:val="0"/>
          <w:numId w:val="20"/>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It will become soon</w:t>
      </w:r>
    </w:p>
    <w:p w:rsidR="00CC2EF6" w:rsidRPr="008C7D5A" w:rsidRDefault="00CC2EF6" w:rsidP="00183633">
      <w:pPr>
        <w:pStyle w:val="ListParagraph"/>
        <w:numPr>
          <w:ilvl w:val="0"/>
          <w:numId w:val="20"/>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lastRenderedPageBreak/>
        <w:t xml:space="preserve">Near future </w:t>
      </w:r>
    </w:p>
    <w:p w:rsidR="00CC2EF6" w:rsidRPr="008C7D5A" w:rsidRDefault="00CC2EF6" w:rsidP="00183633">
      <w:pPr>
        <w:pStyle w:val="ListParagraph"/>
        <w:numPr>
          <w:ilvl w:val="0"/>
          <w:numId w:val="20"/>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May be in future</w:t>
      </w:r>
    </w:p>
    <w:p w:rsidR="00CC2EF6" w:rsidRPr="008C7D5A" w:rsidRDefault="00CC2EF6" w:rsidP="00183633">
      <w:pPr>
        <w:pStyle w:val="ListParagraph"/>
        <w:numPr>
          <w:ilvl w:val="0"/>
          <w:numId w:val="20"/>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When u not at Home you always home</w:t>
      </w:r>
    </w:p>
    <w:p w:rsidR="00CC2EF6" w:rsidRPr="008C7D5A" w:rsidRDefault="00CC2EF6" w:rsidP="00183633">
      <w:pPr>
        <w:pStyle w:val="ListParagraph"/>
        <w:numPr>
          <w:ilvl w:val="0"/>
          <w:numId w:val="20"/>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 xml:space="preserve">In 5 years </w:t>
      </w:r>
    </w:p>
    <w:p w:rsidR="00CC2EF6" w:rsidRPr="008C7D5A" w:rsidRDefault="00CC2EF6" w:rsidP="00183633">
      <w:pPr>
        <w:pStyle w:val="ListParagraph"/>
        <w:numPr>
          <w:ilvl w:val="0"/>
          <w:numId w:val="20"/>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 xml:space="preserve">Not sure may be 20 years </w:t>
      </w:r>
    </w:p>
    <w:p w:rsidR="00CC2EF6" w:rsidRPr="008C7D5A" w:rsidRDefault="00CC2EF6" w:rsidP="00183633">
      <w:pPr>
        <w:pStyle w:val="ListParagraph"/>
        <w:numPr>
          <w:ilvl w:val="0"/>
          <w:numId w:val="20"/>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Make human lazy...</w:t>
      </w:r>
      <w:r w:rsidRPr="008C7D5A">
        <w:rPr>
          <w:rFonts w:ascii="Segoe UI Symbol" w:eastAsia="Times New Roman" w:hAnsi="Segoe UI Symbol" w:cs="Segoe UI Symbol"/>
          <w:sz w:val="24"/>
          <w:szCs w:val="24"/>
          <w:lang w:eastAsia="en-GB"/>
        </w:rPr>
        <w:t>😉🤣</w:t>
      </w:r>
    </w:p>
    <w:p w:rsidR="00CC2EF6" w:rsidRPr="008C7D5A" w:rsidRDefault="00CC2EF6" w:rsidP="00183633">
      <w:pPr>
        <w:pStyle w:val="ListParagraph"/>
        <w:numPr>
          <w:ilvl w:val="0"/>
          <w:numId w:val="20"/>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 xml:space="preserve">Think in the future generation </w:t>
      </w:r>
    </w:p>
    <w:p w:rsidR="00CC2EF6" w:rsidRPr="008C7D5A" w:rsidRDefault="00CC2EF6" w:rsidP="00183633">
      <w:pPr>
        <w:pStyle w:val="ListParagraph"/>
        <w:numPr>
          <w:ilvl w:val="0"/>
          <w:numId w:val="20"/>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Wen tech is more reliable and hack proof</w:t>
      </w:r>
    </w:p>
    <w:p w:rsidR="00CC2EF6" w:rsidRPr="008C7D5A" w:rsidRDefault="00CC2EF6" w:rsidP="00183633">
      <w:pPr>
        <w:pStyle w:val="ListParagraph"/>
        <w:numPr>
          <w:ilvl w:val="0"/>
          <w:numId w:val="20"/>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 xml:space="preserve">In the next 20 years </w:t>
      </w:r>
    </w:p>
    <w:p w:rsidR="00CC2EF6" w:rsidRPr="008C7D5A" w:rsidRDefault="00CC2EF6" w:rsidP="00183633">
      <w:pPr>
        <w:pStyle w:val="ListParagraph"/>
        <w:numPr>
          <w:ilvl w:val="0"/>
          <w:numId w:val="20"/>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 xml:space="preserve">Possibly in the coming few years </w:t>
      </w:r>
    </w:p>
    <w:p w:rsidR="00CC2EF6" w:rsidRPr="008C7D5A" w:rsidRDefault="00CC2EF6" w:rsidP="00183633">
      <w:pPr>
        <w:pStyle w:val="ListParagraph"/>
        <w:numPr>
          <w:ilvl w:val="0"/>
          <w:numId w:val="20"/>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May be after 20 years</w:t>
      </w:r>
    </w:p>
    <w:p w:rsidR="00CC2EF6" w:rsidRPr="008C7D5A" w:rsidRDefault="00CC2EF6" w:rsidP="00183633">
      <w:pPr>
        <w:pStyle w:val="ListParagraph"/>
        <w:numPr>
          <w:ilvl w:val="0"/>
          <w:numId w:val="20"/>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 xml:space="preserve">When technological management is efficient and point </w:t>
      </w:r>
    </w:p>
    <w:p w:rsidR="00CC2EF6" w:rsidRPr="008C7D5A" w:rsidRDefault="00CC2EF6" w:rsidP="00183633">
      <w:pPr>
        <w:pStyle w:val="ListParagraph"/>
        <w:numPr>
          <w:ilvl w:val="0"/>
          <w:numId w:val="20"/>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 xml:space="preserve">Not sure </w:t>
      </w:r>
    </w:p>
    <w:p w:rsidR="00CC2EF6" w:rsidRPr="008C7D5A" w:rsidRDefault="00CC2EF6" w:rsidP="00183633">
      <w:pPr>
        <w:pStyle w:val="ListParagraph"/>
        <w:numPr>
          <w:ilvl w:val="0"/>
          <w:numId w:val="20"/>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2028</w:t>
      </w:r>
    </w:p>
    <w:p w:rsidR="00CC2EF6" w:rsidRPr="008C7D5A" w:rsidRDefault="00CC2EF6" w:rsidP="00183633">
      <w:pPr>
        <w:pStyle w:val="ListParagraph"/>
        <w:numPr>
          <w:ilvl w:val="0"/>
          <w:numId w:val="20"/>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Most probably in the coming 6 or 7 years</w:t>
      </w:r>
    </w:p>
    <w:p w:rsidR="00CC2EF6" w:rsidRPr="008C7D5A" w:rsidRDefault="00CC2EF6" w:rsidP="00183633">
      <w:pPr>
        <w:pStyle w:val="ListParagraph"/>
        <w:numPr>
          <w:ilvl w:val="0"/>
          <w:numId w:val="20"/>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 xml:space="preserve">5 years </w:t>
      </w:r>
    </w:p>
    <w:p w:rsidR="00CC2EF6" w:rsidRPr="008C7D5A" w:rsidRDefault="00CC2EF6" w:rsidP="00183633">
      <w:pPr>
        <w:pStyle w:val="ListParagraph"/>
        <w:numPr>
          <w:ilvl w:val="0"/>
          <w:numId w:val="20"/>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 xml:space="preserve">5 years in developed countries 20 years in developing countries </w:t>
      </w:r>
    </w:p>
    <w:p w:rsidR="00CC2EF6" w:rsidRPr="008C7D5A" w:rsidRDefault="00CC2EF6" w:rsidP="00183633">
      <w:pPr>
        <w:pStyle w:val="ListParagraph"/>
        <w:numPr>
          <w:ilvl w:val="0"/>
          <w:numId w:val="20"/>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15years</w:t>
      </w:r>
    </w:p>
    <w:p w:rsidR="00CC2EF6" w:rsidRPr="008C7D5A" w:rsidRDefault="00CC2EF6" w:rsidP="00183633">
      <w:pPr>
        <w:pStyle w:val="ListParagraph"/>
        <w:numPr>
          <w:ilvl w:val="0"/>
          <w:numId w:val="20"/>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 xml:space="preserve">When am rich </w:t>
      </w:r>
    </w:p>
    <w:p w:rsidR="00CC2EF6" w:rsidRPr="008C7D5A" w:rsidRDefault="00CC2EF6" w:rsidP="00183633">
      <w:pPr>
        <w:pStyle w:val="ListParagraph"/>
        <w:numPr>
          <w:ilvl w:val="0"/>
          <w:numId w:val="20"/>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2025</w:t>
      </w:r>
    </w:p>
    <w:p w:rsidR="00CC2EF6" w:rsidRPr="008C7D5A" w:rsidRDefault="00CC2EF6" w:rsidP="00183633">
      <w:pPr>
        <w:pStyle w:val="ListParagraph"/>
        <w:numPr>
          <w:ilvl w:val="0"/>
          <w:numId w:val="20"/>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10 years from now</w:t>
      </w:r>
    </w:p>
    <w:p w:rsidR="00CC2EF6" w:rsidRPr="008C7D5A" w:rsidRDefault="00CC2EF6" w:rsidP="00183633">
      <w:pPr>
        <w:pStyle w:val="ListParagraph"/>
        <w:numPr>
          <w:ilvl w:val="0"/>
          <w:numId w:val="20"/>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In coming 10years</w:t>
      </w:r>
    </w:p>
    <w:p w:rsidR="00CC2EF6" w:rsidRPr="008C7D5A" w:rsidRDefault="00CC2EF6" w:rsidP="00183633">
      <w:pPr>
        <w:pStyle w:val="ListParagraph"/>
        <w:numPr>
          <w:ilvl w:val="0"/>
          <w:numId w:val="20"/>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Depends on time</w:t>
      </w:r>
    </w:p>
    <w:p w:rsidR="00CC2EF6" w:rsidRPr="008C7D5A" w:rsidRDefault="00CC2EF6" w:rsidP="00183633">
      <w:pPr>
        <w:pStyle w:val="ListParagraph"/>
        <w:numPr>
          <w:ilvl w:val="0"/>
          <w:numId w:val="20"/>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By 2022</w:t>
      </w:r>
    </w:p>
    <w:p w:rsidR="00CC2EF6" w:rsidRPr="008C7D5A" w:rsidRDefault="00CC2EF6" w:rsidP="00183633">
      <w:pPr>
        <w:pStyle w:val="ListParagraph"/>
        <w:numPr>
          <w:ilvl w:val="0"/>
          <w:numId w:val="20"/>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2024</w:t>
      </w:r>
    </w:p>
    <w:p w:rsidR="00CC2EF6" w:rsidRPr="008C7D5A" w:rsidRDefault="00CC2EF6" w:rsidP="00183633">
      <w:pPr>
        <w:pStyle w:val="ListParagraph"/>
        <w:numPr>
          <w:ilvl w:val="0"/>
          <w:numId w:val="20"/>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It depends</w:t>
      </w:r>
    </w:p>
    <w:p w:rsidR="00CC2EF6" w:rsidRPr="008C7D5A" w:rsidRDefault="00CC2EF6" w:rsidP="00183633">
      <w:pPr>
        <w:pStyle w:val="ListParagraph"/>
        <w:numPr>
          <w:ilvl w:val="0"/>
          <w:numId w:val="20"/>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They save time</w:t>
      </w:r>
    </w:p>
    <w:p w:rsidR="00CC2EF6" w:rsidRPr="008C7D5A" w:rsidRDefault="00CC2EF6" w:rsidP="00183633">
      <w:pPr>
        <w:pStyle w:val="ListParagraph"/>
        <w:numPr>
          <w:ilvl w:val="0"/>
          <w:numId w:val="20"/>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Today</w:t>
      </w:r>
    </w:p>
    <w:p w:rsidR="00CC2EF6" w:rsidRPr="008C7D5A" w:rsidRDefault="00CC2EF6" w:rsidP="00183633">
      <w:pPr>
        <w:pStyle w:val="ListParagraph"/>
        <w:numPr>
          <w:ilvl w:val="0"/>
          <w:numId w:val="20"/>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In next 5 yrs.</w:t>
      </w:r>
    </w:p>
    <w:p w:rsidR="00CC2EF6" w:rsidRPr="008C7D5A" w:rsidRDefault="00CC2EF6" w:rsidP="00183633">
      <w:pPr>
        <w:pStyle w:val="ListParagraph"/>
        <w:numPr>
          <w:ilvl w:val="0"/>
          <w:numId w:val="20"/>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When one has enough money to install gadgets and has knowledge how to use them.</w:t>
      </w:r>
    </w:p>
    <w:p w:rsidR="00CC2EF6" w:rsidRPr="008C7D5A" w:rsidRDefault="00CC2EF6" w:rsidP="00183633">
      <w:pPr>
        <w:pStyle w:val="ListParagraph"/>
        <w:numPr>
          <w:ilvl w:val="0"/>
          <w:numId w:val="20"/>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Soon in the coming few years</w:t>
      </w:r>
    </w:p>
    <w:p w:rsidR="00CC2EF6" w:rsidRPr="008C7D5A" w:rsidRDefault="00CC2EF6" w:rsidP="00183633">
      <w:pPr>
        <w:pStyle w:val="ListParagraph"/>
        <w:numPr>
          <w:ilvl w:val="0"/>
          <w:numId w:val="20"/>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2100</w:t>
      </w:r>
    </w:p>
    <w:p w:rsidR="00CC2EF6" w:rsidRPr="008C7D5A" w:rsidRDefault="00CC2EF6" w:rsidP="00183633">
      <w:pPr>
        <w:pStyle w:val="ListParagraph"/>
        <w:numPr>
          <w:ilvl w:val="0"/>
          <w:numId w:val="20"/>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In the next 10yrs</w:t>
      </w:r>
    </w:p>
    <w:p w:rsidR="00CC2EF6" w:rsidRPr="008C7D5A" w:rsidRDefault="00CC2EF6" w:rsidP="00183633">
      <w:pPr>
        <w:pStyle w:val="ListParagraph"/>
        <w:numPr>
          <w:ilvl w:val="0"/>
          <w:numId w:val="20"/>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Hopefully in the next 10 years</w:t>
      </w:r>
    </w:p>
    <w:p w:rsidR="00CC2EF6" w:rsidRPr="008C7D5A" w:rsidRDefault="00CC2EF6" w:rsidP="00183633">
      <w:pPr>
        <w:pStyle w:val="ListParagraph"/>
        <w:numPr>
          <w:ilvl w:val="0"/>
          <w:numId w:val="20"/>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No</w:t>
      </w:r>
    </w:p>
    <w:p w:rsidR="00CC2EF6" w:rsidRPr="008C7D5A" w:rsidRDefault="00CC2EF6" w:rsidP="00183633">
      <w:pPr>
        <w:pStyle w:val="ListParagraph"/>
        <w:numPr>
          <w:ilvl w:val="0"/>
          <w:numId w:val="20"/>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Soon enough</w:t>
      </w:r>
    </w:p>
    <w:p w:rsidR="00CC2EF6" w:rsidRPr="008C7D5A" w:rsidRDefault="00CC2EF6" w:rsidP="00183633">
      <w:pPr>
        <w:pStyle w:val="ListParagraph"/>
        <w:numPr>
          <w:ilvl w:val="0"/>
          <w:numId w:val="20"/>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After some years</w:t>
      </w:r>
    </w:p>
    <w:p w:rsidR="00CC2EF6" w:rsidRPr="008C7D5A" w:rsidRDefault="00CC2EF6" w:rsidP="00183633">
      <w:pPr>
        <w:pStyle w:val="ListParagraph"/>
        <w:numPr>
          <w:ilvl w:val="0"/>
          <w:numId w:val="20"/>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In 5 years</w:t>
      </w:r>
    </w:p>
    <w:p w:rsidR="00CC2EF6" w:rsidRPr="008C7D5A" w:rsidRDefault="00CC2EF6" w:rsidP="00183633">
      <w:pPr>
        <w:pStyle w:val="ListParagraph"/>
        <w:numPr>
          <w:ilvl w:val="0"/>
          <w:numId w:val="20"/>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 xml:space="preserve">Am not really sure about that but I guess they will be around in future </w:t>
      </w:r>
    </w:p>
    <w:p w:rsidR="00CC2EF6" w:rsidRPr="008C7D5A" w:rsidRDefault="00CC2EF6" w:rsidP="00183633">
      <w:pPr>
        <w:pStyle w:val="ListParagraph"/>
        <w:numPr>
          <w:ilvl w:val="0"/>
          <w:numId w:val="20"/>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 xml:space="preserve">When we are not at home and also we manage it from another place </w:t>
      </w:r>
    </w:p>
    <w:p w:rsidR="00CC2EF6" w:rsidRPr="008C7D5A" w:rsidRDefault="00CC2EF6" w:rsidP="00183633">
      <w:pPr>
        <w:pStyle w:val="ListParagraph"/>
        <w:numPr>
          <w:ilvl w:val="0"/>
          <w:numId w:val="20"/>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 xml:space="preserve">In the distant future </w:t>
      </w:r>
    </w:p>
    <w:p w:rsidR="00CC2EF6" w:rsidRPr="008C7D5A" w:rsidRDefault="00CC2EF6" w:rsidP="00183633">
      <w:pPr>
        <w:pStyle w:val="ListParagraph"/>
        <w:numPr>
          <w:ilvl w:val="0"/>
          <w:numId w:val="20"/>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22</w:t>
      </w:r>
    </w:p>
    <w:p w:rsidR="00CC2EF6" w:rsidRPr="008C7D5A" w:rsidRDefault="00CC2EF6" w:rsidP="00183633">
      <w:pPr>
        <w:pStyle w:val="ListParagraph"/>
        <w:numPr>
          <w:ilvl w:val="0"/>
          <w:numId w:val="20"/>
        </w:numPr>
        <w:spacing w:after="0" w:line="240" w:lineRule="auto"/>
        <w:jc w:val="both"/>
        <w:rPr>
          <w:rFonts w:ascii="Times New Roman" w:eastAsia="Times New Roman" w:hAnsi="Times New Roman" w:cs="Times New Roman"/>
          <w:sz w:val="24"/>
          <w:szCs w:val="24"/>
          <w:lang w:eastAsia="en-GB"/>
        </w:rPr>
      </w:pPr>
      <w:r w:rsidRPr="008C7D5A">
        <w:rPr>
          <w:rFonts w:ascii="Times New Roman" w:eastAsia="Times New Roman" w:hAnsi="Times New Roman" w:cs="Times New Roman"/>
          <w:sz w:val="24"/>
          <w:szCs w:val="24"/>
          <w:lang w:eastAsia="en-GB"/>
        </w:rPr>
        <w:t>I don’t think they will</w:t>
      </w:r>
    </w:p>
    <w:p w:rsidR="00CC2EF6" w:rsidRPr="008C7D5A" w:rsidRDefault="00CC2EF6" w:rsidP="00183633">
      <w:pPr>
        <w:jc w:val="both"/>
        <w:rPr>
          <w:rFonts w:ascii="Times New Roman" w:hAnsi="Times New Roman" w:cs="Times New Roman"/>
        </w:rPr>
      </w:pPr>
    </w:p>
    <w:p w:rsidR="00CC2EF6" w:rsidRPr="008C7D5A" w:rsidRDefault="00CC2EF6" w:rsidP="00183633">
      <w:pPr>
        <w:spacing w:after="195" w:line="265" w:lineRule="auto"/>
        <w:jc w:val="both"/>
        <w:rPr>
          <w:rFonts w:ascii="Times New Roman" w:hAnsi="Times New Roman" w:cs="Times New Roman"/>
          <w:sz w:val="24"/>
          <w:szCs w:val="24"/>
        </w:rPr>
      </w:pPr>
      <w:r w:rsidRPr="008C7D5A">
        <w:rPr>
          <w:rFonts w:ascii="Times New Roman" w:hAnsi="Times New Roman" w:cs="Times New Roman"/>
        </w:rPr>
        <w:t>We had 94 responses for this question. Most of the answers were in the coming future like 5 to 10 years, some even said 2030 and few said very soon.</w:t>
      </w:r>
    </w:p>
    <w:p w:rsidR="00701417" w:rsidRPr="008C7D5A" w:rsidRDefault="00701417" w:rsidP="00183633">
      <w:pPr>
        <w:spacing w:after="0"/>
        <w:jc w:val="both"/>
        <w:rPr>
          <w:rFonts w:ascii="Times New Roman" w:hAnsi="Times New Roman" w:cs="Times New Roman"/>
          <w:sz w:val="24"/>
          <w:szCs w:val="24"/>
        </w:rPr>
      </w:pPr>
    </w:p>
    <w:p w:rsidR="004632CD" w:rsidRPr="008C7D5A" w:rsidRDefault="004632CD" w:rsidP="00183633">
      <w:pPr>
        <w:spacing w:line="360" w:lineRule="auto"/>
        <w:jc w:val="both"/>
        <w:rPr>
          <w:rFonts w:ascii="Times New Roman" w:hAnsi="Times New Roman" w:cs="Times New Roman"/>
          <w:b/>
          <w:sz w:val="28"/>
          <w:szCs w:val="28"/>
        </w:rPr>
      </w:pPr>
      <w:r w:rsidRPr="008C7D5A">
        <w:rPr>
          <w:rFonts w:ascii="Times New Roman" w:hAnsi="Times New Roman" w:cs="Times New Roman"/>
          <w:b/>
          <w:sz w:val="28"/>
          <w:szCs w:val="28"/>
        </w:rPr>
        <w:br w:type="page"/>
      </w:r>
    </w:p>
    <w:p w:rsidR="004632CD" w:rsidRPr="008C7D5A" w:rsidRDefault="004632CD" w:rsidP="00183633">
      <w:pPr>
        <w:pStyle w:val="Heading1"/>
        <w:spacing w:line="360" w:lineRule="auto"/>
        <w:jc w:val="both"/>
        <w:rPr>
          <w:rFonts w:cs="Times New Roman"/>
        </w:rPr>
      </w:pPr>
      <w:r w:rsidRPr="008C7D5A">
        <w:rPr>
          <w:rFonts w:cs="Times New Roman"/>
        </w:rPr>
        <w:lastRenderedPageBreak/>
        <w:t>CONCLUSION</w:t>
      </w:r>
    </w:p>
    <w:p w:rsidR="00DF4361" w:rsidRPr="008C7D5A" w:rsidRDefault="00DF4361" w:rsidP="00183633">
      <w:pPr>
        <w:spacing w:line="360" w:lineRule="auto"/>
        <w:jc w:val="both"/>
        <w:rPr>
          <w:rFonts w:ascii="Times New Roman" w:hAnsi="Times New Roman" w:cs="Times New Roman"/>
          <w:sz w:val="24"/>
          <w:szCs w:val="24"/>
        </w:rPr>
      </w:pPr>
      <w:r w:rsidRPr="008C7D5A">
        <w:rPr>
          <w:rFonts w:ascii="Times New Roman" w:hAnsi="Times New Roman" w:cs="Times New Roman"/>
          <w:sz w:val="24"/>
          <w:szCs w:val="24"/>
        </w:rPr>
        <w:t>After the discussion on results for all questions we conclude</w:t>
      </w:r>
      <w:r w:rsidR="00CF1C12" w:rsidRPr="008C7D5A">
        <w:rPr>
          <w:rFonts w:ascii="Times New Roman" w:hAnsi="Times New Roman" w:cs="Times New Roman"/>
          <w:sz w:val="24"/>
          <w:szCs w:val="24"/>
        </w:rPr>
        <w:t>d</w:t>
      </w:r>
      <w:r w:rsidRPr="008C7D5A">
        <w:rPr>
          <w:rFonts w:ascii="Times New Roman" w:hAnsi="Times New Roman" w:cs="Times New Roman"/>
          <w:sz w:val="24"/>
          <w:szCs w:val="24"/>
        </w:rPr>
        <w:t xml:space="preserve"> that most of the people had a little bit of knowledge about s</w:t>
      </w:r>
      <w:r w:rsidR="00CF1C12" w:rsidRPr="008C7D5A">
        <w:rPr>
          <w:rFonts w:ascii="Times New Roman" w:hAnsi="Times New Roman" w:cs="Times New Roman"/>
          <w:sz w:val="24"/>
          <w:szCs w:val="24"/>
        </w:rPr>
        <w:t xml:space="preserve">mart homes and they were interested in using </w:t>
      </w:r>
      <w:r w:rsidRPr="008C7D5A">
        <w:rPr>
          <w:rFonts w:ascii="Times New Roman" w:hAnsi="Times New Roman" w:cs="Times New Roman"/>
          <w:sz w:val="24"/>
          <w:szCs w:val="24"/>
        </w:rPr>
        <w:t>the smart home system to automate their homes.</w:t>
      </w:r>
    </w:p>
    <w:p w:rsidR="00DF4361" w:rsidRPr="008C7D5A" w:rsidRDefault="00DF4361" w:rsidP="00183633">
      <w:pPr>
        <w:spacing w:line="360" w:lineRule="auto"/>
        <w:jc w:val="both"/>
        <w:rPr>
          <w:rFonts w:ascii="Times New Roman" w:hAnsi="Times New Roman" w:cs="Times New Roman"/>
          <w:sz w:val="24"/>
          <w:szCs w:val="24"/>
        </w:rPr>
      </w:pPr>
      <w:r w:rsidRPr="008C7D5A">
        <w:rPr>
          <w:rFonts w:ascii="Times New Roman" w:hAnsi="Times New Roman" w:cs="Times New Roman"/>
          <w:sz w:val="24"/>
          <w:szCs w:val="24"/>
        </w:rPr>
        <w:t xml:space="preserve">Since most of the people were interested in technological products we are also going to use a mobile application to override the activities </w:t>
      </w:r>
      <w:r w:rsidR="00CF1C12" w:rsidRPr="008C7D5A">
        <w:rPr>
          <w:rFonts w:ascii="Times New Roman" w:hAnsi="Times New Roman" w:cs="Times New Roman"/>
          <w:sz w:val="24"/>
          <w:szCs w:val="24"/>
        </w:rPr>
        <w:t>of home alongside the Smart Home System.</w:t>
      </w:r>
    </w:p>
    <w:p w:rsidR="00DF4361" w:rsidRPr="008C7D5A" w:rsidRDefault="00DF4361" w:rsidP="00183633">
      <w:pPr>
        <w:spacing w:line="360" w:lineRule="auto"/>
        <w:jc w:val="both"/>
        <w:rPr>
          <w:rFonts w:ascii="Times New Roman" w:hAnsi="Times New Roman" w:cs="Times New Roman"/>
          <w:sz w:val="24"/>
          <w:szCs w:val="24"/>
        </w:rPr>
      </w:pPr>
      <w:r w:rsidRPr="008C7D5A">
        <w:rPr>
          <w:rFonts w:ascii="Times New Roman" w:hAnsi="Times New Roman" w:cs="Times New Roman"/>
          <w:sz w:val="24"/>
          <w:szCs w:val="24"/>
        </w:rPr>
        <w:t>Since most of the people agreed on automating of lights</w:t>
      </w:r>
      <w:r w:rsidR="00CF1C12" w:rsidRPr="008C7D5A">
        <w:rPr>
          <w:rFonts w:ascii="Times New Roman" w:hAnsi="Times New Roman" w:cs="Times New Roman"/>
          <w:sz w:val="24"/>
          <w:szCs w:val="24"/>
        </w:rPr>
        <w:t>, doors, TV, fans, and alarms</w:t>
      </w:r>
      <w:r w:rsidR="00381A4E" w:rsidRPr="008C7D5A">
        <w:rPr>
          <w:rFonts w:ascii="Times New Roman" w:hAnsi="Times New Roman" w:cs="Times New Roman"/>
          <w:sz w:val="24"/>
          <w:szCs w:val="24"/>
        </w:rPr>
        <w:t>;</w:t>
      </w:r>
      <w:r w:rsidRPr="008C7D5A">
        <w:rPr>
          <w:rFonts w:ascii="Times New Roman" w:hAnsi="Times New Roman" w:cs="Times New Roman"/>
          <w:sz w:val="24"/>
          <w:szCs w:val="24"/>
        </w:rPr>
        <w:t xml:space="preserve"> the Smart Home System will </w:t>
      </w:r>
      <w:r w:rsidR="00381A4E" w:rsidRPr="008C7D5A">
        <w:rPr>
          <w:rFonts w:ascii="Times New Roman" w:hAnsi="Times New Roman" w:cs="Times New Roman"/>
          <w:sz w:val="24"/>
          <w:szCs w:val="24"/>
        </w:rPr>
        <w:t xml:space="preserve">mainly </w:t>
      </w:r>
      <w:r w:rsidRPr="008C7D5A">
        <w:rPr>
          <w:rFonts w:ascii="Times New Roman" w:hAnsi="Times New Roman" w:cs="Times New Roman"/>
          <w:sz w:val="24"/>
          <w:szCs w:val="24"/>
        </w:rPr>
        <w:t>automate the c</w:t>
      </w:r>
      <w:r w:rsidR="00381A4E" w:rsidRPr="008C7D5A">
        <w:rPr>
          <w:rFonts w:ascii="Times New Roman" w:hAnsi="Times New Roman" w:cs="Times New Roman"/>
          <w:sz w:val="24"/>
          <w:szCs w:val="24"/>
        </w:rPr>
        <w:t>ontrol of</w:t>
      </w:r>
      <w:r w:rsidR="00CF1C12" w:rsidRPr="008C7D5A">
        <w:rPr>
          <w:rFonts w:ascii="Times New Roman" w:hAnsi="Times New Roman" w:cs="Times New Roman"/>
          <w:sz w:val="24"/>
          <w:szCs w:val="24"/>
        </w:rPr>
        <w:t xml:space="preserve"> these appliances to make their lives easy and comfortable.</w:t>
      </w:r>
    </w:p>
    <w:p w:rsidR="00507B91" w:rsidRPr="008C7D5A" w:rsidRDefault="00507B91" w:rsidP="00183633">
      <w:pPr>
        <w:jc w:val="both"/>
        <w:rPr>
          <w:rFonts w:ascii="Times New Roman" w:hAnsi="Times New Roman" w:cs="Times New Roman"/>
          <w:b/>
          <w:sz w:val="28"/>
          <w:szCs w:val="28"/>
        </w:rPr>
      </w:pPr>
      <w:r w:rsidRPr="008C7D5A">
        <w:rPr>
          <w:rFonts w:ascii="Times New Roman" w:hAnsi="Times New Roman" w:cs="Times New Roman"/>
          <w:b/>
          <w:sz w:val="28"/>
          <w:szCs w:val="28"/>
        </w:rPr>
        <w:br w:type="page"/>
      </w:r>
    </w:p>
    <w:p w:rsidR="002543D9" w:rsidRPr="008C7D5A" w:rsidRDefault="002543D9" w:rsidP="00183633">
      <w:pPr>
        <w:pStyle w:val="Heading1"/>
        <w:jc w:val="both"/>
        <w:rPr>
          <w:rFonts w:cs="Times New Roman"/>
        </w:rPr>
      </w:pPr>
      <w:r w:rsidRPr="008C7D5A">
        <w:rPr>
          <w:rFonts w:cs="Times New Roman"/>
        </w:rPr>
        <w:lastRenderedPageBreak/>
        <w:t>References</w:t>
      </w:r>
    </w:p>
    <w:p w:rsidR="00A651C1" w:rsidRPr="008C7D5A" w:rsidRDefault="00063E4A" w:rsidP="00183633">
      <w:pPr>
        <w:widowControl w:val="0"/>
        <w:autoSpaceDE w:val="0"/>
        <w:autoSpaceDN w:val="0"/>
        <w:adjustRightInd w:val="0"/>
        <w:spacing w:before="240" w:after="0" w:line="240" w:lineRule="auto"/>
        <w:ind w:left="640" w:hanging="640"/>
        <w:jc w:val="both"/>
        <w:rPr>
          <w:rFonts w:ascii="Times New Roman" w:hAnsi="Times New Roman" w:cs="Times New Roman"/>
          <w:noProof/>
          <w:sz w:val="24"/>
          <w:szCs w:val="24"/>
        </w:rPr>
      </w:pPr>
      <w:r w:rsidRPr="008C7D5A">
        <w:rPr>
          <w:rFonts w:ascii="Times New Roman" w:hAnsi="Times New Roman" w:cs="Times New Roman"/>
          <w:sz w:val="24"/>
          <w:szCs w:val="24"/>
        </w:rPr>
        <w:fldChar w:fldCharType="begin" w:fldLock="1"/>
      </w:r>
      <w:r w:rsidRPr="008C7D5A">
        <w:rPr>
          <w:rFonts w:ascii="Times New Roman" w:hAnsi="Times New Roman" w:cs="Times New Roman"/>
          <w:sz w:val="24"/>
          <w:szCs w:val="24"/>
        </w:rPr>
        <w:instrText xml:space="preserve">ADDIN Mendeley Bibliography CSL_BIBLIOGRAPHY </w:instrText>
      </w:r>
      <w:r w:rsidRPr="008C7D5A">
        <w:rPr>
          <w:rFonts w:ascii="Times New Roman" w:hAnsi="Times New Roman" w:cs="Times New Roman"/>
          <w:sz w:val="24"/>
          <w:szCs w:val="24"/>
        </w:rPr>
        <w:fldChar w:fldCharType="separate"/>
      </w:r>
      <w:r w:rsidR="00A651C1" w:rsidRPr="008C7D5A">
        <w:rPr>
          <w:rFonts w:ascii="Times New Roman" w:hAnsi="Times New Roman" w:cs="Times New Roman"/>
          <w:noProof/>
          <w:sz w:val="24"/>
          <w:szCs w:val="24"/>
        </w:rPr>
        <w:t>[1]</w:t>
      </w:r>
      <w:r w:rsidR="00A651C1" w:rsidRPr="008C7D5A">
        <w:rPr>
          <w:rFonts w:ascii="Times New Roman" w:hAnsi="Times New Roman" w:cs="Times New Roman"/>
          <w:noProof/>
          <w:sz w:val="24"/>
          <w:szCs w:val="24"/>
        </w:rPr>
        <w:tab/>
        <w:t xml:space="preserve">N. Malik and Y. Bodwade, “Literature Review on Home Automation System,” </w:t>
      </w:r>
      <w:r w:rsidR="00A651C1" w:rsidRPr="008C7D5A">
        <w:rPr>
          <w:rFonts w:ascii="Times New Roman" w:hAnsi="Times New Roman" w:cs="Times New Roman"/>
          <w:i/>
          <w:iCs/>
          <w:noProof/>
          <w:sz w:val="24"/>
          <w:szCs w:val="24"/>
        </w:rPr>
        <w:t>IJARCCE</w:t>
      </w:r>
      <w:r w:rsidR="00A651C1" w:rsidRPr="008C7D5A">
        <w:rPr>
          <w:rFonts w:ascii="Times New Roman" w:hAnsi="Times New Roman" w:cs="Times New Roman"/>
          <w:noProof/>
          <w:sz w:val="24"/>
          <w:szCs w:val="24"/>
        </w:rPr>
        <w:t>, 2017.</w:t>
      </w:r>
    </w:p>
    <w:p w:rsidR="00507B91" w:rsidRPr="008C7D5A" w:rsidRDefault="00063E4A" w:rsidP="00183633">
      <w:pPr>
        <w:pStyle w:val="Heading1"/>
        <w:numPr>
          <w:ilvl w:val="0"/>
          <w:numId w:val="0"/>
        </w:numPr>
        <w:ind w:left="432" w:hanging="432"/>
        <w:jc w:val="both"/>
        <w:rPr>
          <w:rFonts w:cs="Times New Roman"/>
          <w:b w:val="0"/>
          <w:sz w:val="24"/>
          <w:szCs w:val="24"/>
        </w:rPr>
      </w:pPr>
      <w:r w:rsidRPr="008C7D5A">
        <w:rPr>
          <w:rFonts w:cs="Times New Roman"/>
          <w:sz w:val="24"/>
          <w:szCs w:val="24"/>
        </w:rPr>
        <w:fldChar w:fldCharType="end"/>
      </w:r>
      <w:r w:rsidR="002543D9" w:rsidRPr="008C7D5A">
        <w:rPr>
          <w:rStyle w:val="selectable"/>
          <w:rFonts w:cs="Times New Roman"/>
          <w:b w:val="0"/>
          <w:color w:val="000000"/>
          <w:sz w:val="24"/>
          <w:szCs w:val="24"/>
        </w:rPr>
        <w:t>[2]</w:t>
      </w:r>
      <w:r w:rsidR="006640FB" w:rsidRPr="008C7D5A">
        <w:rPr>
          <w:rStyle w:val="selectable"/>
          <w:rFonts w:cs="Times New Roman"/>
          <w:b w:val="0"/>
          <w:color w:val="000000"/>
          <w:sz w:val="24"/>
          <w:szCs w:val="24"/>
        </w:rPr>
        <w:t xml:space="preserve">   </w:t>
      </w:r>
      <w:r w:rsidR="002543D9" w:rsidRPr="008C7D5A">
        <w:rPr>
          <w:rStyle w:val="selectable"/>
          <w:rFonts w:cs="Times New Roman"/>
          <w:b w:val="0"/>
          <w:color w:val="000000"/>
          <w:sz w:val="24"/>
          <w:szCs w:val="24"/>
        </w:rPr>
        <w:t xml:space="preserve">B. THAKKAR, "SMART HOME QUESTIONNAIRE", </w:t>
      </w:r>
      <w:r w:rsidR="002543D9" w:rsidRPr="008C7D5A">
        <w:rPr>
          <w:rStyle w:val="selectable"/>
          <w:rFonts w:cs="Times New Roman"/>
          <w:b w:val="0"/>
          <w:i/>
          <w:iCs/>
          <w:color w:val="000000"/>
          <w:sz w:val="24"/>
          <w:szCs w:val="24"/>
        </w:rPr>
        <w:t>Google Docs</w:t>
      </w:r>
      <w:r w:rsidR="002543D9" w:rsidRPr="008C7D5A">
        <w:rPr>
          <w:rStyle w:val="selectable"/>
          <w:rFonts w:cs="Times New Roman"/>
          <w:b w:val="0"/>
          <w:color w:val="000000"/>
          <w:sz w:val="24"/>
          <w:szCs w:val="24"/>
        </w:rPr>
        <w:t>, 2019. [Online]. Available: https://docs.google.com/forms/d/e/1FAIpQLSfg4iAQ3Lkb03k6SAhm2Sw17HHlLKjac1dkoZmtfsQGj2B9DA/viewform?usp=pp_url. [Accessed: 17- Dec- 2019].</w:t>
      </w:r>
    </w:p>
    <w:p w:rsidR="002543D9" w:rsidRPr="008C7D5A" w:rsidRDefault="004632CD" w:rsidP="00183633">
      <w:pPr>
        <w:widowControl w:val="0"/>
        <w:autoSpaceDE w:val="0"/>
        <w:autoSpaceDN w:val="0"/>
        <w:adjustRightInd w:val="0"/>
        <w:spacing w:line="360" w:lineRule="auto"/>
        <w:ind w:left="640" w:hanging="640"/>
        <w:jc w:val="both"/>
        <w:rPr>
          <w:rFonts w:ascii="Times New Roman" w:hAnsi="Times New Roman" w:cs="Times New Roman"/>
          <w:sz w:val="24"/>
          <w:szCs w:val="24"/>
        </w:rPr>
      </w:pPr>
      <w:r w:rsidRPr="008C7D5A">
        <w:rPr>
          <w:rFonts w:ascii="Times New Roman" w:hAnsi="Times New Roman" w:cs="Times New Roman"/>
          <w:sz w:val="24"/>
          <w:szCs w:val="24"/>
        </w:rPr>
        <w:br w:type="page"/>
      </w:r>
    </w:p>
    <w:p w:rsidR="004632CD" w:rsidRPr="008C7D5A" w:rsidRDefault="004632CD" w:rsidP="00183633">
      <w:pPr>
        <w:spacing w:line="360" w:lineRule="auto"/>
        <w:jc w:val="both"/>
        <w:rPr>
          <w:rFonts w:ascii="Times New Roman" w:hAnsi="Times New Roman" w:cs="Times New Roman"/>
          <w:b/>
          <w:sz w:val="28"/>
          <w:szCs w:val="28"/>
        </w:rPr>
      </w:pPr>
    </w:p>
    <w:p w:rsidR="004632CD" w:rsidRPr="008C7D5A" w:rsidRDefault="004632CD" w:rsidP="00183633">
      <w:pPr>
        <w:pStyle w:val="Heading1"/>
        <w:spacing w:line="360" w:lineRule="auto"/>
        <w:jc w:val="both"/>
        <w:rPr>
          <w:rFonts w:cs="Times New Roman"/>
        </w:rPr>
      </w:pPr>
      <w:r w:rsidRPr="008C7D5A">
        <w:rPr>
          <w:rFonts w:cs="Times New Roman"/>
        </w:rPr>
        <w:t>APPENDIX</w:t>
      </w:r>
    </w:p>
    <w:p w:rsidR="00431F96" w:rsidRPr="008C7D5A" w:rsidRDefault="00DD23BB" w:rsidP="00183633">
      <w:pPr>
        <w:pStyle w:val="Heading2"/>
        <w:spacing w:line="360" w:lineRule="auto"/>
        <w:jc w:val="both"/>
        <w:rPr>
          <w:rFonts w:cs="Times New Roman"/>
        </w:rPr>
      </w:pPr>
      <w:r w:rsidRPr="008C7D5A">
        <w:rPr>
          <w:rFonts w:cs="Times New Roman"/>
        </w:rPr>
        <w:t>Questionnaire [</w:t>
      </w:r>
      <w:r w:rsidR="00D20915" w:rsidRPr="008C7D5A">
        <w:rPr>
          <w:rFonts w:cs="Times New Roman"/>
        </w:rPr>
        <w:t>2]</w:t>
      </w:r>
    </w:p>
    <w:p w:rsidR="00E3663F" w:rsidRPr="008C7D5A" w:rsidRDefault="00E3663F" w:rsidP="00183633">
      <w:pPr>
        <w:spacing w:line="360" w:lineRule="auto"/>
        <w:jc w:val="both"/>
        <w:rPr>
          <w:rFonts w:ascii="Times New Roman" w:hAnsi="Times New Roman" w:cs="Times New Roman"/>
        </w:rPr>
      </w:pPr>
    </w:p>
    <w:p w:rsidR="00431F96" w:rsidRPr="008C7D5A" w:rsidRDefault="00431F96" w:rsidP="00183633">
      <w:pPr>
        <w:spacing w:after="0" w:line="360" w:lineRule="auto"/>
        <w:jc w:val="both"/>
        <w:rPr>
          <w:rFonts w:ascii="Times New Roman" w:hAnsi="Times New Roman" w:cs="Times New Roman"/>
          <w:b/>
          <w:sz w:val="28"/>
          <w:szCs w:val="28"/>
        </w:rPr>
      </w:pPr>
      <w:r w:rsidRPr="008C7D5A">
        <w:rPr>
          <w:rFonts w:ascii="Times New Roman" w:hAnsi="Times New Roman" w:cs="Times New Roman"/>
          <w:b/>
          <w:sz w:val="28"/>
          <w:szCs w:val="28"/>
        </w:rPr>
        <w:t>SMART HOME QUESTIONAIRE</w:t>
      </w:r>
    </w:p>
    <w:p w:rsidR="00431F96" w:rsidRPr="008C7D5A" w:rsidRDefault="00431F96" w:rsidP="00183633">
      <w:pPr>
        <w:spacing w:after="0" w:line="360" w:lineRule="auto"/>
        <w:jc w:val="both"/>
        <w:rPr>
          <w:rFonts w:ascii="Times New Roman" w:hAnsi="Times New Roman" w:cs="Times New Roman"/>
          <w:sz w:val="24"/>
          <w:szCs w:val="24"/>
        </w:rPr>
      </w:pPr>
    </w:p>
    <w:p w:rsidR="00431F96" w:rsidRPr="008C7D5A" w:rsidRDefault="00431F96" w:rsidP="00183633">
      <w:pPr>
        <w:spacing w:after="570" w:line="360" w:lineRule="auto"/>
        <w:jc w:val="both"/>
        <w:rPr>
          <w:rFonts w:ascii="Times New Roman" w:hAnsi="Times New Roman" w:cs="Times New Roman"/>
          <w:sz w:val="24"/>
          <w:szCs w:val="24"/>
        </w:rPr>
      </w:pPr>
      <w:r w:rsidRPr="008C7D5A">
        <w:rPr>
          <w:rFonts w:ascii="Times New Roman" w:hAnsi="Times New Roman" w:cs="Times New Roman"/>
          <w:sz w:val="24"/>
          <w:szCs w:val="24"/>
        </w:rPr>
        <w:t>We are students from Makerere University pursuing a Bachelor’s Degree in Software Engineering, year four. We are carrying out a survey to establish the need for a smart home. The information acquired will be used to design a system to automate activities in a home in order to make life at home secure, easy and fun.</w:t>
      </w:r>
    </w:p>
    <w:p w:rsidR="00431F96" w:rsidRPr="008C7D5A" w:rsidRDefault="00431F96" w:rsidP="00183633">
      <w:pPr>
        <w:numPr>
          <w:ilvl w:val="0"/>
          <w:numId w:val="16"/>
        </w:numPr>
        <w:spacing w:after="31" w:line="360" w:lineRule="auto"/>
        <w:ind w:hanging="326"/>
        <w:jc w:val="both"/>
        <w:rPr>
          <w:rFonts w:ascii="Times New Roman" w:hAnsi="Times New Roman" w:cs="Times New Roman"/>
          <w:sz w:val="24"/>
          <w:szCs w:val="24"/>
        </w:rPr>
      </w:pPr>
      <w:r w:rsidRPr="008C7D5A">
        <w:rPr>
          <w:rFonts w:ascii="Times New Roman" w:hAnsi="Times New Roman" w:cs="Times New Roman"/>
          <w:sz w:val="24"/>
          <w:szCs w:val="24"/>
        </w:rPr>
        <w:t>What is your Gender?</w:t>
      </w:r>
    </w:p>
    <w:p w:rsidR="00431F96" w:rsidRPr="008C7D5A" w:rsidRDefault="00431F96" w:rsidP="00183633">
      <w:pPr>
        <w:spacing w:after="191" w:line="360" w:lineRule="auto"/>
        <w:ind w:left="386"/>
        <w:jc w:val="both"/>
        <w:rPr>
          <w:rFonts w:ascii="Times New Roman" w:hAnsi="Times New Roman" w:cs="Times New Roman"/>
          <w:sz w:val="24"/>
          <w:szCs w:val="24"/>
        </w:rPr>
      </w:pPr>
      <w:r w:rsidRPr="008C7D5A">
        <w:rPr>
          <w:rFonts w:ascii="Times New Roman" w:hAnsi="Times New Roman" w:cs="Times New Roman"/>
          <w:sz w:val="24"/>
          <w:szCs w:val="24"/>
        </w:rPr>
        <w:t>Mark only one oval.</w:t>
      </w:r>
    </w:p>
    <w:p w:rsidR="00431F96" w:rsidRPr="008C7D5A" w:rsidRDefault="00431F96" w:rsidP="00183633">
      <w:pPr>
        <w:spacing w:line="240" w:lineRule="auto"/>
        <w:ind w:left="476"/>
        <w:jc w:val="both"/>
        <w:rPr>
          <w:rFonts w:ascii="Times New Roman" w:hAnsi="Times New Roman" w:cs="Times New Roman"/>
          <w:sz w:val="24"/>
          <w:szCs w:val="24"/>
        </w:rPr>
      </w:pPr>
      <w:r w:rsidRPr="008C7D5A">
        <w:rPr>
          <w:rFonts w:ascii="Times New Roman" w:eastAsia="Calibri" w:hAnsi="Times New Roman" w:cs="Times New Roman"/>
          <w:noProof/>
          <w:sz w:val="24"/>
          <w:szCs w:val="24"/>
          <w:lang w:eastAsia="en-GB"/>
        </w:rPr>
        <mc:AlternateContent>
          <mc:Choice Requires="wpg">
            <w:drawing>
              <wp:anchor distT="0" distB="0" distL="114300" distR="114300" simplePos="0" relativeHeight="251659264" behindDoc="0" locked="0" layoutInCell="1" allowOverlap="1" wp14:anchorId="03ABF381" wp14:editId="76A93CD4">
                <wp:simplePos x="0" y="0"/>
                <wp:positionH relativeFrom="column">
                  <wp:posOffset>295686</wp:posOffset>
                </wp:positionH>
                <wp:positionV relativeFrom="paragraph">
                  <wp:posOffset>-24419</wp:posOffset>
                </wp:positionV>
                <wp:extent cx="266700" cy="402336"/>
                <wp:effectExtent l="0" t="0" r="0" b="0"/>
                <wp:wrapSquare wrapText="bothSides"/>
                <wp:docPr id="2994" name="Group 2994"/>
                <wp:cNvGraphicFramePr/>
                <a:graphic xmlns:a="http://schemas.openxmlformats.org/drawingml/2006/main">
                  <a:graphicData uri="http://schemas.microsoft.com/office/word/2010/wordprocessingGroup">
                    <wpg:wgp>
                      <wpg:cNvGrpSpPr/>
                      <wpg:grpSpPr>
                        <a:xfrm>
                          <a:off x="0" y="0"/>
                          <a:ext cx="266700" cy="402336"/>
                          <a:chOff x="0" y="0"/>
                          <a:chExt cx="266700" cy="402336"/>
                        </a:xfrm>
                      </wpg:grpSpPr>
                      <wps:wsp>
                        <wps:cNvPr id="43" name="Shape 43"/>
                        <wps:cNvSpPr/>
                        <wps:spPr>
                          <a:xfrm>
                            <a:off x="0" y="0"/>
                            <a:ext cx="133350" cy="164592"/>
                          </a:xfrm>
                          <a:custGeom>
                            <a:avLst/>
                            <a:gdLst/>
                            <a:ahLst/>
                            <a:cxnLst/>
                            <a:rect l="0" t="0" r="0" b="0"/>
                            <a:pathLst>
                              <a:path w="133350" h="164592">
                                <a:moveTo>
                                  <a:pt x="82296" y="0"/>
                                </a:moveTo>
                                <a:lnTo>
                                  <a:pt x="133350" y="0"/>
                                </a:lnTo>
                                <a:lnTo>
                                  <a:pt x="133350" y="6096"/>
                                </a:lnTo>
                                <a:lnTo>
                                  <a:pt x="82296" y="6096"/>
                                </a:lnTo>
                                <a:cubicBezTo>
                                  <a:pt x="39624" y="6096"/>
                                  <a:pt x="6096" y="39624"/>
                                  <a:pt x="6096" y="82296"/>
                                </a:cubicBezTo>
                                <a:cubicBezTo>
                                  <a:pt x="6096" y="123444"/>
                                  <a:pt x="39624" y="158496"/>
                                  <a:pt x="82296" y="158496"/>
                                </a:cubicBezTo>
                                <a:lnTo>
                                  <a:pt x="133350" y="158496"/>
                                </a:lnTo>
                                <a:lnTo>
                                  <a:pt x="133350" y="164592"/>
                                </a:lnTo>
                                <a:lnTo>
                                  <a:pt x="82296" y="164592"/>
                                </a:lnTo>
                                <a:cubicBezTo>
                                  <a:pt x="36576" y="164592"/>
                                  <a:pt x="0" y="128016"/>
                                  <a:pt x="0" y="82296"/>
                                </a:cubicBezTo>
                                <a:cubicBezTo>
                                  <a:pt x="0" y="36576"/>
                                  <a:pt x="36576" y="0"/>
                                  <a:pt x="82296" y="0"/>
                                </a:cubicBez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44" name="Shape 44"/>
                        <wps:cNvSpPr/>
                        <wps:spPr>
                          <a:xfrm>
                            <a:off x="133350" y="0"/>
                            <a:ext cx="133350" cy="164592"/>
                          </a:xfrm>
                          <a:custGeom>
                            <a:avLst/>
                            <a:gdLst/>
                            <a:ahLst/>
                            <a:cxnLst/>
                            <a:rect l="0" t="0" r="0" b="0"/>
                            <a:pathLst>
                              <a:path w="133350" h="164592">
                                <a:moveTo>
                                  <a:pt x="0" y="0"/>
                                </a:moveTo>
                                <a:lnTo>
                                  <a:pt x="51054" y="0"/>
                                </a:lnTo>
                                <a:cubicBezTo>
                                  <a:pt x="96774" y="0"/>
                                  <a:pt x="133350" y="36576"/>
                                  <a:pt x="133350" y="82296"/>
                                </a:cubicBezTo>
                                <a:cubicBezTo>
                                  <a:pt x="133350" y="128016"/>
                                  <a:pt x="96774" y="164592"/>
                                  <a:pt x="51054" y="164592"/>
                                </a:cubicBezTo>
                                <a:lnTo>
                                  <a:pt x="0" y="164592"/>
                                </a:lnTo>
                                <a:lnTo>
                                  <a:pt x="0" y="158496"/>
                                </a:lnTo>
                                <a:lnTo>
                                  <a:pt x="51054" y="158496"/>
                                </a:lnTo>
                                <a:cubicBezTo>
                                  <a:pt x="93726" y="158496"/>
                                  <a:pt x="127254" y="123444"/>
                                  <a:pt x="127254" y="82296"/>
                                </a:cubicBezTo>
                                <a:cubicBezTo>
                                  <a:pt x="127254" y="39624"/>
                                  <a:pt x="93726" y="6096"/>
                                  <a:pt x="51054" y="6096"/>
                                </a:cubicBezTo>
                                <a:lnTo>
                                  <a:pt x="0" y="6096"/>
                                </a:lnTo>
                                <a:lnTo>
                                  <a:pt x="0" y="0"/>
                                </a:ln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45" name="Shape 45"/>
                        <wps:cNvSpPr/>
                        <wps:spPr>
                          <a:xfrm>
                            <a:off x="0" y="236220"/>
                            <a:ext cx="133350" cy="166116"/>
                          </a:xfrm>
                          <a:custGeom>
                            <a:avLst/>
                            <a:gdLst/>
                            <a:ahLst/>
                            <a:cxnLst/>
                            <a:rect l="0" t="0" r="0" b="0"/>
                            <a:pathLst>
                              <a:path w="133350" h="166116">
                                <a:moveTo>
                                  <a:pt x="82296" y="0"/>
                                </a:moveTo>
                                <a:lnTo>
                                  <a:pt x="133350" y="0"/>
                                </a:lnTo>
                                <a:lnTo>
                                  <a:pt x="133350" y="6096"/>
                                </a:lnTo>
                                <a:lnTo>
                                  <a:pt x="82296" y="6096"/>
                                </a:lnTo>
                                <a:cubicBezTo>
                                  <a:pt x="39624" y="6096"/>
                                  <a:pt x="6096" y="41148"/>
                                  <a:pt x="6096" y="82296"/>
                                </a:cubicBezTo>
                                <a:cubicBezTo>
                                  <a:pt x="6096" y="124968"/>
                                  <a:pt x="39624" y="158496"/>
                                  <a:pt x="82296" y="158496"/>
                                </a:cubicBezTo>
                                <a:lnTo>
                                  <a:pt x="133350" y="158496"/>
                                </a:lnTo>
                                <a:lnTo>
                                  <a:pt x="133350" y="166116"/>
                                </a:lnTo>
                                <a:lnTo>
                                  <a:pt x="82296" y="166116"/>
                                </a:lnTo>
                                <a:cubicBezTo>
                                  <a:pt x="36576" y="166116"/>
                                  <a:pt x="0" y="128016"/>
                                  <a:pt x="0" y="82296"/>
                                </a:cubicBezTo>
                                <a:cubicBezTo>
                                  <a:pt x="0" y="38100"/>
                                  <a:pt x="36576" y="0"/>
                                  <a:pt x="82296" y="0"/>
                                </a:cubicBez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46" name="Shape 46"/>
                        <wps:cNvSpPr/>
                        <wps:spPr>
                          <a:xfrm>
                            <a:off x="133350" y="236220"/>
                            <a:ext cx="133350" cy="166116"/>
                          </a:xfrm>
                          <a:custGeom>
                            <a:avLst/>
                            <a:gdLst/>
                            <a:ahLst/>
                            <a:cxnLst/>
                            <a:rect l="0" t="0" r="0" b="0"/>
                            <a:pathLst>
                              <a:path w="133350" h="166116">
                                <a:moveTo>
                                  <a:pt x="0" y="0"/>
                                </a:moveTo>
                                <a:lnTo>
                                  <a:pt x="51054" y="0"/>
                                </a:lnTo>
                                <a:cubicBezTo>
                                  <a:pt x="96774" y="0"/>
                                  <a:pt x="133350" y="38100"/>
                                  <a:pt x="133350" y="82296"/>
                                </a:cubicBezTo>
                                <a:cubicBezTo>
                                  <a:pt x="133350" y="128016"/>
                                  <a:pt x="96774" y="166116"/>
                                  <a:pt x="51054" y="166116"/>
                                </a:cubicBezTo>
                                <a:lnTo>
                                  <a:pt x="0" y="166116"/>
                                </a:lnTo>
                                <a:lnTo>
                                  <a:pt x="0" y="158496"/>
                                </a:lnTo>
                                <a:lnTo>
                                  <a:pt x="51054" y="158496"/>
                                </a:lnTo>
                                <a:cubicBezTo>
                                  <a:pt x="93726" y="158496"/>
                                  <a:pt x="127254" y="124968"/>
                                  <a:pt x="127254" y="82296"/>
                                </a:cubicBezTo>
                                <a:cubicBezTo>
                                  <a:pt x="127254" y="41148"/>
                                  <a:pt x="93726" y="6096"/>
                                  <a:pt x="51054" y="6096"/>
                                </a:cubicBezTo>
                                <a:lnTo>
                                  <a:pt x="0" y="6096"/>
                                </a:lnTo>
                                <a:lnTo>
                                  <a:pt x="0" y="0"/>
                                </a:ln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g:wgp>
                  </a:graphicData>
                </a:graphic>
              </wp:anchor>
            </w:drawing>
          </mc:Choice>
          <mc:Fallback>
            <w:pict>
              <v:group w14:anchorId="768A90F9" id="Group 2994" o:spid="_x0000_s1026" style="position:absolute;margin-left:23.3pt;margin-top:-1.9pt;width:21pt;height:31.7pt;z-index:251659264" coordsize="266700,4023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">
                <v:shape id="Shape 43" o:spid="_x0000_s1027" style="position:absolute;width:133350;height:164592;visibility:visible;mso-wrap-style:square;v-text-anchor:top" coordsize="133350,164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" path="m82296,r51054,l133350,6096r-51054,c39624,6096,6096,39624,6096,82296v,41148,33528,76200,76200,76200l133350,158496r,6096l82296,164592c36576,164592,,128016,,82296,,36576,36576,,82296,xe" fillcolor="#999" stroked="f" strokeweight="0">
                  <v:stroke miterlimit="83231f" joinstyle="miter"/>
                  <v:path arrowok="t" textboxrect="0,0,133350,164592"/>
                </v:shape>
                <v:shape id="Shape 44" o:spid="_x0000_s1028" style="position:absolute;left:133350;width:133350;height:164592;visibility:visible;mso-wrap-style:square;v-text-anchor:top" coordsize="133350,164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" path="m,l51054,v45720,,82296,36576,82296,82296c133350,128016,96774,164592,51054,164592l,164592r,-6096l51054,158496v42672,,76200,-35052,76200,-76200c127254,39624,93726,6096,51054,6096l,6096,,xe" fillcolor="#999" stroked="f" strokeweight="0">
                  <v:stroke miterlimit="83231f" joinstyle="miter"/>
                  <v:path arrowok="t" textboxrect="0,0,133350,164592"/>
                </v:shape>
                <v:shape id="Shape 45" o:spid="_x0000_s1029" style="position:absolute;top:236220;width:133350;height:166116;visibility:visible;mso-wrap-style:square;v-text-anchor:top" coordsize="133350,166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" path="m82296,r51054,l133350,6096r-51054,c39624,6096,6096,41148,6096,82296v,42672,33528,76200,76200,76200l133350,158496r,7620l82296,166116c36576,166116,,128016,,82296,,38100,36576,,82296,xe" fillcolor="#999" stroked="f" strokeweight="0">
                  <v:stroke miterlimit="83231f" joinstyle="miter"/>
                  <v:path arrowok="t" textboxrect="0,0,133350,166116"/>
                </v:shape>
                <v:shape id="Shape 46" o:spid="_x0000_s1030" style="position:absolute;left:133350;top:236220;width:133350;height:166116;visibility:visible;mso-wrap-style:square;v-text-anchor:top" coordsize="133350,166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" path="m,l51054,v45720,,82296,38100,82296,82296c133350,128016,96774,166116,51054,166116l,166116r,-7620l51054,158496v42672,,76200,-33528,76200,-76200c127254,41148,93726,6096,51054,6096l,6096,,xe" fillcolor="#999" stroked="f" strokeweight="0">
                  <v:stroke miterlimit="83231f" joinstyle="miter"/>
                  <v:path arrowok="t" textboxrect="0,0,133350,166116"/>
                </v:shape>
                <w10:wrap type="square"/>
              </v:group>
            </w:pict>
          </mc:Fallback>
        </mc:AlternateContent>
      </w:r>
      <w:r w:rsidRPr="008C7D5A">
        <w:rPr>
          <w:rFonts w:ascii="Times New Roman" w:hAnsi="Times New Roman" w:cs="Times New Roman"/>
          <w:sz w:val="24"/>
          <w:szCs w:val="24"/>
        </w:rPr>
        <w:t>MALE</w:t>
      </w:r>
    </w:p>
    <w:p w:rsidR="00431F96" w:rsidRPr="008C7D5A" w:rsidRDefault="00431F96" w:rsidP="00183633">
      <w:pPr>
        <w:spacing w:after="407" w:line="240" w:lineRule="auto"/>
        <w:ind w:left="476"/>
        <w:jc w:val="both"/>
        <w:rPr>
          <w:rFonts w:ascii="Times New Roman" w:hAnsi="Times New Roman" w:cs="Times New Roman"/>
          <w:sz w:val="24"/>
          <w:szCs w:val="24"/>
        </w:rPr>
      </w:pPr>
      <w:r w:rsidRPr="008C7D5A">
        <w:rPr>
          <w:rFonts w:ascii="Times New Roman" w:hAnsi="Times New Roman" w:cs="Times New Roman"/>
          <w:sz w:val="24"/>
          <w:szCs w:val="24"/>
        </w:rPr>
        <w:t>FEMALE</w:t>
      </w:r>
    </w:p>
    <w:p w:rsidR="00431F96" w:rsidRPr="008C7D5A" w:rsidRDefault="00431F96" w:rsidP="00183633">
      <w:pPr>
        <w:numPr>
          <w:ilvl w:val="0"/>
          <w:numId w:val="16"/>
        </w:numPr>
        <w:spacing w:after="31" w:line="360" w:lineRule="auto"/>
        <w:ind w:hanging="326"/>
        <w:jc w:val="both"/>
        <w:rPr>
          <w:rFonts w:ascii="Times New Roman" w:hAnsi="Times New Roman" w:cs="Times New Roman"/>
          <w:sz w:val="24"/>
          <w:szCs w:val="24"/>
        </w:rPr>
      </w:pPr>
      <w:r w:rsidRPr="008C7D5A">
        <w:rPr>
          <w:rFonts w:ascii="Times New Roman" w:hAnsi="Times New Roman" w:cs="Times New Roman"/>
          <w:sz w:val="24"/>
          <w:szCs w:val="24"/>
        </w:rPr>
        <w:t>What is your Age?</w:t>
      </w:r>
    </w:p>
    <w:p w:rsidR="00431F96" w:rsidRPr="008C7D5A" w:rsidRDefault="00431F96" w:rsidP="00183633">
      <w:pPr>
        <w:spacing w:after="191" w:line="360" w:lineRule="auto"/>
        <w:ind w:left="386"/>
        <w:jc w:val="both"/>
        <w:rPr>
          <w:rFonts w:ascii="Times New Roman" w:hAnsi="Times New Roman" w:cs="Times New Roman"/>
          <w:sz w:val="24"/>
          <w:szCs w:val="24"/>
        </w:rPr>
      </w:pPr>
      <w:r w:rsidRPr="008C7D5A">
        <w:rPr>
          <w:rFonts w:ascii="Times New Roman" w:hAnsi="Times New Roman" w:cs="Times New Roman"/>
          <w:sz w:val="24"/>
          <w:szCs w:val="24"/>
        </w:rPr>
        <w:t>Mark only one oval.</w:t>
      </w:r>
    </w:p>
    <w:p w:rsidR="00431F96" w:rsidRPr="008C7D5A" w:rsidRDefault="00431F96" w:rsidP="00183633">
      <w:pPr>
        <w:spacing w:line="240" w:lineRule="auto"/>
        <w:ind w:left="476"/>
        <w:jc w:val="both"/>
        <w:rPr>
          <w:rFonts w:ascii="Times New Roman" w:hAnsi="Times New Roman" w:cs="Times New Roman"/>
          <w:sz w:val="24"/>
          <w:szCs w:val="24"/>
        </w:rPr>
      </w:pPr>
      <w:r w:rsidRPr="008C7D5A">
        <w:rPr>
          <w:rFonts w:ascii="Times New Roman" w:eastAsia="Calibri" w:hAnsi="Times New Roman" w:cs="Times New Roman"/>
          <w:noProof/>
          <w:sz w:val="24"/>
          <w:szCs w:val="24"/>
          <w:lang w:eastAsia="en-GB"/>
        </w:rPr>
        <mc:AlternateContent>
          <mc:Choice Requires="wpg">
            <w:drawing>
              <wp:anchor distT="0" distB="0" distL="114300" distR="114300" simplePos="0" relativeHeight="251660288" behindDoc="0" locked="0" layoutInCell="1" allowOverlap="1" wp14:anchorId="558F8E38" wp14:editId="7F4FE843">
                <wp:simplePos x="0" y="0"/>
                <wp:positionH relativeFrom="column">
                  <wp:posOffset>295686</wp:posOffset>
                </wp:positionH>
                <wp:positionV relativeFrom="paragraph">
                  <wp:posOffset>-25968</wp:posOffset>
                </wp:positionV>
                <wp:extent cx="266700" cy="877824"/>
                <wp:effectExtent l="0" t="0" r="0" b="0"/>
                <wp:wrapSquare wrapText="bothSides"/>
                <wp:docPr id="2995" name="Group 2995"/>
                <wp:cNvGraphicFramePr/>
                <a:graphic xmlns:a="http://schemas.openxmlformats.org/drawingml/2006/main">
                  <a:graphicData uri="http://schemas.microsoft.com/office/word/2010/wordprocessingGroup">
                    <wpg:wgp>
                      <wpg:cNvGrpSpPr/>
                      <wpg:grpSpPr>
                        <a:xfrm>
                          <a:off x="0" y="0"/>
                          <a:ext cx="266700" cy="877824"/>
                          <a:chOff x="0" y="0"/>
                          <a:chExt cx="266700" cy="877824"/>
                        </a:xfrm>
                      </wpg:grpSpPr>
                      <wps:wsp>
                        <wps:cNvPr id="47" name="Shape 47"/>
                        <wps:cNvSpPr/>
                        <wps:spPr>
                          <a:xfrm>
                            <a:off x="0" y="0"/>
                            <a:ext cx="133350" cy="164592"/>
                          </a:xfrm>
                          <a:custGeom>
                            <a:avLst/>
                            <a:gdLst/>
                            <a:ahLst/>
                            <a:cxnLst/>
                            <a:rect l="0" t="0" r="0" b="0"/>
                            <a:pathLst>
                              <a:path w="133350" h="164592">
                                <a:moveTo>
                                  <a:pt x="82296" y="0"/>
                                </a:moveTo>
                                <a:lnTo>
                                  <a:pt x="133350" y="0"/>
                                </a:lnTo>
                                <a:lnTo>
                                  <a:pt x="133350" y="6096"/>
                                </a:lnTo>
                                <a:lnTo>
                                  <a:pt x="82296" y="6096"/>
                                </a:lnTo>
                                <a:cubicBezTo>
                                  <a:pt x="39624" y="6096"/>
                                  <a:pt x="6096" y="41148"/>
                                  <a:pt x="6096" y="82296"/>
                                </a:cubicBezTo>
                                <a:cubicBezTo>
                                  <a:pt x="6096" y="124968"/>
                                  <a:pt x="39624" y="158496"/>
                                  <a:pt x="82296" y="158496"/>
                                </a:cubicBezTo>
                                <a:lnTo>
                                  <a:pt x="133350" y="158496"/>
                                </a:lnTo>
                                <a:lnTo>
                                  <a:pt x="133350" y="164592"/>
                                </a:lnTo>
                                <a:lnTo>
                                  <a:pt x="82296" y="164592"/>
                                </a:lnTo>
                                <a:cubicBezTo>
                                  <a:pt x="36576" y="164592"/>
                                  <a:pt x="0" y="128016"/>
                                  <a:pt x="0" y="82296"/>
                                </a:cubicBezTo>
                                <a:cubicBezTo>
                                  <a:pt x="0" y="36576"/>
                                  <a:pt x="36576" y="0"/>
                                  <a:pt x="82296" y="0"/>
                                </a:cubicBez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48" name="Shape 48"/>
                        <wps:cNvSpPr/>
                        <wps:spPr>
                          <a:xfrm>
                            <a:off x="133350" y="0"/>
                            <a:ext cx="133350" cy="164592"/>
                          </a:xfrm>
                          <a:custGeom>
                            <a:avLst/>
                            <a:gdLst/>
                            <a:ahLst/>
                            <a:cxnLst/>
                            <a:rect l="0" t="0" r="0" b="0"/>
                            <a:pathLst>
                              <a:path w="133350" h="164592">
                                <a:moveTo>
                                  <a:pt x="0" y="0"/>
                                </a:moveTo>
                                <a:lnTo>
                                  <a:pt x="51054" y="0"/>
                                </a:lnTo>
                                <a:cubicBezTo>
                                  <a:pt x="96774" y="0"/>
                                  <a:pt x="133350" y="36576"/>
                                  <a:pt x="133350" y="82296"/>
                                </a:cubicBezTo>
                                <a:cubicBezTo>
                                  <a:pt x="133350" y="128016"/>
                                  <a:pt x="96774" y="164592"/>
                                  <a:pt x="51054" y="164592"/>
                                </a:cubicBezTo>
                                <a:lnTo>
                                  <a:pt x="0" y="164592"/>
                                </a:lnTo>
                                <a:lnTo>
                                  <a:pt x="0" y="158496"/>
                                </a:lnTo>
                                <a:lnTo>
                                  <a:pt x="51054" y="158496"/>
                                </a:lnTo>
                                <a:cubicBezTo>
                                  <a:pt x="93726" y="158496"/>
                                  <a:pt x="127254" y="124968"/>
                                  <a:pt x="127254" y="82296"/>
                                </a:cubicBezTo>
                                <a:cubicBezTo>
                                  <a:pt x="127254" y="41148"/>
                                  <a:pt x="93726" y="6096"/>
                                  <a:pt x="51054" y="6096"/>
                                </a:cubicBezTo>
                                <a:lnTo>
                                  <a:pt x="0" y="6096"/>
                                </a:lnTo>
                                <a:lnTo>
                                  <a:pt x="0" y="0"/>
                                </a:ln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49" name="Shape 49"/>
                        <wps:cNvSpPr/>
                        <wps:spPr>
                          <a:xfrm>
                            <a:off x="0" y="237744"/>
                            <a:ext cx="133350" cy="164592"/>
                          </a:xfrm>
                          <a:custGeom>
                            <a:avLst/>
                            <a:gdLst/>
                            <a:ahLst/>
                            <a:cxnLst/>
                            <a:rect l="0" t="0" r="0" b="0"/>
                            <a:pathLst>
                              <a:path w="133350" h="164592">
                                <a:moveTo>
                                  <a:pt x="82296" y="0"/>
                                </a:moveTo>
                                <a:lnTo>
                                  <a:pt x="133350" y="0"/>
                                </a:lnTo>
                                <a:lnTo>
                                  <a:pt x="133350" y="6096"/>
                                </a:lnTo>
                                <a:lnTo>
                                  <a:pt x="82296" y="6096"/>
                                </a:lnTo>
                                <a:cubicBezTo>
                                  <a:pt x="39624" y="6096"/>
                                  <a:pt x="6096" y="39624"/>
                                  <a:pt x="6096" y="82296"/>
                                </a:cubicBezTo>
                                <a:cubicBezTo>
                                  <a:pt x="6096" y="124968"/>
                                  <a:pt x="39624" y="158496"/>
                                  <a:pt x="82296" y="158496"/>
                                </a:cubicBezTo>
                                <a:lnTo>
                                  <a:pt x="133350" y="158496"/>
                                </a:lnTo>
                                <a:lnTo>
                                  <a:pt x="133350" y="164592"/>
                                </a:lnTo>
                                <a:lnTo>
                                  <a:pt x="82296" y="164592"/>
                                </a:lnTo>
                                <a:cubicBezTo>
                                  <a:pt x="36576" y="164592"/>
                                  <a:pt x="0" y="128016"/>
                                  <a:pt x="0" y="82296"/>
                                </a:cubicBezTo>
                                <a:cubicBezTo>
                                  <a:pt x="0" y="36576"/>
                                  <a:pt x="36576" y="0"/>
                                  <a:pt x="82296" y="0"/>
                                </a:cubicBez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50" name="Shape 50"/>
                        <wps:cNvSpPr/>
                        <wps:spPr>
                          <a:xfrm>
                            <a:off x="133350" y="237744"/>
                            <a:ext cx="133350" cy="164592"/>
                          </a:xfrm>
                          <a:custGeom>
                            <a:avLst/>
                            <a:gdLst/>
                            <a:ahLst/>
                            <a:cxnLst/>
                            <a:rect l="0" t="0" r="0" b="0"/>
                            <a:pathLst>
                              <a:path w="133350" h="164592">
                                <a:moveTo>
                                  <a:pt x="0" y="0"/>
                                </a:moveTo>
                                <a:lnTo>
                                  <a:pt x="51054" y="0"/>
                                </a:lnTo>
                                <a:cubicBezTo>
                                  <a:pt x="96774" y="0"/>
                                  <a:pt x="133350" y="36576"/>
                                  <a:pt x="133350" y="82296"/>
                                </a:cubicBezTo>
                                <a:cubicBezTo>
                                  <a:pt x="133350" y="128016"/>
                                  <a:pt x="96774" y="164592"/>
                                  <a:pt x="51054" y="164592"/>
                                </a:cubicBezTo>
                                <a:lnTo>
                                  <a:pt x="0" y="164592"/>
                                </a:lnTo>
                                <a:lnTo>
                                  <a:pt x="0" y="158496"/>
                                </a:lnTo>
                                <a:lnTo>
                                  <a:pt x="51054" y="158496"/>
                                </a:lnTo>
                                <a:cubicBezTo>
                                  <a:pt x="93726" y="158496"/>
                                  <a:pt x="127254" y="124968"/>
                                  <a:pt x="127254" y="82296"/>
                                </a:cubicBezTo>
                                <a:cubicBezTo>
                                  <a:pt x="127254" y="39624"/>
                                  <a:pt x="93726" y="6096"/>
                                  <a:pt x="51054" y="6096"/>
                                </a:cubicBezTo>
                                <a:lnTo>
                                  <a:pt x="0" y="6096"/>
                                </a:lnTo>
                                <a:lnTo>
                                  <a:pt x="0" y="0"/>
                                </a:ln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51" name="Shape 51"/>
                        <wps:cNvSpPr/>
                        <wps:spPr>
                          <a:xfrm>
                            <a:off x="0" y="475488"/>
                            <a:ext cx="133350" cy="164592"/>
                          </a:xfrm>
                          <a:custGeom>
                            <a:avLst/>
                            <a:gdLst/>
                            <a:ahLst/>
                            <a:cxnLst/>
                            <a:rect l="0" t="0" r="0" b="0"/>
                            <a:pathLst>
                              <a:path w="133350" h="164592">
                                <a:moveTo>
                                  <a:pt x="82296" y="0"/>
                                </a:moveTo>
                                <a:lnTo>
                                  <a:pt x="133350" y="0"/>
                                </a:lnTo>
                                <a:lnTo>
                                  <a:pt x="133350" y="6096"/>
                                </a:lnTo>
                                <a:lnTo>
                                  <a:pt x="82296" y="6096"/>
                                </a:lnTo>
                                <a:cubicBezTo>
                                  <a:pt x="39624" y="6096"/>
                                  <a:pt x="6096" y="39624"/>
                                  <a:pt x="6096" y="82296"/>
                                </a:cubicBezTo>
                                <a:cubicBezTo>
                                  <a:pt x="6096" y="123444"/>
                                  <a:pt x="39624" y="158496"/>
                                  <a:pt x="82296" y="158496"/>
                                </a:cubicBezTo>
                                <a:lnTo>
                                  <a:pt x="133350" y="158496"/>
                                </a:lnTo>
                                <a:lnTo>
                                  <a:pt x="133350" y="164592"/>
                                </a:lnTo>
                                <a:lnTo>
                                  <a:pt x="82296" y="164592"/>
                                </a:lnTo>
                                <a:cubicBezTo>
                                  <a:pt x="36576" y="164592"/>
                                  <a:pt x="0" y="128016"/>
                                  <a:pt x="0" y="82296"/>
                                </a:cubicBezTo>
                                <a:cubicBezTo>
                                  <a:pt x="0" y="36576"/>
                                  <a:pt x="36576" y="0"/>
                                  <a:pt x="82296" y="0"/>
                                </a:cubicBez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52" name="Shape 52"/>
                        <wps:cNvSpPr/>
                        <wps:spPr>
                          <a:xfrm>
                            <a:off x="133350" y="475488"/>
                            <a:ext cx="133350" cy="164592"/>
                          </a:xfrm>
                          <a:custGeom>
                            <a:avLst/>
                            <a:gdLst/>
                            <a:ahLst/>
                            <a:cxnLst/>
                            <a:rect l="0" t="0" r="0" b="0"/>
                            <a:pathLst>
                              <a:path w="133350" h="164592">
                                <a:moveTo>
                                  <a:pt x="0" y="0"/>
                                </a:moveTo>
                                <a:lnTo>
                                  <a:pt x="51054" y="0"/>
                                </a:lnTo>
                                <a:cubicBezTo>
                                  <a:pt x="96774" y="0"/>
                                  <a:pt x="133350" y="36576"/>
                                  <a:pt x="133350" y="82296"/>
                                </a:cubicBezTo>
                                <a:cubicBezTo>
                                  <a:pt x="133350" y="128016"/>
                                  <a:pt x="96774" y="164592"/>
                                  <a:pt x="51054" y="164592"/>
                                </a:cubicBezTo>
                                <a:lnTo>
                                  <a:pt x="0" y="164592"/>
                                </a:lnTo>
                                <a:lnTo>
                                  <a:pt x="0" y="158496"/>
                                </a:lnTo>
                                <a:lnTo>
                                  <a:pt x="51054" y="158496"/>
                                </a:lnTo>
                                <a:cubicBezTo>
                                  <a:pt x="93726" y="158496"/>
                                  <a:pt x="127254" y="123444"/>
                                  <a:pt x="127254" y="82296"/>
                                </a:cubicBezTo>
                                <a:cubicBezTo>
                                  <a:pt x="127254" y="39624"/>
                                  <a:pt x="93726" y="6096"/>
                                  <a:pt x="51054" y="6096"/>
                                </a:cubicBezTo>
                                <a:lnTo>
                                  <a:pt x="0" y="6096"/>
                                </a:lnTo>
                                <a:lnTo>
                                  <a:pt x="0" y="0"/>
                                </a:ln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53" name="Shape 53"/>
                        <wps:cNvSpPr/>
                        <wps:spPr>
                          <a:xfrm>
                            <a:off x="0" y="711708"/>
                            <a:ext cx="133350" cy="166116"/>
                          </a:xfrm>
                          <a:custGeom>
                            <a:avLst/>
                            <a:gdLst/>
                            <a:ahLst/>
                            <a:cxnLst/>
                            <a:rect l="0" t="0" r="0" b="0"/>
                            <a:pathLst>
                              <a:path w="133350" h="166116">
                                <a:moveTo>
                                  <a:pt x="82296" y="0"/>
                                </a:moveTo>
                                <a:lnTo>
                                  <a:pt x="133350" y="0"/>
                                </a:lnTo>
                                <a:lnTo>
                                  <a:pt x="133350" y="6096"/>
                                </a:lnTo>
                                <a:lnTo>
                                  <a:pt x="82296" y="6096"/>
                                </a:lnTo>
                                <a:cubicBezTo>
                                  <a:pt x="39624" y="6096"/>
                                  <a:pt x="6096" y="41148"/>
                                  <a:pt x="6096" y="82296"/>
                                </a:cubicBezTo>
                                <a:cubicBezTo>
                                  <a:pt x="6096" y="124968"/>
                                  <a:pt x="39624" y="158496"/>
                                  <a:pt x="82296" y="158496"/>
                                </a:cubicBezTo>
                                <a:lnTo>
                                  <a:pt x="133350" y="158496"/>
                                </a:lnTo>
                                <a:lnTo>
                                  <a:pt x="133350" y="166116"/>
                                </a:lnTo>
                                <a:lnTo>
                                  <a:pt x="82296" y="166116"/>
                                </a:lnTo>
                                <a:cubicBezTo>
                                  <a:pt x="36576" y="166116"/>
                                  <a:pt x="0" y="128016"/>
                                  <a:pt x="0" y="82296"/>
                                </a:cubicBezTo>
                                <a:cubicBezTo>
                                  <a:pt x="0" y="38100"/>
                                  <a:pt x="36576" y="0"/>
                                  <a:pt x="82296" y="0"/>
                                </a:cubicBez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54" name="Shape 54"/>
                        <wps:cNvSpPr/>
                        <wps:spPr>
                          <a:xfrm>
                            <a:off x="133350" y="711708"/>
                            <a:ext cx="133350" cy="166116"/>
                          </a:xfrm>
                          <a:custGeom>
                            <a:avLst/>
                            <a:gdLst/>
                            <a:ahLst/>
                            <a:cxnLst/>
                            <a:rect l="0" t="0" r="0" b="0"/>
                            <a:pathLst>
                              <a:path w="133350" h="166116">
                                <a:moveTo>
                                  <a:pt x="0" y="0"/>
                                </a:moveTo>
                                <a:lnTo>
                                  <a:pt x="51054" y="0"/>
                                </a:lnTo>
                                <a:cubicBezTo>
                                  <a:pt x="96774" y="0"/>
                                  <a:pt x="133350" y="38100"/>
                                  <a:pt x="133350" y="82296"/>
                                </a:cubicBezTo>
                                <a:cubicBezTo>
                                  <a:pt x="133350" y="128016"/>
                                  <a:pt x="96774" y="166116"/>
                                  <a:pt x="51054" y="166116"/>
                                </a:cubicBezTo>
                                <a:lnTo>
                                  <a:pt x="0" y="166116"/>
                                </a:lnTo>
                                <a:lnTo>
                                  <a:pt x="0" y="158496"/>
                                </a:lnTo>
                                <a:lnTo>
                                  <a:pt x="51054" y="158496"/>
                                </a:lnTo>
                                <a:cubicBezTo>
                                  <a:pt x="93726" y="158496"/>
                                  <a:pt x="127254" y="124968"/>
                                  <a:pt x="127254" y="82296"/>
                                </a:cubicBezTo>
                                <a:cubicBezTo>
                                  <a:pt x="127254" y="41148"/>
                                  <a:pt x="93726" y="6096"/>
                                  <a:pt x="51054" y="6096"/>
                                </a:cubicBezTo>
                                <a:lnTo>
                                  <a:pt x="0" y="6096"/>
                                </a:lnTo>
                                <a:lnTo>
                                  <a:pt x="0" y="0"/>
                                </a:ln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g:wgp>
                  </a:graphicData>
                </a:graphic>
              </wp:anchor>
            </w:drawing>
          </mc:Choice>
          <mc:Fallback>
            <w:pict>
              <v:group w14:anchorId="666744B8" id="Group 2995" o:spid="_x0000_s1026" style="position:absolute;margin-left:23.3pt;margin-top:-2.05pt;width:21pt;height:69.1pt;z-index:251660288" coordsize="2667,87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">
                <v:shape id="Shape 47" o:spid="_x0000_s1027" style="position:absolute;width:1333;height:1645;visibility:visible;mso-wrap-style:square;v-text-anchor:top" coordsize="133350,164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" path="m82296,r51054,l133350,6096r-51054,c39624,6096,6096,41148,6096,82296v,42672,33528,76200,76200,76200l133350,158496r,6096l82296,164592c36576,164592,,128016,,82296,,36576,36576,,82296,xe" fillcolor="#999" stroked="f" strokeweight="0">
                  <v:stroke miterlimit="83231f" joinstyle="miter"/>
                  <v:path arrowok="t" textboxrect="0,0,133350,164592"/>
                </v:shape>
                <v:shape id="Shape 48" o:spid="_x0000_s1028" style="position:absolute;left:1333;width:1334;height:1645;visibility:visible;mso-wrap-style:square;v-text-anchor:top" coordsize="133350,164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" path="m,l51054,v45720,,82296,36576,82296,82296c133350,128016,96774,164592,51054,164592l,164592r,-6096l51054,158496v42672,,76200,-33528,76200,-76200c127254,41148,93726,6096,51054,6096l,6096,,xe" fillcolor="#999" stroked="f" strokeweight="0">
                  <v:stroke miterlimit="83231f" joinstyle="miter"/>
                  <v:path arrowok="t" textboxrect="0,0,133350,164592"/>
                </v:shape>
                <v:shape id="Shape 49" o:spid="_x0000_s1029" style="position:absolute;top:2377;width:1333;height:1646;visibility:visible;mso-wrap-style:square;v-text-anchor:top" coordsize="133350,164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" path="m82296,r51054,l133350,6096r-51054,c39624,6096,6096,39624,6096,82296v,42672,33528,76200,76200,76200l133350,158496r,6096l82296,164592c36576,164592,,128016,,82296,,36576,36576,,82296,xe" fillcolor="#999" stroked="f" strokeweight="0">
                  <v:stroke miterlimit="83231f" joinstyle="miter"/>
                  <v:path arrowok="t" textboxrect="0,0,133350,164592"/>
                </v:shape>
                <v:shape id="Shape 50" o:spid="_x0000_s1030" style="position:absolute;left:1333;top:2377;width:1334;height:1646;visibility:visible;mso-wrap-style:square;v-text-anchor:top" coordsize="133350,164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" path="m,l51054,v45720,,82296,36576,82296,82296c133350,128016,96774,164592,51054,164592l,164592r,-6096l51054,158496v42672,,76200,-33528,76200,-76200c127254,39624,93726,6096,51054,6096l,6096,,xe" fillcolor="#999" stroked="f" strokeweight="0">
                  <v:stroke miterlimit="83231f" joinstyle="miter"/>
                  <v:path arrowok="t" textboxrect="0,0,133350,164592"/>
                </v:shape>
                <v:shape id="Shape 51" o:spid="_x0000_s1031" style="position:absolute;top:4754;width:1333;height:1646;visibility:visible;mso-wrap-style:square;v-text-anchor:top" coordsize="133350,164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" path="m82296,r51054,l133350,6096r-51054,c39624,6096,6096,39624,6096,82296v,41148,33528,76200,76200,76200l133350,158496r,6096l82296,164592c36576,164592,,128016,,82296,,36576,36576,,82296,xe" fillcolor="#999" stroked="f" strokeweight="0">
                  <v:stroke miterlimit="83231f" joinstyle="miter"/>
                  <v:path arrowok="t" textboxrect="0,0,133350,164592"/>
                </v:shape>
                <v:shape id="Shape 52" o:spid="_x0000_s1032" style="position:absolute;left:1333;top:4754;width:1334;height:1646;visibility:visible;mso-wrap-style:square;v-text-anchor:top" coordsize="133350,164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" path="m,l51054,v45720,,82296,36576,82296,82296c133350,128016,96774,164592,51054,164592l,164592r,-6096l51054,158496v42672,,76200,-35052,76200,-76200c127254,39624,93726,6096,51054,6096l,6096,,xe" fillcolor="#999" stroked="f" strokeweight="0">
                  <v:stroke miterlimit="83231f" joinstyle="miter"/>
                  <v:path arrowok="t" textboxrect="0,0,133350,164592"/>
                </v:shape>
                <v:shape id="Shape 53" o:spid="_x0000_s1033" style="position:absolute;top:7117;width:1333;height:1661;visibility:visible;mso-wrap-style:square;v-text-anchor:top" coordsize="133350,166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" path="m82296,r51054,l133350,6096r-51054,c39624,6096,6096,41148,6096,82296v,42672,33528,76200,76200,76200l133350,158496r,7620l82296,166116c36576,166116,,128016,,82296,,38100,36576,,82296,xe" fillcolor="#999" stroked="f" strokeweight="0">
                  <v:stroke miterlimit="83231f" joinstyle="miter"/>
                  <v:path arrowok="t" textboxrect="0,0,133350,166116"/>
                </v:shape>
                <v:shape id="Shape 54" o:spid="_x0000_s1034" style="position:absolute;left:1333;top:7117;width:1334;height:1661;visibility:visible;mso-wrap-style:square;v-text-anchor:top" coordsize="133350,166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" path="m,l51054,v45720,,82296,38100,82296,82296c133350,128016,96774,166116,51054,166116l,166116r,-7620l51054,158496v42672,,76200,-33528,76200,-76200c127254,41148,93726,6096,51054,6096l,6096,,xe" fillcolor="#999" stroked="f" strokeweight="0">
                  <v:stroke miterlimit="83231f" joinstyle="miter"/>
                  <v:path arrowok="t" textboxrect="0,0,133350,166116"/>
                </v:shape>
                <w10:wrap type="square"/>
              </v:group>
            </w:pict>
          </mc:Fallback>
        </mc:AlternateContent>
      </w:r>
      <w:r w:rsidRPr="008C7D5A">
        <w:rPr>
          <w:rFonts w:ascii="Times New Roman" w:hAnsi="Times New Roman" w:cs="Times New Roman"/>
          <w:sz w:val="24"/>
          <w:szCs w:val="24"/>
        </w:rPr>
        <w:t>15-25</w:t>
      </w:r>
    </w:p>
    <w:p w:rsidR="00431F96" w:rsidRPr="008C7D5A" w:rsidRDefault="00431F96" w:rsidP="00183633">
      <w:pPr>
        <w:spacing w:line="240" w:lineRule="auto"/>
        <w:ind w:left="476"/>
        <w:jc w:val="both"/>
        <w:rPr>
          <w:rFonts w:ascii="Times New Roman" w:hAnsi="Times New Roman" w:cs="Times New Roman"/>
          <w:sz w:val="24"/>
          <w:szCs w:val="24"/>
        </w:rPr>
      </w:pPr>
      <w:r w:rsidRPr="008C7D5A">
        <w:rPr>
          <w:rFonts w:ascii="Times New Roman" w:hAnsi="Times New Roman" w:cs="Times New Roman"/>
          <w:sz w:val="24"/>
          <w:szCs w:val="24"/>
        </w:rPr>
        <w:t>26-35</w:t>
      </w:r>
    </w:p>
    <w:p w:rsidR="00477575" w:rsidRPr="008C7D5A" w:rsidRDefault="00431F96" w:rsidP="00183633">
      <w:pPr>
        <w:spacing w:line="240" w:lineRule="auto"/>
        <w:ind w:left="476"/>
        <w:jc w:val="both"/>
        <w:rPr>
          <w:rFonts w:ascii="Times New Roman" w:hAnsi="Times New Roman" w:cs="Times New Roman"/>
          <w:sz w:val="24"/>
          <w:szCs w:val="24"/>
        </w:rPr>
      </w:pPr>
      <w:r w:rsidRPr="008C7D5A">
        <w:rPr>
          <w:rFonts w:ascii="Times New Roman" w:hAnsi="Times New Roman" w:cs="Times New Roman"/>
          <w:sz w:val="24"/>
          <w:szCs w:val="24"/>
        </w:rPr>
        <w:t>36-50</w:t>
      </w:r>
    </w:p>
    <w:p w:rsidR="00431F96" w:rsidRPr="008C7D5A" w:rsidRDefault="00431F96" w:rsidP="00183633">
      <w:pPr>
        <w:spacing w:line="240" w:lineRule="auto"/>
        <w:ind w:left="476"/>
        <w:jc w:val="both"/>
        <w:rPr>
          <w:rFonts w:ascii="Times New Roman" w:hAnsi="Times New Roman" w:cs="Times New Roman"/>
          <w:sz w:val="24"/>
          <w:szCs w:val="24"/>
        </w:rPr>
      </w:pPr>
      <w:r w:rsidRPr="008C7D5A">
        <w:rPr>
          <w:rFonts w:ascii="Times New Roman" w:hAnsi="Times New Roman" w:cs="Times New Roman"/>
          <w:sz w:val="24"/>
          <w:szCs w:val="24"/>
        </w:rPr>
        <w:t>Above 50</w:t>
      </w:r>
    </w:p>
    <w:p w:rsidR="00431F96" w:rsidRPr="008C7D5A" w:rsidRDefault="00431F96" w:rsidP="00183633">
      <w:pPr>
        <w:numPr>
          <w:ilvl w:val="0"/>
          <w:numId w:val="16"/>
        </w:numPr>
        <w:spacing w:after="31" w:line="360" w:lineRule="auto"/>
        <w:ind w:hanging="326"/>
        <w:jc w:val="both"/>
        <w:rPr>
          <w:rFonts w:ascii="Times New Roman" w:hAnsi="Times New Roman" w:cs="Times New Roman"/>
          <w:sz w:val="24"/>
          <w:szCs w:val="24"/>
        </w:rPr>
      </w:pPr>
      <w:r w:rsidRPr="008C7D5A">
        <w:rPr>
          <w:rFonts w:ascii="Times New Roman" w:hAnsi="Times New Roman" w:cs="Times New Roman"/>
          <w:sz w:val="24"/>
          <w:szCs w:val="24"/>
        </w:rPr>
        <w:t>Have you heard about smart homes before?</w:t>
      </w:r>
    </w:p>
    <w:p w:rsidR="00431F96" w:rsidRPr="008C7D5A" w:rsidRDefault="00431F96" w:rsidP="00183633">
      <w:pPr>
        <w:spacing w:after="191" w:line="360" w:lineRule="auto"/>
        <w:ind w:left="386"/>
        <w:jc w:val="both"/>
        <w:rPr>
          <w:rFonts w:ascii="Times New Roman" w:hAnsi="Times New Roman" w:cs="Times New Roman"/>
          <w:sz w:val="24"/>
          <w:szCs w:val="24"/>
        </w:rPr>
      </w:pPr>
      <w:r w:rsidRPr="008C7D5A">
        <w:rPr>
          <w:rFonts w:ascii="Times New Roman" w:hAnsi="Times New Roman" w:cs="Times New Roman"/>
          <w:sz w:val="24"/>
          <w:szCs w:val="24"/>
        </w:rPr>
        <w:t>Mark only one oval.</w:t>
      </w:r>
    </w:p>
    <w:p w:rsidR="00431F96" w:rsidRPr="008C7D5A" w:rsidRDefault="00431F96" w:rsidP="00183633">
      <w:pPr>
        <w:spacing w:line="240" w:lineRule="auto"/>
        <w:ind w:left="476"/>
        <w:jc w:val="both"/>
        <w:rPr>
          <w:rFonts w:ascii="Times New Roman" w:hAnsi="Times New Roman" w:cs="Times New Roman"/>
          <w:sz w:val="24"/>
          <w:szCs w:val="24"/>
        </w:rPr>
      </w:pPr>
      <w:r w:rsidRPr="008C7D5A">
        <w:rPr>
          <w:rFonts w:ascii="Times New Roman" w:eastAsia="Calibri" w:hAnsi="Times New Roman" w:cs="Times New Roman"/>
          <w:noProof/>
          <w:sz w:val="24"/>
          <w:szCs w:val="24"/>
          <w:lang w:eastAsia="en-GB"/>
        </w:rPr>
        <mc:AlternateContent>
          <mc:Choice Requires="wpg">
            <w:drawing>
              <wp:anchor distT="0" distB="0" distL="114300" distR="114300" simplePos="0" relativeHeight="251661312" behindDoc="0" locked="0" layoutInCell="1" allowOverlap="1" wp14:anchorId="378E3E16" wp14:editId="66F0B39F">
                <wp:simplePos x="0" y="0"/>
                <wp:positionH relativeFrom="column">
                  <wp:posOffset>295686</wp:posOffset>
                </wp:positionH>
                <wp:positionV relativeFrom="paragraph">
                  <wp:posOffset>-25992</wp:posOffset>
                </wp:positionV>
                <wp:extent cx="266700" cy="402336"/>
                <wp:effectExtent l="0" t="0" r="0" b="0"/>
                <wp:wrapSquare wrapText="bothSides"/>
                <wp:docPr id="2996" name="Group 2996"/>
                <wp:cNvGraphicFramePr/>
                <a:graphic xmlns:a="http://schemas.openxmlformats.org/drawingml/2006/main">
                  <a:graphicData uri="http://schemas.microsoft.com/office/word/2010/wordprocessingGroup">
                    <wpg:wgp>
                      <wpg:cNvGrpSpPr/>
                      <wpg:grpSpPr>
                        <a:xfrm>
                          <a:off x="0" y="0"/>
                          <a:ext cx="266700" cy="402336"/>
                          <a:chOff x="0" y="0"/>
                          <a:chExt cx="266700" cy="402336"/>
                        </a:xfrm>
                      </wpg:grpSpPr>
                      <wps:wsp>
                        <wps:cNvPr id="55" name="Shape 55"/>
                        <wps:cNvSpPr/>
                        <wps:spPr>
                          <a:xfrm>
                            <a:off x="0" y="0"/>
                            <a:ext cx="133350" cy="164592"/>
                          </a:xfrm>
                          <a:custGeom>
                            <a:avLst/>
                            <a:gdLst/>
                            <a:ahLst/>
                            <a:cxnLst/>
                            <a:rect l="0" t="0" r="0" b="0"/>
                            <a:pathLst>
                              <a:path w="133350" h="164592">
                                <a:moveTo>
                                  <a:pt x="82296" y="0"/>
                                </a:moveTo>
                                <a:lnTo>
                                  <a:pt x="133350" y="0"/>
                                </a:lnTo>
                                <a:lnTo>
                                  <a:pt x="133350" y="6096"/>
                                </a:lnTo>
                                <a:lnTo>
                                  <a:pt x="82296" y="6096"/>
                                </a:lnTo>
                                <a:cubicBezTo>
                                  <a:pt x="39624" y="6096"/>
                                  <a:pt x="6096" y="41148"/>
                                  <a:pt x="6096" y="82296"/>
                                </a:cubicBezTo>
                                <a:cubicBezTo>
                                  <a:pt x="6096" y="124968"/>
                                  <a:pt x="39624" y="158496"/>
                                  <a:pt x="82296" y="158496"/>
                                </a:cubicBezTo>
                                <a:lnTo>
                                  <a:pt x="133350" y="158496"/>
                                </a:lnTo>
                                <a:lnTo>
                                  <a:pt x="133350" y="164592"/>
                                </a:lnTo>
                                <a:lnTo>
                                  <a:pt x="82296" y="164592"/>
                                </a:lnTo>
                                <a:cubicBezTo>
                                  <a:pt x="36576" y="164592"/>
                                  <a:pt x="0" y="128016"/>
                                  <a:pt x="0" y="82296"/>
                                </a:cubicBezTo>
                                <a:cubicBezTo>
                                  <a:pt x="0" y="36576"/>
                                  <a:pt x="36576" y="0"/>
                                  <a:pt x="82296" y="0"/>
                                </a:cubicBez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56" name="Shape 56"/>
                        <wps:cNvSpPr/>
                        <wps:spPr>
                          <a:xfrm>
                            <a:off x="133350" y="0"/>
                            <a:ext cx="133350" cy="164592"/>
                          </a:xfrm>
                          <a:custGeom>
                            <a:avLst/>
                            <a:gdLst/>
                            <a:ahLst/>
                            <a:cxnLst/>
                            <a:rect l="0" t="0" r="0" b="0"/>
                            <a:pathLst>
                              <a:path w="133350" h="164592">
                                <a:moveTo>
                                  <a:pt x="0" y="0"/>
                                </a:moveTo>
                                <a:lnTo>
                                  <a:pt x="51054" y="0"/>
                                </a:lnTo>
                                <a:cubicBezTo>
                                  <a:pt x="96774" y="0"/>
                                  <a:pt x="133350" y="36576"/>
                                  <a:pt x="133350" y="82296"/>
                                </a:cubicBezTo>
                                <a:cubicBezTo>
                                  <a:pt x="133350" y="128016"/>
                                  <a:pt x="96774" y="164592"/>
                                  <a:pt x="51054" y="164592"/>
                                </a:cubicBezTo>
                                <a:lnTo>
                                  <a:pt x="0" y="164592"/>
                                </a:lnTo>
                                <a:lnTo>
                                  <a:pt x="0" y="158496"/>
                                </a:lnTo>
                                <a:lnTo>
                                  <a:pt x="51054" y="158496"/>
                                </a:lnTo>
                                <a:cubicBezTo>
                                  <a:pt x="93726" y="158496"/>
                                  <a:pt x="127254" y="124968"/>
                                  <a:pt x="127254" y="82296"/>
                                </a:cubicBezTo>
                                <a:cubicBezTo>
                                  <a:pt x="127254" y="41148"/>
                                  <a:pt x="93726" y="6096"/>
                                  <a:pt x="51054" y="6096"/>
                                </a:cubicBezTo>
                                <a:lnTo>
                                  <a:pt x="0" y="6096"/>
                                </a:lnTo>
                                <a:lnTo>
                                  <a:pt x="0" y="0"/>
                                </a:ln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57" name="Shape 57"/>
                        <wps:cNvSpPr/>
                        <wps:spPr>
                          <a:xfrm>
                            <a:off x="0" y="237744"/>
                            <a:ext cx="133350" cy="164592"/>
                          </a:xfrm>
                          <a:custGeom>
                            <a:avLst/>
                            <a:gdLst/>
                            <a:ahLst/>
                            <a:cxnLst/>
                            <a:rect l="0" t="0" r="0" b="0"/>
                            <a:pathLst>
                              <a:path w="133350" h="164592">
                                <a:moveTo>
                                  <a:pt x="82296" y="0"/>
                                </a:moveTo>
                                <a:lnTo>
                                  <a:pt x="133350" y="0"/>
                                </a:lnTo>
                                <a:lnTo>
                                  <a:pt x="133350" y="6096"/>
                                </a:lnTo>
                                <a:lnTo>
                                  <a:pt x="82296" y="6096"/>
                                </a:lnTo>
                                <a:cubicBezTo>
                                  <a:pt x="39624" y="6096"/>
                                  <a:pt x="6096" y="39624"/>
                                  <a:pt x="6096" y="82296"/>
                                </a:cubicBezTo>
                                <a:cubicBezTo>
                                  <a:pt x="6096" y="124968"/>
                                  <a:pt x="39624" y="158496"/>
                                  <a:pt x="82296" y="158496"/>
                                </a:cubicBezTo>
                                <a:lnTo>
                                  <a:pt x="133350" y="158496"/>
                                </a:lnTo>
                                <a:lnTo>
                                  <a:pt x="133350" y="164592"/>
                                </a:lnTo>
                                <a:lnTo>
                                  <a:pt x="82296" y="164592"/>
                                </a:lnTo>
                                <a:cubicBezTo>
                                  <a:pt x="36576" y="164592"/>
                                  <a:pt x="0" y="128016"/>
                                  <a:pt x="0" y="82296"/>
                                </a:cubicBezTo>
                                <a:cubicBezTo>
                                  <a:pt x="0" y="36576"/>
                                  <a:pt x="36576" y="0"/>
                                  <a:pt x="82296" y="0"/>
                                </a:cubicBez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58" name="Shape 58"/>
                        <wps:cNvSpPr/>
                        <wps:spPr>
                          <a:xfrm>
                            <a:off x="133350" y="237744"/>
                            <a:ext cx="133350" cy="164592"/>
                          </a:xfrm>
                          <a:custGeom>
                            <a:avLst/>
                            <a:gdLst/>
                            <a:ahLst/>
                            <a:cxnLst/>
                            <a:rect l="0" t="0" r="0" b="0"/>
                            <a:pathLst>
                              <a:path w="133350" h="164592">
                                <a:moveTo>
                                  <a:pt x="0" y="0"/>
                                </a:moveTo>
                                <a:lnTo>
                                  <a:pt x="51054" y="0"/>
                                </a:lnTo>
                                <a:cubicBezTo>
                                  <a:pt x="96774" y="0"/>
                                  <a:pt x="133350" y="36576"/>
                                  <a:pt x="133350" y="82296"/>
                                </a:cubicBezTo>
                                <a:cubicBezTo>
                                  <a:pt x="133350" y="128016"/>
                                  <a:pt x="96774" y="164592"/>
                                  <a:pt x="51054" y="164592"/>
                                </a:cubicBezTo>
                                <a:lnTo>
                                  <a:pt x="0" y="164592"/>
                                </a:lnTo>
                                <a:lnTo>
                                  <a:pt x="0" y="158496"/>
                                </a:lnTo>
                                <a:lnTo>
                                  <a:pt x="51054" y="158496"/>
                                </a:lnTo>
                                <a:cubicBezTo>
                                  <a:pt x="93726" y="158496"/>
                                  <a:pt x="127254" y="124968"/>
                                  <a:pt x="127254" y="82296"/>
                                </a:cubicBezTo>
                                <a:cubicBezTo>
                                  <a:pt x="127254" y="39624"/>
                                  <a:pt x="93726" y="6096"/>
                                  <a:pt x="51054" y="6096"/>
                                </a:cubicBezTo>
                                <a:lnTo>
                                  <a:pt x="0" y="6096"/>
                                </a:lnTo>
                                <a:lnTo>
                                  <a:pt x="0" y="0"/>
                                </a:ln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g:wgp>
                  </a:graphicData>
                </a:graphic>
              </wp:anchor>
            </w:drawing>
          </mc:Choice>
          <mc:Fallback>
            <w:pict>
              <v:group w14:anchorId="187B30D5" id="Group 2996" o:spid="_x0000_s1026" style="position:absolute;margin-left:23.3pt;margin-top:-2.05pt;width:21pt;height:31.7pt;z-index:251661312" coordsize="266700,4023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">
                <v:shape id="Shape 55" o:spid="_x0000_s1027" style="position:absolute;width:133350;height:164592;visibility:visible;mso-wrap-style:square;v-text-anchor:top" coordsize="133350,164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" path="m82296,r51054,l133350,6096r-51054,c39624,6096,6096,41148,6096,82296v,42672,33528,76200,76200,76200l133350,158496r,6096l82296,164592c36576,164592,,128016,,82296,,36576,36576,,82296,xe" fillcolor="#999" stroked="f" strokeweight="0">
                  <v:stroke miterlimit="83231f" joinstyle="miter"/>
                  <v:path arrowok="t" textboxrect="0,0,133350,164592"/>
                </v:shape>
                <v:shape id="Shape 56" o:spid="_x0000_s1028" style="position:absolute;left:133350;width:133350;height:164592;visibility:visible;mso-wrap-style:square;v-text-anchor:top" coordsize="133350,164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" path="m,l51054,v45720,,82296,36576,82296,82296c133350,128016,96774,164592,51054,164592l,164592r,-6096l51054,158496v42672,,76200,-33528,76200,-76200c127254,41148,93726,6096,51054,6096l,6096,,xe" fillcolor="#999" stroked="f" strokeweight="0">
                  <v:stroke miterlimit="83231f" joinstyle="miter"/>
                  <v:path arrowok="t" textboxrect="0,0,133350,164592"/>
                </v:shape>
                <v:shape id="Shape 57" o:spid="_x0000_s1029" style="position:absolute;top:237744;width:133350;height:164592;visibility:visible;mso-wrap-style:square;v-text-anchor:top" coordsize="133350,164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" path="m82296,r51054,l133350,6096r-51054,c39624,6096,6096,39624,6096,82296v,42672,33528,76200,76200,76200l133350,158496r,6096l82296,164592c36576,164592,,128016,,82296,,36576,36576,,82296,xe" fillcolor="#999" stroked="f" strokeweight="0">
                  <v:stroke miterlimit="83231f" joinstyle="miter"/>
                  <v:path arrowok="t" textboxrect="0,0,133350,164592"/>
                </v:shape>
                <v:shape id="Shape 58" o:spid="_x0000_s1030" style="position:absolute;left:133350;top:237744;width:133350;height:164592;visibility:visible;mso-wrap-style:square;v-text-anchor:top" coordsize="133350,164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" path="m,l51054,v45720,,82296,36576,82296,82296c133350,128016,96774,164592,51054,164592l,164592r,-6096l51054,158496v42672,,76200,-33528,76200,-76200c127254,39624,93726,6096,51054,6096l,6096,,xe" fillcolor="#999" stroked="f" strokeweight="0">
                  <v:stroke miterlimit="83231f" joinstyle="miter"/>
                  <v:path arrowok="t" textboxrect="0,0,133350,164592"/>
                </v:shape>
                <w10:wrap type="square"/>
              </v:group>
            </w:pict>
          </mc:Fallback>
        </mc:AlternateContent>
      </w:r>
      <w:r w:rsidRPr="008C7D5A">
        <w:rPr>
          <w:rFonts w:ascii="Times New Roman" w:hAnsi="Times New Roman" w:cs="Times New Roman"/>
          <w:sz w:val="24"/>
          <w:szCs w:val="24"/>
        </w:rPr>
        <w:t>Yes</w:t>
      </w:r>
    </w:p>
    <w:p w:rsidR="00431F96" w:rsidRPr="008C7D5A" w:rsidRDefault="00431F96" w:rsidP="00183633">
      <w:pPr>
        <w:spacing w:after="405" w:line="240" w:lineRule="auto"/>
        <w:ind w:left="476"/>
        <w:jc w:val="both"/>
        <w:rPr>
          <w:rFonts w:ascii="Times New Roman" w:hAnsi="Times New Roman" w:cs="Times New Roman"/>
          <w:sz w:val="24"/>
          <w:szCs w:val="24"/>
        </w:rPr>
      </w:pPr>
      <w:r w:rsidRPr="008C7D5A">
        <w:rPr>
          <w:rFonts w:ascii="Times New Roman" w:hAnsi="Times New Roman" w:cs="Times New Roman"/>
          <w:sz w:val="24"/>
          <w:szCs w:val="24"/>
        </w:rPr>
        <w:t>No</w:t>
      </w:r>
    </w:p>
    <w:p w:rsidR="00431F96" w:rsidRPr="008C7D5A" w:rsidRDefault="00431F96" w:rsidP="00183633">
      <w:pPr>
        <w:numPr>
          <w:ilvl w:val="0"/>
          <w:numId w:val="16"/>
        </w:numPr>
        <w:spacing w:after="193" w:line="360" w:lineRule="auto"/>
        <w:ind w:hanging="326"/>
        <w:jc w:val="both"/>
        <w:rPr>
          <w:rFonts w:ascii="Times New Roman" w:hAnsi="Times New Roman" w:cs="Times New Roman"/>
          <w:sz w:val="24"/>
          <w:szCs w:val="24"/>
        </w:rPr>
      </w:pPr>
      <w:r w:rsidRPr="008C7D5A">
        <w:rPr>
          <w:rFonts w:ascii="Times New Roman" w:hAnsi="Times New Roman" w:cs="Times New Roman"/>
          <w:sz w:val="24"/>
          <w:szCs w:val="24"/>
        </w:rPr>
        <w:t>If yes, what have you heard about them? What do you know about smart homes?</w:t>
      </w:r>
    </w:p>
    <w:p w:rsidR="00431F96" w:rsidRPr="008C7D5A" w:rsidRDefault="00431F96" w:rsidP="00183633">
      <w:pPr>
        <w:spacing w:after="193" w:line="360" w:lineRule="auto"/>
        <w:ind w:left="484"/>
        <w:jc w:val="both"/>
        <w:rPr>
          <w:rFonts w:ascii="Times New Roman" w:hAnsi="Times New Roman" w:cs="Times New Roman"/>
          <w:sz w:val="24"/>
          <w:szCs w:val="24"/>
        </w:rPr>
      </w:pPr>
      <w:r w:rsidRPr="008C7D5A">
        <w:rPr>
          <w:rFonts w:ascii="Times New Roman" w:hAnsi="Times New Roman" w:cs="Times New Roman"/>
          <w:sz w:val="24"/>
          <w:szCs w:val="24"/>
        </w:rPr>
        <w:lastRenderedPageBreak/>
        <w:t>…………………………………………………………………………………………………………………………………………………………………………………………………………………………………………………………………………….....</w:t>
      </w:r>
    </w:p>
    <w:p w:rsidR="00431F96" w:rsidRPr="008C7D5A" w:rsidRDefault="00431F96" w:rsidP="00183633">
      <w:pPr>
        <w:spacing w:after="46" w:line="360" w:lineRule="auto"/>
        <w:jc w:val="both"/>
        <w:rPr>
          <w:rFonts w:ascii="Times New Roman" w:hAnsi="Times New Roman" w:cs="Times New Roman"/>
          <w:b/>
          <w:sz w:val="28"/>
          <w:szCs w:val="28"/>
        </w:rPr>
      </w:pPr>
      <w:r w:rsidRPr="008C7D5A">
        <w:rPr>
          <w:rFonts w:ascii="Times New Roman" w:hAnsi="Times New Roman" w:cs="Times New Roman"/>
          <w:b/>
          <w:sz w:val="28"/>
          <w:szCs w:val="28"/>
        </w:rPr>
        <w:t>HOME AUTOMATION DEFINITION</w:t>
      </w:r>
      <w:r w:rsidR="00477575" w:rsidRPr="008C7D5A">
        <w:rPr>
          <w:rFonts w:ascii="Times New Roman" w:hAnsi="Times New Roman" w:cs="Times New Roman"/>
          <w:b/>
          <w:sz w:val="28"/>
          <w:szCs w:val="28"/>
        </w:rPr>
        <w:t>...</w:t>
      </w:r>
    </w:p>
    <w:p w:rsidR="00431F96" w:rsidRPr="008C7D5A" w:rsidRDefault="00431F96" w:rsidP="00183633">
      <w:pPr>
        <w:spacing w:after="46" w:line="360" w:lineRule="auto"/>
        <w:jc w:val="both"/>
        <w:rPr>
          <w:rFonts w:ascii="Times New Roman" w:hAnsi="Times New Roman" w:cs="Times New Roman"/>
          <w:b/>
          <w:sz w:val="24"/>
          <w:szCs w:val="24"/>
        </w:rPr>
      </w:pPr>
    </w:p>
    <w:p w:rsidR="00431F96" w:rsidRPr="008C7D5A" w:rsidRDefault="00431F96" w:rsidP="00183633">
      <w:pPr>
        <w:spacing w:line="360" w:lineRule="auto"/>
        <w:jc w:val="both"/>
        <w:rPr>
          <w:rFonts w:ascii="Times New Roman" w:hAnsi="Times New Roman" w:cs="Times New Roman"/>
          <w:sz w:val="24"/>
          <w:szCs w:val="24"/>
        </w:rPr>
      </w:pPr>
      <w:r w:rsidRPr="008C7D5A">
        <w:rPr>
          <w:rFonts w:ascii="Times New Roman" w:hAnsi="Times New Roman" w:cs="Times New Roman"/>
          <w:sz w:val="24"/>
          <w:szCs w:val="24"/>
        </w:rPr>
        <w:t>Home automation (also known as smart home) is automation of the home, Home automation may include centralized control of lighting, heating, ventilation, appliances, and other systems, to provide improved convenience, comfort, energy efficiency and security. Home automation for the elderly and disabled can provide increased quality of life for persons who might otherwise require caregivers or institutional care. (Wikipedia)</w:t>
      </w:r>
    </w:p>
    <w:p w:rsidR="00431F96" w:rsidRPr="008C7D5A" w:rsidRDefault="00431F96" w:rsidP="00183633">
      <w:pPr>
        <w:spacing w:line="360" w:lineRule="auto"/>
        <w:jc w:val="both"/>
        <w:rPr>
          <w:rFonts w:ascii="Times New Roman" w:hAnsi="Times New Roman" w:cs="Times New Roman"/>
          <w:sz w:val="24"/>
          <w:szCs w:val="24"/>
        </w:rPr>
      </w:pPr>
    </w:p>
    <w:p w:rsidR="00431F96" w:rsidRPr="008C7D5A" w:rsidRDefault="00431F96" w:rsidP="00183633">
      <w:pPr>
        <w:numPr>
          <w:ilvl w:val="0"/>
          <w:numId w:val="16"/>
        </w:numPr>
        <w:spacing w:after="31" w:line="360" w:lineRule="auto"/>
        <w:ind w:hanging="326"/>
        <w:jc w:val="both"/>
        <w:rPr>
          <w:rFonts w:ascii="Times New Roman" w:hAnsi="Times New Roman" w:cs="Times New Roman"/>
          <w:sz w:val="24"/>
          <w:szCs w:val="24"/>
        </w:rPr>
      </w:pPr>
      <w:r w:rsidRPr="008C7D5A">
        <w:rPr>
          <w:rFonts w:ascii="Times New Roman" w:hAnsi="Times New Roman" w:cs="Times New Roman"/>
          <w:sz w:val="24"/>
          <w:szCs w:val="24"/>
        </w:rPr>
        <w:t>Do you trust this kind of products?</w:t>
      </w:r>
    </w:p>
    <w:p w:rsidR="00431F96" w:rsidRPr="008C7D5A" w:rsidRDefault="00431F96" w:rsidP="00183633">
      <w:pPr>
        <w:spacing w:after="191" w:line="360" w:lineRule="auto"/>
        <w:ind w:left="386"/>
        <w:jc w:val="both"/>
        <w:rPr>
          <w:rFonts w:ascii="Times New Roman" w:hAnsi="Times New Roman" w:cs="Times New Roman"/>
          <w:sz w:val="24"/>
          <w:szCs w:val="24"/>
        </w:rPr>
      </w:pPr>
      <w:r w:rsidRPr="008C7D5A">
        <w:rPr>
          <w:rFonts w:ascii="Times New Roman" w:hAnsi="Times New Roman" w:cs="Times New Roman"/>
          <w:sz w:val="24"/>
          <w:szCs w:val="24"/>
        </w:rPr>
        <w:t>Mark only one oval.</w:t>
      </w:r>
    </w:p>
    <w:p w:rsidR="00431F96" w:rsidRPr="008C7D5A" w:rsidRDefault="00431F96" w:rsidP="00183633">
      <w:pPr>
        <w:spacing w:after="0" w:line="240" w:lineRule="auto"/>
        <w:ind w:left="476" w:right="6082"/>
        <w:jc w:val="both"/>
        <w:rPr>
          <w:rFonts w:ascii="Times New Roman" w:hAnsi="Times New Roman" w:cs="Times New Roman"/>
          <w:sz w:val="24"/>
          <w:szCs w:val="24"/>
        </w:rPr>
      </w:pPr>
      <w:r w:rsidRPr="008C7D5A">
        <w:rPr>
          <w:rFonts w:ascii="Times New Roman" w:eastAsia="Calibri" w:hAnsi="Times New Roman" w:cs="Times New Roman"/>
          <w:noProof/>
          <w:sz w:val="24"/>
          <w:szCs w:val="24"/>
          <w:lang w:eastAsia="en-GB"/>
        </w:rPr>
        <mc:AlternateContent>
          <mc:Choice Requires="wpg">
            <w:drawing>
              <wp:anchor distT="0" distB="0" distL="114300" distR="114300" simplePos="0" relativeHeight="251662336" behindDoc="0" locked="0" layoutInCell="1" allowOverlap="1" wp14:anchorId="3B27CE9A" wp14:editId="012DBCBF">
                <wp:simplePos x="0" y="0"/>
                <wp:positionH relativeFrom="column">
                  <wp:posOffset>295686</wp:posOffset>
                </wp:positionH>
                <wp:positionV relativeFrom="paragraph">
                  <wp:posOffset>-24453</wp:posOffset>
                </wp:positionV>
                <wp:extent cx="266700" cy="638556"/>
                <wp:effectExtent l="0" t="0" r="0" b="0"/>
                <wp:wrapSquare wrapText="bothSides"/>
                <wp:docPr id="2850" name="Group 2850"/>
                <wp:cNvGraphicFramePr/>
                <a:graphic xmlns:a="http://schemas.openxmlformats.org/drawingml/2006/main">
                  <a:graphicData uri="http://schemas.microsoft.com/office/word/2010/wordprocessingGroup">
                    <wpg:wgp>
                      <wpg:cNvGrpSpPr/>
                      <wpg:grpSpPr>
                        <a:xfrm>
                          <a:off x="0" y="0"/>
                          <a:ext cx="266700" cy="638556"/>
                          <a:chOff x="0" y="0"/>
                          <a:chExt cx="266700" cy="638556"/>
                        </a:xfrm>
                      </wpg:grpSpPr>
                      <wps:wsp>
                        <wps:cNvPr id="113" name="Shape 113"/>
                        <wps:cNvSpPr/>
                        <wps:spPr>
                          <a:xfrm>
                            <a:off x="0" y="0"/>
                            <a:ext cx="133350" cy="164592"/>
                          </a:xfrm>
                          <a:custGeom>
                            <a:avLst/>
                            <a:gdLst/>
                            <a:ahLst/>
                            <a:cxnLst/>
                            <a:rect l="0" t="0" r="0" b="0"/>
                            <a:pathLst>
                              <a:path w="133350" h="164592">
                                <a:moveTo>
                                  <a:pt x="82296" y="0"/>
                                </a:moveTo>
                                <a:lnTo>
                                  <a:pt x="133350" y="0"/>
                                </a:lnTo>
                                <a:lnTo>
                                  <a:pt x="133350" y="6096"/>
                                </a:lnTo>
                                <a:lnTo>
                                  <a:pt x="82296" y="6096"/>
                                </a:lnTo>
                                <a:cubicBezTo>
                                  <a:pt x="39624" y="6096"/>
                                  <a:pt x="6096" y="39624"/>
                                  <a:pt x="6096" y="82296"/>
                                </a:cubicBezTo>
                                <a:cubicBezTo>
                                  <a:pt x="6096" y="123444"/>
                                  <a:pt x="39624" y="158496"/>
                                  <a:pt x="82296" y="158496"/>
                                </a:cubicBezTo>
                                <a:lnTo>
                                  <a:pt x="133350" y="158496"/>
                                </a:lnTo>
                                <a:lnTo>
                                  <a:pt x="133350" y="164592"/>
                                </a:lnTo>
                                <a:lnTo>
                                  <a:pt x="82296" y="164592"/>
                                </a:lnTo>
                                <a:cubicBezTo>
                                  <a:pt x="36576" y="164592"/>
                                  <a:pt x="0" y="128016"/>
                                  <a:pt x="0" y="82296"/>
                                </a:cubicBezTo>
                                <a:cubicBezTo>
                                  <a:pt x="0" y="36576"/>
                                  <a:pt x="36576" y="0"/>
                                  <a:pt x="82296" y="0"/>
                                </a:cubicBez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114" name="Shape 114"/>
                        <wps:cNvSpPr/>
                        <wps:spPr>
                          <a:xfrm>
                            <a:off x="133350" y="0"/>
                            <a:ext cx="133350" cy="164592"/>
                          </a:xfrm>
                          <a:custGeom>
                            <a:avLst/>
                            <a:gdLst/>
                            <a:ahLst/>
                            <a:cxnLst/>
                            <a:rect l="0" t="0" r="0" b="0"/>
                            <a:pathLst>
                              <a:path w="133350" h="164592">
                                <a:moveTo>
                                  <a:pt x="0" y="0"/>
                                </a:moveTo>
                                <a:lnTo>
                                  <a:pt x="51054" y="0"/>
                                </a:lnTo>
                                <a:cubicBezTo>
                                  <a:pt x="96774" y="0"/>
                                  <a:pt x="133350" y="36576"/>
                                  <a:pt x="133350" y="82296"/>
                                </a:cubicBezTo>
                                <a:cubicBezTo>
                                  <a:pt x="133350" y="128016"/>
                                  <a:pt x="96774" y="164592"/>
                                  <a:pt x="51054" y="164592"/>
                                </a:cubicBezTo>
                                <a:lnTo>
                                  <a:pt x="0" y="164592"/>
                                </a:lnTo>
                                <a:lnTo>
                                  <a:pt x="0" y="158496"/>
                                </a:lnTo>
                                <a:lnTo>
                                  <a:pt x="51054" y="158496"/>
                                </a:lnTo>
                                <a:cubicBezTo>
                                  <a:pt x="93726" y="158496"/>
                                  <a:pt x="127254" y="123444"/>
                                  <a:pt x="127254" y="82296"/>
                                </a:cubicBezTo>
                                <a:cubicBezTo>
                                  <a:pt x="127254" y="39624"/>
                                  <a:pt x="93726" y="6096"/>
                                  <a:pt x="51054" y="6096"/>
                                </a:cubicBezTo>
                                <a:lnTo>
                                  <a:pt x="0" y="6096"/>
                                </a:lnTo>
                                <a:lnTo>
                                  <a:pt x="0" y="0"/>
                                </a:ln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115" name="Shape 115"/>
                        <wps:cNvSpPr/>
                        <wps:spPr>
                          <a:xfrm>
                            <a:off x="0" y="236220"/>
                            <a:ext cx="133350" cy="166116"/>
                          </a:xfrm>
                          <a:custGeom>
                            <a:avLst/>
                            <a:gdLst/>
                            <a:ahLst/>
                            <a:cxnLst/>
                            <a:rect l="0" t="0" r="0" b="0"/>
                            <a:pathLst>
                              <a:path w="133350" h="166116">
                                <a:moveTo>
                                  <a:pt x="82296" y="0"/>
                                </a:moveTo>
                                <a:lnTo>
                                  <a:pt x="133350" y="0"/>
                                </a:lnTo>
                                <a:lnTo>
                                  <a:pt x="133350" y="6096"/>
                                </a:lnTo>
                                <a:lnTo>
                                  <a:pt x="82296" y="6096"/>
                                </a:lnTo>
                                <a:cubicBezTo>
                                  <a:pt x="39624" y="6096"/>
                                  <a:pt x="6096" y="41148"/>
                                  <a:pt x="6096" y="82296"/>
                                </a:cubicBezTo>
                                <a:cubicBezTo>
                                  <a:pt x="6096" y="124968"/>
                                  <a:pt x="39624" y="158496"/>
                                  <a:pt x="82296" y="158496"/>
                                </a:cubicBezTo>
                                <a:lnTo>
                                  <a:pt x="133350" y="158496"/>
                                </a:lnTo>
                                <a:lnTo>
                                  <a:pt x="133350" y="166116"/>
                                </a:lnTo>
                                <a:lnTo>
                                  <a:pt x="82296" y="166116"/>
                                </a:lnTo>
                                <a:cubicBezTo>
                                  <a:pt x="36576" y="166116"/>
                                  <a:pt x="0" y="128016"/>
                                  <a:pt x="0" y="82296"/>
                                </a:cubicBezTo>
                                <a:cubicBezTo>
                                  <a:pt x="0" y="38100"/>
                                  <a:pt x="36576" y="0"/>
                                  <a:pt x="82296" y="0"/>
                                </a:cubicBez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116" name="Shape 116"/>
                        <wps:cNvSpPr/>
                        <wps:spPr>
                          <a:xfrm>
                            <a:off x="133350" y="236220"/>
                            <a:ext cx="133350" cy="166116"/>
                          </a:xfrm>
                          <a:custGeom>
                            <a:avLst/>
                            <a:gdLst/>
                            <a:ahLst/>
                            <a:cxnLst/>
                            <a:rect l="0" t="0" r="0" b="0"/>
                            <a:pathLst>
                              <a:path w="133350" h="166116">
                                <a:moveTo>
                                  <a:pt x="0" y="0"/>
                                </a:moveTo>
                                <a:lnTo>
                                  <a:pt x="51054" y="0"/>
                                </a:lnTo>
                                <a:cubicBezTo>
                                  <a:pt x="96774" y="0"/>
                                  <a:pt x="133350" y="38100"/>
                                  <a:pt x="133350" y="82296"/>
                                </a:cubicBezTo>
                                <a:cubicBezTo>
                                  <a:pt x="133350" y="128016"/>
                                  <a:pt x="96774" y="166116"/>
                                  <a:pt x="51054" y="166116"/>
                                </a:cubicBezTo>
                                <a:lnTo>
                                  <a:pt x="0" y="166116"/>
                                </a:lnTo>
                                <a:lnTo>
                                  <a:pt x="0" y="158496"/>
                                </a:lnTo>
                                <a:lnTo>
                                  <a:pt x="51054" y="158496"/>
                                </a:lnTo>
                                <a:cubicBezTo>
                                  <a:pt x="93726" y="158496"/>
                                  <a:pt x="127254" y="124968"/>
                                  <a:pt x="127254" y="82296"/>
                                </a:cubicBezTo>
                                <a:cubicBezTo>
                                  <a:pt x="127254" y="41148"/>
                                  <a:pt x="93726" y="6096"/>
                                  <a:pt x="51054" y="6096"/>
                                </a:cubicBezTo>
                                <a:lnTo>
                                  <a:pt x="0" y="6096"/>
                                </a:lnTo>
                                <a:lnTo>
                                  <a:pt x="0" y="0"/>
                                </a:ln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117" name="Shape 117"/>
                        <wps:cNvSpPr/>
                        <wps:spPr>
                          <a:xfrm>
                            <a:off x="0" y="473964"/>
                            <a:ext cx="133350" cy="164592"/>
                          </a:xfrm>
                          <a:custGeom>
                            <a:avLst/>
                            <a:gdLst/>
                            <a:ahLst/>
                            <a:cxnLst/>
                            <a:rect l="0" t="0" r="0" b="0"/>
                            <a:pathLst>
                              <a:path w="133350" h="164592">
                                <a:moveTo>
                                  <a:pt x="82296" y="0"/>
                                </a:moveTo>
                                <a:lnTo>
                                  <a:pt x="133350" y="0"/>
                                </a:lnTo>
                                <a:lnTo>
                                  <a:pt x="133350" y="6096"/>
                                </a:lnTo>
                                <a:lnTo>
                                  <a:pt x="82296" y="6096"/>
                                </a:lnTo>
                                <a:cubicBezTo>
                                  <a:pt x="39624" y="6096"/>
                                  <a:pt x="6096" y="41148"/>
                                  <a:pt x="6096" y="82296"/>
                                </a:cubicBezTo>
                                <a:cubicBezTo>
                                  <a:pt x="6096" y="124968"/>
                                  <a:pt x="39624" y="158496"/>
                                  <a:pt x="82296" y="158496"/>
                                </a:cubicBezTo>
                                <a:lnTo>
                                  <a:pt x="133350" y="158496"/>
                                </a:lnTo>
                                <a:lnTo>
                                  <a:pt x="133350" y="164592"/>
                                </a:lnTo>
                                <a:lnTo>
                                  <a:pt x="82296" y="164592"/>
                                </a:lnTo>
                                <a:cubicBezTo>
                                  <a:pt x="36576" y="164592"/>
                                  <a:pt x="0" y="128016"/>
                                  <a:pt x="0" y="82296"/>
                                </a:cubicBezTo>
                                <a:cubicBezTo>
                                  <a:pt x="0" y="36576"/>
                                  <a:pt x="36576" y="0"/>
                                  <a:pt x="82296" y="0"/>
                                </a:cubicBez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118" name="Shape 118"/>
                        <wps:cNvSpPr/>
                        <wps:spPr>
                          <a:xfrm>
                            <a:off x="133350" y="473964"/>
                            <a:ext cx="133350" cy="164592"/>
                          </a:xfrm>
                          <a:custGeom>
                            <a:avLst/>
                            <a:gdLst/>
                            <a:ahLst/>
                            <a:cxnLst/>
                            <a:rect l="0" t="0" r="0" b="0"/>
                            <a:pathLst>
                              <a:path w="133350" h="164592">
                                <a:moveTo>
                                  <a:pt x="0" y="0"/>
                                </a:moveTo>
                                <a:lnTo>
                                  <a:pt x="51054" y="0"/>
                                </a:lnTo>
                                <a:cubicBezTo>
                                  <a:pt x="96774" y="0"/>
                                  <a:pt x="133350" y="36576"/>
                                  <a:pt x="133350" y="82296"/>
                                </a:cubicBezTo>
                                <a:cubicBezTo>
                                  <a:pt x="133350" y="128016"/>
                                  <a:pt x="96774" y="164592"/>
                                  <a:pt x="51054" y="164592"/>
                                </a:cubicBezTo>
                                <a:lnTo>
                                  <a:pt x="0" y="164592"/>
                                </a:lnTo>
                                <a:lnTo>
                                  <a:pt x="0" y="158496"/>
                                </a:lnTo>
                                <a:lnTo>
                                  <a:pt x="51054" y="158496"/>
                                </a:lnTo>
                                <a:cubicBezTo>
                                  <a:pt x="93726" y="158496"/>
                                  <a:pt x="127254" y="124968"/>
                                  <a:pt x="127254" y="82296"/>
                                </a:cubicBezTo>
                                <a:cubicBezTo>
                                  <a:pt x="127254" y="41148"/>
                                  <a:pt x="93726" y="6096"/>
                                  <a:pt x="51054" y="6096"/>
                                </a:cubicBezTo>
                                <a:lnTo>
                                  <a:pt x="0" y="6096"/>
                                </a:lnTo>
                                <a:lnTo>
                                  <a:pt x="0" y="0"/>
                                </a:ln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g:wgp>
                  </a:graphicData>
                </a:graphic>
              </wp:anchor>
            </w:drawing>
          </mc:Choice>
          <mc:Fallback>
            <w:pict>
              <v:group w14:anchorId="7AF2113F" id="Group 2850" o:spid="_x0000_s1026" style="position:absolute;margin-left:23.3pt;margin-top:-1.95pt;width:21pt;height:50.3pt;z-index:251662336" coordsize="2667,63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">
                <v:shape id="Shape 113" o:spid="_x0000_s1027" style="position:absolute;width:1333;height:1645;visibility:visible;mso-wrap-style:square;v-text-anchor:top" coordsize="133350,164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" path="m82296,r51054,l133350,6096r-51054,c39624,6096,6096,39624,6096,82296v,41148,33528,76200,76200,76200l133350,158496r,6096l82296,164592c36576,164592,,128016,,82296,,36576,36576,,82296,xe" fillcolor="#999" stroked="f" strokeweight="0">
                  <v:stroke miterlimit="83231f" joinstyle="miter"/>
                  <v:path arrowok="t" textboxrect="0,0,133350,164592"/>
                </v:shape>
                <v:shape id="Shape 114" o:spid="_x0000_s1028" style="position:absolute;left:1333;width:1334;height:1645;visibility:visible;mso-wrap-style:square;v-text-anchor:top" coordsize="133350,164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" path="m,l51054,v45720,,82296,36576,82296,82296c133350,128016,96774,164592,51054,164592l,164592r,-6096l51054,158496v42672,,76200,-35052,76200,-76200c127254,39624,93726,6096,51054,6096l,6096,,xe" fillcolor="#999" stroked="f" strokeweight="0">
                  <v:stroke miterlimit="83231f" joinstyle="miter"/>
                  <v:path arrowok="t" textboxrect="0,0,133350,164592"/>
                </v:shape>
                <v:shape id="Shape 115" o:spid="_x0000_s1029" style="position:absolute;top:2362;width:1333;height:1661;visibility:visible;mso-wrap-style:square;v-text-anchor:top" coordsize="133350,166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" path="m82296,r51054,l133350,6096r-51054,c39624,6096,6096,41148,6096,82296v,42672,33528,76200,76200,76200l133350,158496r,7620l82296,166116c36576,166116,,128016,,82296,,38100,36576,,82296,xe" fillcolor="#999" stroked="f" strokeweight="0">
                  <v:stroke miterlimit="83231f" joinstyle="miter"/>
                  <v:path arrowok="t" textboxrect="0,0,133350,166116"/>
                </v:shape>
                <v:shape id="Shape 116" o:spid="_x0000_s1030" style="position:absolute;left:1333;top:2362;width:1334;height:1661;visibility:visible;mso-wrap-style:square;v-text-anchor:top" coordsize="133350,166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" path="m,l51054,v45720,,82296,38100,82296,82296c133350,128016,96774,166116,51054,166116l,166116r,-7620l51054,158496v42672,,76200,-33528,76200,-76200c127254,41148,93726,6096,51054,6096l,6096,,xe" fillcolor="#999" stroked="f" strokeweight="0">
                  <v:stroke miterlimit="83231f" joinstyle="miter"/>
                  <v:path arrowok="t" textboxrect="0,0,133350,166116"/>
                </v:shape>
                <v:shape id="Shape 117" o:spid="_x0000_s1031" style="position:absolute;top:4739;width:1333;height:1646;visibility:visible;mso-wrap-style:square;v-text-anchor:top" coordsize="133350,164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" path="m82296,r51054,l133350,6096r-51054,c39624,6096,6096,41148,6096,82296v,42672,33528,76200,76200,76200l133350,158496r,6096l82296,164592c36576,164592,,128016,,82296,,36576,36576,,82296,xe" fillcolor="#999" stroked="f" strokeweight="0">
                  <v:stroke miterlimit="83231f" joinstyle="miter"/>
                  <v:path arrowok="t" textboxrect="0,0,133350,164592"/>
                </v:shape>
                <v:shape id="Shape 118" o:spid="_x0000_s1032" style="position:absolute;left:1333;top:4739;width:1334;height:1646;visibility:visible;mso-wrap-style:square;v-text-anchor:top" coordsize="133350,164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" path="m,l51054,v45720,,82296,36576,82296,82296c133350,128016,96774,164592,51054,164592l,164592r,-6096l51054,158496v42672,,76200,-33528,76200,-76200c127254,41148,93726,6096,51054,6096l,6096,,xe" fillcolor="#999" stroked="f" strokeweight="0">
                  <v:stroke miterlimit="83231f" joinstyle="miter"/>
                  <v:path arrowok="t" textboxrect="0,0,133350,164592"/>
                </v:shape>
                <w10:wrap type="square"/>
              </v:group>
            </w:pict>
          </mc:Fallback>
        </mc:AlternateContent>
      </w:r>
      <w:r w:rsidRPr="008C7D5A">
        <w:rPr>
          <w:rFonts w:ascii="Times New Roman" w:hAnsi="Times New Roman" w:cs="Times New Roman"/>
          <w:sz w:val="24"/>
          <w:szCs w:val="24"/>
        </w:rPr>
        <w:t xml:space="preserve">Yes completely </w:t>
      </w:r>
    </w:p>
    <w:p w:rsidR="00431F96" w:rsidRPr="008C7D5A" w:rsidRDefault="00431F96" w:rsidP="00183633">
      <w:pPr>
        <w:spacing w:after="0" w:line="240" w:lineRule="auto"/>
        <w:ind w:left="476" w:right="6082"/>
        <w:jc w:val="both"/>
        <w:rPr>
          <w:rFonts w:ascii="Times New Roman" w:hAnsi="Times New Roman" w:cs="Times New Roman"/>
          <w:sz w:val="24"/>
          <w:szCs w:val="24"/>
        </w:rPr>
      </w:pPr>
      <w:r w:rsidRPr="008C7D5A">
        <w:rPr>
          <w:rFonts w:ascii="Times New Roman" w:hAnsi="Times New Roman" w:cs="Times New Roman"/>
          <w:sz w:val="24"/>
          <w:szCs w:val="24"/>
        </w:rPr>
        <w:t>Yes somehow</w:t>
      </w:r>
    </w:p>
    <w:p w:rsidR="00431F96" w:rsidRPr="008C7D5A" w:rsidRDefault="00431F96" w:rsidP="00183633">
      <w:pPr>
        <w:spacing w:after="405" w:line="240" w:lineRule="auto"/>
        <w:ind w:left="476"/>
        <w:jc w:val="both"/>
        <w:rPr>
          <w:rFonts w:ascii="Times New Roman" w:hAnsi="Times New Roman" w:cs="Times New Roman"/>
          <w:sz w:val="24"/>
          <w:szCs w:val="24"/>
        </w:rPr>
      </w:pPr>
      <w:r w:rsidRPr="008C7D5A">
        <w:rPr>
          <w:rFonts w:ascii="Times New Roman" w:hAnsi="Times New Roman" w:cs="Times New Roman"/>
          <w:sz w:val="24"/>
          <w:szCs w:val="24"/>
        </w:rPr>
        <w:t>Not really</w:t>
      </w:r>
    </w:p>
    <w:p w:rsidR="00431F96" w:rsidRPr="008C7D5A" w:rsidRDefault="00431F96" w:rsidP="00183633">
      <w:pPr>
        <w:numPr>
          <w:ilvl w:val="0"/>
          <w:numId w:val="16"/>
        </w:numPr>
        <w:spacing w:after="31" w:line="360" w:lineRule="auto"/>
        <w:ind w:hanging="326"/>
        <w:jc w:val="both"/>
        <w:rPr>
          <w:rFonts w:ascii="Times New Roman" w:hAnsi="Times New Roman" w:cs="Times New Roman"/>
          <w:sz w:val="24"/>
          <w:szCs w:val="24"/>
        </w:rPr>
      </w:pPr>
      <w:r w:rsidRPr="008C7D5A">
        <w:rPr>
          <w:rFonts w:ascii="Times New Roman" w:hAnsi="Times New Roman" w:cs="Times New Roman"/>
          <w:sz w:val="24"/>
          <w:szCs w:val="24"/>
        </w:rPr>
        <w:t>Are you generally interested in technological products?</w:t>
      </w:r>
    </w:p>
    <w:p w:rsidR="00431F96" w:rsidRPr="008C7D5A" w:rsidRDefault="00431F96" w:rsidP="00183633">
      <w:pPr>
        <w:spacing w:after="191" w:line="360" w:lineRule="auto"/>
        <w:ind w:left="386"/>
        <w:jc w:val="both"/>
        <w:rPr>
          <w:rFonts w:ascii="Times New Roman" w:hAnsi="Times New Roman" w:cs="Times New Roman"/>
          <w:sz w:val="24"/>
          <w:szCs w:val="24"/>
        </w:rPr>
      </w:pPr>
      <w:r w:rsidRPr="008C7D5A">
        <w:rPr>
          <w:rFonts w:ascii="Times New Roman" w:hAnsi="Times New Roman" w:cs="Times New Roman"/>
          <w:sz w:val="24"/>
          <w:szCs w:val="24"/>
        </w:rPr>
        <w:t>Mark only one oval.</w:t>
      </w:r>
    </w:p>
    <w:p w:rsidR="00431F96" w:rsidRPr="008C7D5A" w:rsidRDefault="00431F96" w:rsidP="00183633">
      <w:pPr>
        <w:spacing w:line="240" w:lineRule="auto"/>
        <w:ind w:left="476"/>
        <w:jc w:val="both"/>
        <w:rPr>
          <w:rFonts w:ascii="Times New Roman" w:hAnsi="Times New Roman" w:cs="Times New Roman"/>
          <w:sz w:val="24"/>
          <w:szCs w:val="24"/>
        </w:rPr>
      </w:pPr>
      <w:r w:rsidRPr="008C7D5A">
        <w:rPr>
          <w:rFonts w:ascii="Times New Roman" w:eastAsia="Calibri" w:hAnsi="Times New Roman" w:cs="Times New Roman"/>
          <w:noProof/>
          <w:sz w:val="24"/>
          <w:szCs w:val="24"/>
          <w:lang w:eastAsia="en-GB"/>
        </w:rPr>
        <mc:AlternateContent>
          <mc:Choice Requires="wpg">
            <w:drawing>
              <wp:anchor distT="0" distB="0" distL="114300" distR="114300" simplePos="0" relativeHeight="251663360" behindDoc="0" locked="0" layoutInCell="1" allowOverlap="1" wp14:anchorId="52AE93D9" wp14:editId="0E6AC8F9">
                <wp:simplePos x="0" y="0"/>
                <wp:positionH relativeFrom="column">
                  <wp:posOffset>295686</wp:posOffset>
                </wp:positionH>
                <wp:positionV relativeFrom="paragraph">
                  <wp:posOffset>-24435</wp:posOffset>
                </wp:positionV>
                <wp:extent cx="266700" cy="640081"/>
                <wp:effectExtent l="0" t="0" r="0" b="0"/>
                <wp:wrapSquare wrapText="bothSides"/>
                <wp:docPr id="2851" name="Group 2851"/>
                <wp:cNvGraphicFramePr/>
                <a:graphic xmlns:a="http://schemas.openxmlformats.org/drawingml/2006/main">
                  <a:graphicData uri="http://schemas.microsoft.com/office/word/2010/wordprocessingGroup">
                    <wpg:wgp>
                      <wpg:cNvGrpSpPr/>
                      <wpg:grpSpPr>
                        <a:xfrm>
                          <a:off x="0" y="0"/>
                          <a:ext cx="266700" cy="640081"/>
                          <a:chOff x="0" y="0"/>
                          <a:chExt cx="266700" cy="640081"/>
                        </a:xfrm>
                      </wpg:grpSpPr>
                      <wps:wsp>
                        <wps:cNvPr id="119" name="Shape 119"/>
                        <wps:cNvSpPr/>
                        <wps:spPr>
                          <a:xfrm>
                            <a:off x="0" y="0"/>
                            <a:ext cx="133350" cy="164592"/>
                          </a:xfrm>
                          <a:custGeom>
                            <a:avLst/>
                            <a:gdLst/>
                            <a:ahLst/>
                            <a:cxnLst/>
                            <a:rect l="0" t="0" r="0" b="0"/>
                            <a:pathLst>
                              <a:path w="133350" h="164592">
                                <a:moveTo>
                                  <a:pt x="82296" y="0"/>
                                </a:moveTo>
                                <a:lnTo>
                                  <a:pt x="133350" y="0"/>
                                </a:lnTo>
                                <a:lnTo>
                                  <a:pt x="133350" y="6096"/>
                                </a:lnTo>
                                <a:lnTo>
                                  <a:pt x="82296" y="6096"/>
                                </a:lnTo>
                                <a:cubicBezTo>
                                  <a:pt x="39624" y="6096"/>
                                  <a:pt x="6096" y="39624"/>
                                  <a:pt x="6096" y="82296"/>
                                </a:cubicBezTo>
                                <a:cubicBezTo>
                                  <a:pt x="6096" y="124968"/>
                                  <a:pt x="39624" y="158496"/>
                                  <a:pt x="82296" y="158496"/>
                                </a:cubicBezTo>
                                <a:lnTo>
                                  <a:pt x="133350" y="158496"/>
                                </a:lnTo>
                                <a:lnTo>
                                  <a:pt x="133350" y="164592"/>
                                </a:lnTo>
                                <a:lnTo>
                                  <a:pt x="82296" y="164592"/>
                                </a:lnTo>
                                <a:cubicBezTo>
                                  <a:pt x="36576" y="164592"/>
                                  <a:pt x="0" y="128016"/>
                                  <a:pt x="0" y="82296"/>
                                </a:cubicBezTo>
                                <a:cubicBezTo>
                                  <a:pt x="0" y="36576"/>
                                  <a:pt x="36576" y="0"/>
                                  <a:pt x="82296" y="0"/>
                                </a:cubicBez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120" name="Shape 120"/>
                        <wps:cNvSpPr/>
                        <wps:spPr>
                          <a:xfrm>
                            <a:off x="133350" y="0"/>
                            <a:ext cx="133350" cy="164592"/>
                          </a:xfrm>
                          <a:custGeom>
                            <a:avLst/>
                            <a:gdLst/>
                            <a:ahLst/>
                            <a:cxnLst/>
                            <a:rect l="0" t="0" r="0" b="0"/>
                            <a:pathLst>
                              <a:path w="133350" h="164592">
                                <a:moveTo>
                                  <a:pt x="0" y="0"/>
                                </a:moveTo>
                                <a:lnTo>
                                  <a:pt x="51054" y="0"/>
                                </a:lnTo>
                                <a:cubicBezTo>
                                  <a:pt x="96774" y="0"/>
                                  <a:pt x="133350" y="36576"/>
                                  <a:pt x="133350" y="82296"/>
                                </a:cubicBezTo>
                                <a:cubicBezTo>
                                  <a:pt x="133350" y="128016"/>
                                  <a:pt x="96774" y="164592"/>
                                  <a:pt x="51054" y="164592"/>
                                </a:cubicBezTo>
                                <a:lnTo>
                                  <a:pt x="0" y="164592"/>
                                </a:lnTo>
                                <a:lnTo>
                                  <a:pt x="0" y="158496"/>
                                </a:lnTo>
                                <a:lnTo>
                                  <a:pt x="51054" y="158496"/>
                                </a:lnTo>
                                <a:cubicBezTo>
                                  <a:pt x="93726" y="158496"/>
                                  <a:pt x="127254" y="124968"/>
                                  <a:pt x="127254" y="82296"/>
                                </a:cubicBezTo>
                                <a:cubicBezTo>
                                  <a:pt x="127254" y="39624"/>
                                  <a:pt x="93726" y="6096"/>
                                  <a:pt x="51054" y="6096"/>
                                </a:cubicBezTo>
                                <a:lnTo>
                                  <a:pt x="0" y="6096"/>
                                </a:lnTo>
                                <a:lnTo>
                                  <a:pt x="0" y="0"/>
                                </a:ln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121" name="Shape 121"/>
                        <wps:cNvSpPr/>
                        <wps:spPr>
                          <a:xfrm>
                            <a:off x="0" y="237744"/>
                            <a:ext cx="133350" cy="164592"/>
                          </a:xfrm>
                          <a:custGeom>
                            <a:avLst/>
                            <a:gdLst/>
                            <a:ahLst/>
                            <a:cxnLst/>
                            <a:rect l="0" t="0" r="0" b="0"/>
                            <a:pathLst>
                              <a:path w="133350" h="164592">
                                <a:moveTo>
                                  <a:pt x="82296" y="0"/>
                                </a:moveTo>
                                <a:lnTo>
                                  <a:pt x="133350" y="0"/>
                                </a:lnTo>
                                <a:lnTo>
                                  <a:pt x="133350" y="6096"/>
                                </a:lnTo>
                                <a:lnTo>
                                  <a:pt x="82296" y="6096"/>
                                </a:lnTo>
                                <a:cubicBezTo>
                                  <a:pt x="39624" y="6096"/>
                                  <a:pt x="6096" y="39624"/>
                                  <a:pt x="6096" y="82296"/>
                                </a:cubicBezTo>
                                <a:cubicBezTo>
                                  <a:pt x="6096" y="123444"/>
                                  <a:pt x="39624" y="158496"/>
                                  <a:pt x="82296" y="158496"/>
                                </a:cubicBezTo>
                                <a:lnTo>
                                  <a:pt x="133350" y="158496"/>
                                </a:lnTo>
                                <a:lnTo>
                                  <a:pt x="133350" y="164592"/>
                                </a:lnTo>
                                <a:lnTo>
                                  <a:pt x="82296" y="164592"/>
                                </a:lnTo>
                                <a:cubicBezTo>
                                  <a:pt x="36576" y="164592"/>
                                  <a:pt x="0" y="128016"/>
                                  <a:pt x="0" y="82296"/>
                                </a:cubicBezTo>
                                <a:cubicBezTo>
                                  <a:pt x="0" y="36576"/>
                                  <a:pt x="36576" y="0"/>
                                  <a:pt x="82296" y="0"/>
                                </a:cubicBez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122" name="Shape 122"/>
                        <wps:cNvSpPr/>
                        <wps:spPr>
                          <a:xfrm>
                            <a:off x="133350" y="237744"/>
                            <a:ext cx="133350" cy="164592"/>
                          </a:xfrm>
                          <a:custGeom>
                            <a:avLst/>
                            <a:gdLst/>
                            <a:ahLst/>
                            <a:cxnLst/>
                            <a:rect l="0" t="0" r="0" b="0"/>
                            <a:pathLst>
                              <a:path w="133350" h="164592">
                                <a:moveTo>
                                  <a:pt x="0" y="0"/>
                                </a:moveTo>
                                <a:lnTo>
                                  <a:pt x="51054" y="0"/>
                                </a:lnTo>
                                <a:cubicBezTo>
                                  <a:pt x="96774" y="0"/>
                                  <a:pt x="133350" y="36576"/>
                                  <a:pt x="133350" y="82296"/>
                                </a:cubicBezTo>
                                <a:cubicBezTo>
                                  <a:pt x="133350" y="128016"/>
                                  <a:pt x="96774" y="164592"/>
                                  <a:pt x="51054" y="164592"/>
                                </a:cubicBezTo>
                                <a:lnTo>
                                  <a:pt x="0" y="164592"/>
                                </a:lnTo>
                                <a:lnTo>
                                  <a:pt x="0" y="158496"/>
                                </a:lnTo>
                                <a:lnTo>
                                  <a:pt x="51054" y="158496"/>
                                </a:lnTo>
                                <a:cubicBezTo>
                                  <a:pt x="93726" y="158496"/>
                                  <a:pt x="127254" y="123444"/>
                                  <a:pt x="127254" y="82296"/>
                                </a:cubicBezTo>
                                <a:cubicBezTo>
                                  <a:pt x="127254" y="39624"/>
                                  <a:pt x="93726" y="6096"/>
                                  <a:pt x="51054" y="6096"/>
                                </a:cubicBezTo>
                                <a:lnTo>
                                  <a:pt x="0" y="6096"/>
                                </a:lnTo>
                                <a:lnTo>
                                  <a:pt x="0" y="0"/>
                                </a:ln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123" name="Shape 123"/>
                        <wps:cNvSpPr/>
                        <wps:spPr>
                          <a:xfrm>
                            <a:off x="0" y="473965"/>
                            <a:ext cx="133350" cy="166116"/>
                          </a:xfrm>
                          <a:custGeom>
                            <a:avLst/>
                            <a:gdLst/>
                            <a:ahLst/>
                            <a:cxnLst/>
                            <a:rect l="0" t="0" r="0" b="0"/>
                            <a:pathLst>
                              <a:path w="133350" h="166116">
                                <a:moveTo>
                                  <a:pt x="82296" y="0"/>
                                </a:moveTo>
                                <a:lnTo>
                                  <a:pt x="133350" y="0"/>
                                </a:lnTo>
                                <a:lnTo>
                                  <a:pt x="133350" y="6096"/>
                                </a:lnTo>
                                <a:lnTo>
                                  <a:pt x="82296" y="6096"/>
                                </a:lnTo>
                                <a:cubicBezTo>
                                  <a:pt x="39624" y="6096"/>
                                  <a:pt x="6096" y="41148"/>
                                  <a:pt x="6096" y="82296"/>
                                </a:cubicBezTo>
                                <a:cubicBezTo>
                                  <a:pt x="6096" y="124968"/>
                                  <a:pt x="39624" y="158496"/>
                                  <a:pt x="82296" y="158496"/>
                                </a:cubicBezTo>
                                <a:lnTo>
                                  <a:pt x="133350" y="158496"/>
                                </a:lnTo>
                                <a:lnTo>
                                  <a:pt x="133350" y="166116"/>
                                </a:lnTo>
                                <a:lnTo>
                                  <a:pt x="82296" y="166116"/>
                                </a:lnTo>
                                <a:cubicBezTo>
                                  <a:pt x="36576" y="166116"/>
                                  <a:pt x="0" y="128016"/>
                                  <a:pt x="0" y="82296"/>
                                </a:cubicBezTo>
                                <a:cubicBezTo>
                                  <a:pt x="0" y="38100"/>
                                  <a:pt x="36576" y="0"/>
                                  <a:pt x="82296" y="0"/>
                                </a:cubicBez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124" name="Shape 124"/>
                        <wps:cNvSpPr/>
                        <wps:spPr>
                          <a:xfrm>
                            <a:off x="133350" y="473965"/>
                            <a:ext cx="133350" cy="166116"/>
                          </a:xfrm>
                          <a:custGeom>
                            <a:avLst/>
                            <a:gdLst/>
                            <a:ahLst/>
                            <a:cxnLst/>
                            <a:rect l="0" t="0" r="0" b="0"/>
                            <a:pathLst>
                              <a:path w="133350" h="166116">
                                <a:moveTo>
                                  <a:pt x="0" y="0"/>
                                </a:moveTo>
                                <a:lnTo>
                                  <a:pt x="51054" y="0"/>
                                </a:lnTo>
                                <a:cubicBezTo>
                                  <a:pt x="96774" y="0"/>
                                  <a:pt x="133350" y="38100"/>
                                  <a:pt x="133350" y="82296"/>
                                </a:cubicBezTo>
                                <a:cubicBezTo>
                                  <a:pt x="133350" y="128016"/>
                                  <a:pt x="96774" y="166116"/>
                                  <a:pt x="51054" y="166116"/>
                                </a:cubicBezTo>
                                <a:lnTo>
                                  <a:pt x="0" y="166116"/>
                                </a:lnTo>
                                <a:lnTo>
                                  <a:pt x="0" y="158496"/>
                                </a:lnTo>
                                <a:lnTo>
                                  <a:pt x="51054" y="158496"/>
                                </a:lnTo>
                                <a:cubicBezTo>
                                  <a:pt x="93726" y="158496"/>
                                  <a:pt x="127254" y="124968"/>
                                  <a:pt x="127254" y="82296"/>
                                </a:cubicBezTo>
                                <a:cubicBezTo>
                                  <a:pt x="127254" y="41148"/>
                                  <a:pt x="93726" y="6096"/>
                                  <a:pt x="51054" y="6096"/>
                                </a:cubicBezTo>
                                <a:lnTo>
                                  <a:pt x="0" y="6096"/>
                                </a:lnTo>
                                <a:lnTo>
                                  <a:pt x="0" y="0"/>
                                </a:ln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g:wgp>
                  </a:graphicData>
                </a:graphic>
              </wp:anchor>
            </w:drawing>
          </mc:Choice>
          <mc:Fallback>
            <w:pict>
              <v:group w14:anchorId="30D671B3" id="Group 2851" o:spid="_x0000_s1026" style="position:absolute;margin-left:23.3pt;margin-top:-1.9pt;width:21pt;height:50.4pt;z-index:251663360" coordsize="2667,64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">
                <v:shape id="Shape 119" o:spid="_x0000_s1027" style="position:absolute;width:1333;height:1645;visibility:visible;mso-wrap-style:square;v-text-anchor:top" coordsize="133350,164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" path="m82296,r51054,l133350,6096r-51054,c39624,6096,6096,39624,6096,82296v,42672,33528,76200,76200,76200l133350,158496r,6096l82296,164592c36576,164592,,128016,,82296,,36576,36576,,82296,xe" fillcolor="#999" stroked="f" strokeweight="0">
                  <v:stroke miterlimit="83231f" joinstyle="miter"/>
                  <v:path arrowok="t" textboxrect="0,0,133350,164592"/>
                </v:shape>
                <v:shape id="Shape 120" o:spid="_x0000_s1028" style="position:absolute;left:1333;width:1334;height:1645;visibility:visible;mso-wrap-style:square;v-text-anchor:top" coordsize="133350,164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" path="m,l51054,v45720,,82296,36576,82296,82296c133350,128016,96774,164592,51054,164592l,164592r,-6096l51054,158496v42672,,76200,-33528,76200,-76200c127254,39624,93726,6096,51054,6096l,6096,,xe" fillcolor="#999" stroked="f" strokeweight="0">
                  <v:stroke miterlimit="83231f" joinstyle="miter"/>
                  <v:path arrowok="t" textboxrect="0,0,133350,164592"/>
                </v:shape>
                <v:shape id="Shape 121" o:spid="_x0000_s1029" style="position:absolute;top:2377;width:1333;height:1646;visibility:visible;mso-wrap-style:square;v-text-anchor:top" coordsize="133350,164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" path="m82296,r51054,l133350,6096r-51054,c39624,6096,6096,39624,6096,82296v,41148,33528,76200,76200,76200l133350,158496r,6096l82296,164592c36576,164592,,128016,,82296,,36576,36576,,82296,xe" fillcolor="#999" stroked="f" strokeweight="0">
                  <v:stroke miterlimit="83231f" joinstyle="miter"/>
                  <v:path arrowok="t" textboxrect="0,0,133350,164592"/>
                </v:shape>
                <v:shape id="Shape 122" o:spid="_x0000_s1030" style="position:absolute;left:1333;top:2377;width:1334;height:1646;visibility:visible;mso-wrap-style:square;v-text-anchor:top" coordsize="133350,164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" path="m,l51054,v45720,,82296,36576,82296,82296c133350,128016,96774,164592,51054,164592l,164592r,-6096l51054,158496v42672,,76200,-35052,76200,-76200c127254,39624,93726,6096,51054,6096l,6096,,xe" fillcolor="#999" stroked="f" strokeweight="0">
                  <v:stroke miterlimit="83231f" joinstyle="miter"/>
                  <v:path arrowok="t" textboxrect="0,0,133350,164592"/>
                </v:shape>
                <v:shape id="Shape 123" o:spid="_x0000_s1031" style="position:absolute;top:4739;width:1333;height:1661;visibility:visible;mso-wrap-style:square;v-text-anchor:top" coordsize="133350,166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" path="m82296,r51054,l133350,6096r-51054,c39624,6096,6096,41148,6096,82296v,42672,33528,76200,76200,76200l133350,158496r,7620l82296,166116c36576,166116,,128016,,82296,,38100,36576,,82296,xe" fillcolor="#999" stroked="f" strokeweight="0">
                  <v:stroke miterlimit="83231f" joinstyle="miter"/>
                  <v:path arrowok="t" textboxrect="0,0,133350,166116"/>
                </v:shape>
                <v:shape id="Shape 124" o:spid="_x0000_s1032" style="position:absolute;left:1333;top:4739;width:1334;height:1661;visibility:visible;mso-wrap-style:square;v-text-anchor:top" coordsize="133350,166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" path="m,l51054,v45720,,82296,38100,82296,82296c133350,128016,96774,166116,51054,166116l,166116r,-7620l51054,158496v42672,,76200,-33528,76200,-76200c127254,41148,93726,6096,51054,6096l,6096,,xe" fillcolor="#999" stroked="f" strokeweight="0">
                  <v:stroke miterlimit="83231f" joinstyle="miter"/>
                  <v:path arrowok="t" textboxrect="0,0,133350,166116"/>
                </v:shape>
                <w10:wrap type="square"/>
              </v:group>
            </w:pict>
          </mc:Fallback>
        </mc:AlternateContent>
      </w:r>
      <w:r w:rsidRPr="008C7D5A">
        <w:rPr>
          <w:rFonts w:ascii="Times New Roman" w:hAnsi="Times New Roman" w:cs="Times New Roman"/>
          <w:sz w:val="24"/>
          <w:szCs w:val="24"/>
        </w:rPr>
        <w:t>Yes</w:t>
      </w:r>
    </w:p>
    <w:p w:rsidR="00431F96" w:rsidRPr="008C7D5A" w:rsidRDefault="00431F96" w:rsidP="00183633">
      <w:pPr>
        <w:spacing w:line="240" w:lineRule="auto"/>
        <w:ind w:left="476"/>
        <w:jc w:val="both"/>
        <w:rPr>
          <w:rFonts w:ascii="Times New Roman" w:hAnsi="Times New Roman" w:cs="Times New Roman"/>
          <w:sz w:val="24"/>
          <w:szCs w:val="24"/>
        </w:rPr>
      </w:pPr>
      <w:r w:rsidRPr="008C7D5A">
        <w:rPr>
          <w:rFonts w:ascii="Times New Roman" w:hAnsi="Times New Roman" w:cs="Times New Roman"/>
          <w:sz w:val="24"/>
          <w:szCs w:val="24"/>
        </w:rPr>
        <w:t>It depends</w:t>
      </w:r>
    </w:p>
    <w:p w:rsidR="00431F96" w:rsidRPr="008C7D5A" w:rsidRDefault="00431F96" w:rsidP="00183633">
      <w:pPr>
        <w:spacing w:after="407" w:line="240" w:lineRule="auto"/>
        <w:ind w:left="476"/>
        <w:jc w:val="both"/>
        <w:rPr>
          <w:rFonts w:ascii="Times New Roman" w:hAnsi="Times New Roman" w:cs="Times New Roman"/>
          <w:sz w:val="24"/>
          <w:szCs w:val="24"/>
        </w:rPr>
      </w:pPr>
      <w:r w:rsidRPr="008C7D5A">
        <w:rPr>
          <w:rFonts w:ascii="Times New Roman" w:hAnsi="Times New Roman" w:cs="Times New Roman"/>
          <w:sz w:val="24"/>
          <w:szCs w:val="24"/>
        </w:rPr>
        <w:t>No</w:t>
      </w:r>
    </w:p>
    <w:p w:rsidR="00477575" w:rsidRPr="008C7D5A" w:rsidRDefault="00477575" w:rsidP="00183633">
      <w:pPr>
        <w:spacing w:after="407" w:line="360" w:lineRule="auto"/>
        <w:ind w:left="476"/>
        <w:jc w:val="both"/>
        <w:rPr>
          <w:rFonts w:ascii="Times New Roman" w:hAnsi="Times New Roman" w:cs="Times New Roman"/>
          <w:sz w:val="24"/>
          <w:szCs w:val="24"/>
        </w:rPr>
      </w:pPr>
    </w:p>
    <w:p w:rsidR="00431F96" w:rsidRPr="008C7D5A" w:rsidRDefault="00431F96" w:rsidP="00183633">
      <w:pPr>
        <w:numPr>
          <w:ilvl w:val="0"/>
          <w:numId w:val="16"/>
        </w:numPr>
        <w:spacing w:after="31" w:line="360" w:lineRule="auto"/>
        <w:ind w:hanging="326"/>
        <w:jc w:val="both"/>
        <w:rPr>
          <w:rFonts w:ascii="Times New Roman" w:hAnsi="Times New Roman" w:cs="Times New Roman"/>
          <w:sz w:val="24"/>
          <w:szCs w:val="24"/>
        </w:rPr>
      </w:pPr>
      <w:r w:rsidRPr="008C7D5A">
        <w:rPr>
          <w:rFonts w:ascii="Times New Roman" w:hAnsi="Times New Roman" w:cs="Times New Roman"/>
          <w:sz w:val="24"/>
          <w:szCs w:val="24"/>
        </w:rPr>
        <w:t>Would you be interested in automating your home?</w:t>
      </w:r>
    </w:p>
    <w:p w:rsidR="00431F96" w:rsidRPr="008C7D5A" w:rsidRDefault="00431F96" w:rsidP="00183633">
      <w:pPr>
        <w:spacing w:after="191" w:line="360" w:lineRule="auto"/>
        <w:ind w:left="386"/>
        <w:jc w:val="both"/>
        <w:rPr>
          <w:rFonts w:ascii="Times New Roman" w:hAnsi="Times New Roman" w:cs="Times New Roman"/>
          <w:sz w:val="24"/>
          <w:szCs w:val="24"/>
        </w:rPr>
      </w:pPr>
      <w:r w:rsidRPr="008C7D5A">
        <w:rPr>
          <w:rFonts w:ascii="Times New Roman" w:hAnsi="Times New Roman" w:cs="Times New Roman"/>
          <w:sz w:val="24"/>
          <w:szCs w:val="24"/>
        </w:rPr>
        <w:t>Mark only one oval.</w:t>
      </w:r>
    </w:p>
    <w:p w:rsidR="00431F96" w:rsidRPr="008C7D5A" w:rsidRDefault="00431F96" w:rsidP="00183633">
      <w:pPr>
        <w:spacing w:line="240" w:lineRule="auto"/>
        <w:ind w:left="476"/>
        <w:jc w:val="both"/>
        <w:rPr>
          <w:rFonts w:ascii="Times New Roman" w:hAnsi="Times New Roman" w:cs="Times New Roman"/>
          <w:sz w:val="24"/>
          <w:szCs w:val="24"/>
        </w:rPr>
      </w:pPr>
      <w:r w:rsidRPr="008C7D5A">
        <w:rPr>
          <w:rFonts w:ascii="Times New Roman" w:eastAsia="Calibri" w:hAnsi="Times New Roman" w:cs="Times New Roman"/>
          <w:noProof/>
          <w:sz w:val="24"/>
          <w:szCs w:val="24"/>
          <w:lang w:eastAsia="en-GB"/>
        </w:rPr>
        <mc:AlternateContent>
          <mc:Choice Requires="wpg">
            <w:drawing>
              <wp:anchor distT="0" distB="0" distL="114300" distR="114300" simplePos="0" relativeHeight="251664384" behindDoc="0" locked="0" layoutInCell="1" allowOverlap="1" wp14:anchorId="31ACAEEE" wp14:editId="48BFBC53">
                <wp:simplePos x="0" y="0"/>
                <wp:positionH relativeFrom="column">
                  <wp:posOffset>295686</wp:posOffset>
                </wp:positionH>
                <wp:positionV relativeFrom="paragraph">
                  <wp:posOffset>-25982</wp:posOffset>
                </wp:positionV>
                <wp:extent cx="266700" cy="640080"/>
                <wp:effectExtent l="0" t="0" r="0" b="0"/>
                <wp:wrapSquare wrapText="bothSides"/>
                <wp:docPr id="2852" name="Group 2852"/>
                <wp:cNvGraphicFramePr/>
                <a:graphic xmlns:a="http://schemas.openxmlformats.org/drawingml/2006/main">
                  <a:graphicData uri="http://schemas.microsoft.com/office/word/2010/wordprocessingGroup">
                    <wpg:wgp>
                      <wpg:cNvGrpSpPr/>
                      <wpg:grpSpPr>
                        <a:xfrm>
                          <a:off x="0" y="0"/>
                          <a:ext cx="266700" cy="640080"/>
                          <a:chOff x="0" y="0"/>
                          <a:chExt cx="266700" cy="640080"/>
                        </a:xfrm>
                      </wpg:grpSpPr>
                      <wps:wsp>
                        <wps:cNvPr id="125" name="Shape 125"/>
                        <wps:cNvSpPr/>
                        <wps:spPr>
                          <a:xfrm>
                            <a:off x="0" y="0"/>
                            <a:ext cx="133350" cy="164592"/>
                          </a:xfrm>
                          <a:custGeom>
                            <a:avLst/>
                            <a:gdLst/>
                            <a:ahLst/>
                            <a:cxnLst/>
                            <a:rect l="0" t="0" r="0" b="0"/>
                            <a:pathLst>
                              <a:path w="133350" h="164592">
                                <a:moveTo>
                                  <a:pt x="82296" y="0"/>
                                </a:moveTo>
                                <a:lnTo>
                                  <a:pt x="133350" y="0"/>
                                </a:lnTo>
                                <a:lnTo>
                                  <a:pt x="133350" y="6096"/>
                                </a:lnTo>
                                <a:lnTo>
                                  <a:pt x="82296" y="6096"/>
                                </a:lnTo>
                                <a:cubicBezTo>
                                  <a:pt x="39624" y="6096"/>
                                  <a:pt x="6096" y="41148"/>
                                  <a:pt x="6096" y="82296"/>
                                </a:cubicBezTo>
                                <a:cubicBezTo>
                                  <a:pt x="6096" y="124968"/>
                                  <a:pt x="39624" y="158496"/>
                                  <a:pt x="82296" y="158496"/>
                                </a:cubicBezTo>
                                <a:lnTo>
                                  <a:pt x="133350" y="158496"/>
                                </a:lnTo>
                                <a:lnTo>
                                  <a:pt x="133350" y="164592"/>
                                </a:lnTo>
                                <a:lnTo>
                                  <a:pt x="82296" y="164592"/>
                                </a:lnTo>
                                <a:cubicBezTo>
                                  <a:pt x="36576" y="164592"/>
                                  <a:pt x="0" y="128016"/>
                                  <a:pt x="0" y="82296"/>
                                </a:cubicBezTo>
                                <a:cubicBezTo>
                                  <a:pt x="0" y="36576"/>
                                  <a:pt x="36576" y="0"/>
                                  <a:pt x="82296" y="0"/>
                                </a:cubicBez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126" name="Shape 126"/>
                        <wps:cNvSpPr/>
                        <wps:spPr>
                          <a:xfrm>
                            <a:off x="133350" y="0"/>
                            <a:ext cx="133350" cy="164592"/>
                          </a:xfrm>
                          <a:custGeom>
                            <a:avLst/>
                            <a:gdLst/>
                            <a:ahLst/>
                            <a:cxnLst/>
                            <a:rect l="0" t="0" r="0" b="0"/>
                            <a:pathLst>
                              <a:path w="133350" h="164592">
                                <a:moveTo>
                                  <a:pt x="0" y="0"/>
                                </a:moveTo>
                                <a:lnTo>
                                  <a:pt x="51054" y="0"/>
                                </a:lnTo>
                                <a:cubicBezTo>
                                  <a:pt x="96774" y="0"/>
                                  <a:pt x="133350" y="36576"/>
                                  <a:pt x="133350" y="82296"/>
                                </a:cubicBezTo>
                                <a:cubicBezTo>
                                  <a:pt x="133350" y="128016"/>
                                  <a:pt x="96774" y="164592"/>
                                  <a:pt x="51054" y="164592"/>
                                </a:cubicBezTo>
                                <a:lnTo>
                                  <a:pt x="0" y="164592"/>
                                </a:lnTo>
                                <a:lnTo>
                                  <a:pt x="0" y="158496"/>
                                </a:lnTo>
                                <a:lnTo>
                                  <a:pt x="51054" y="158496"/>
                                </a:lnTo>
                                <a:cubicBezTo>
                                  <a:pt x="93726" y="158496"/>
                                  <a:pt x="127254" y="124968"/>
                                  <a:pt x="127254" y="82296"/>
                                </a:cubicBezTo>
                                <a:cubicBezTo>
                                  <a:pt x="127254" y="41148"/>
                                  <a:pt x="93726" y="6096"/>
                                  <a:pt x="51054" y="6096"/>
                                </a:cubicBezTo>
                                <a:lnTo>
                                  <a:pt x="0" y="6096"/>
                                </a:lnTo>
                                <a:lnTo>
                                  <a:pt x="0" y="0"/>
                                </a:ln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127" name="Shape 127"/>
                        <wps:cNvSpPr/>
                        <wps:spPr>
                          <a:xfrm>
                            <a:off x="0" y="237744"/>
                            <a:ext cx="133350" cy="164592"/>
                          </a:xfrm>
                          <a:custGeom>
                            <a:avLst/>
                            <a:gdLst/>
                            <a:ahLst/>
                            <a:cxnLst/>
                            <a:rect l="0" t="0" r="0" b="0"/>
                            <a:pathLst>
                              <a:path w="133350" h="164592">
                                <a:moveTo>
                                  <a:pt x="82296" y="0"/>
                                </a:moveTo>
                                <a:lnTo>
                                  <a:pt x="133350" y="0"/>
                                </a:lnTo>
                                <a:lnTo>
                                  <a:pt x="133350" y="6096"/>
                                </a:lnTo>
                                <a:lnTo>
                                  <a:pt x="82296" y="6096"/>
                                </a:lnTo>
                                <a:cubicBezTo>
                                  <a:pt x="39624" y="6096"/>
                                  <a:pt x="6096" y="39624"/>
                                  <a:pt x="6096" y="82296"/>
                                </a:cubicBezTo>
                                <a:cubicBezTo>
                                  <a:pt x="6096" y="124968"/>
                                  <a:pt x="39624" y="158496"/>
                                  <a:pt x="82296" y="158496"/>
                                </a:cubicBezTo>
                                <a:lnTo>
                                  <a:pt x="133350" y="158496"/>
                                </a:lnTo>
                                <a:lnTo>
                                  <a:pt x="133350" y="164592"/>
                                </a:lnTo>
                                <a:lnTo>
                                  <a:pt x="82296" y="164592"/>
                                </a:lnTo>
                                <a:cubicBezTo>
                                  <a:pt x="36576" y="164592"/>
                                  <a:pt x="0" y="128016"/>
                                  <a:pt x="0" y="82296"/>
                                </a:cubicBezTo>
                                <a:cubicBezTo>
                                  <a:pt x="0" y="36576"/>
                                  <a:pt x="36576" y="0"/>
                                  <a:pt x="82296" y="0"/>
                                </a:cubicBez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128" name="Shape 128"/>
                        <wps:cNvSpPr/>
                        <wps:spPr>
                          <a:xfrm>
                            <a:off x="133350" y="237744"/>
                            <a:ext cx="133350" cy="164592"/>
                          </a:xfrm>
                          <a:custGeom>
                            <a:avLst/>
                            <a:gdLst/>
                            <a:ahLst/>
                            <a:cxnLst/>
                            <a:rect l="0" t="0" r="0" b="0"/>
                            <a:pathLst>
                              <a:path w="133350" h="164592">
                                <a:moveTo>
                                  <a:pt x="0" y="0"/>
                                </a:moveTo>
                                <a:lnTo>
                                  <a:pt x="51054" y="0"/>
                                </a:lnTo>
                                <a:cubicBezTo>
                                  <a:pt x="96774" y="0"/>
                                  <a:pt x="133350" y="36576"/>
                                  <a:pt x="133350" y="82296"/>
                                </a:cubicBezTo>
                                <a:cubicBezTo>
                                  <a:pt x="133350" y="128016"/>
                                  <a:pt x="96774" y="164592"/>
                                  <a:pt x="51054" y="164592"/>
                                </a:cubicBezTo>
                                <a:lnTo>
                                  <a:pt x="0" y="164592"/>
                                </a:lnTo>
                                <a:lnTo>
                                  <a:pt x="0" y="158496"/>
                                </a:lnTo>
                                <a:lnTo>
                                  <a:pt x="51054" y="158496"/>
                                </a:lnTo>
                                <a:cubicBezTo>
                                  <a:pt x="93726" y="158496"/>
                                  <a:pt x="127254" y="124968"/>
                                  <a:pt x="127254" y="82296"/>
                                </a:cubicBezTo>
                                <a:cubicBezTo>
                                  <a:pt x="127254" y="39624"/>
                                  <a:pt x="93726" y="6096"/>
                                  <a:pt x="51054" y="6096"/>
                                </a:cubicBezTo>
                                <a:lnTo>
                                  <a:pt x="0" y="6096"/>
                                </a:lnTo>
                                <a:lnTo>
                                  <a:pt x="0" y="0"/>
                                </a:ln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129" name="Shape 129"/>
                        <wps:cNvSpPr/>
                        <wps:spPr>
                          <a:xfrm>
                            <a:off x="0" y="475488"/>
                            <a:ext cx="133350" cy="164592"/>
                          </a:xfrm>
                          <a:custGeom>
                            <a:avLst/>
                            <a:gdLst/>
                            <a:ahLst/>
                            <a:cxnLst/>
                            <a:rect l="0" t="0" r="0" b="0"/>
                            <a:pathLst>
                              <a:path w="133350" h="164592">
                                <a:moveTo>
                                  <a:pt x="82296" y="0"/>
                                </a:moveTo>
                                <a:lnTo>
                                  <a:pt x="133350" y="0"/>
                                </a:lnTo>
                                <a:lnTo>
                                  <a:pt x="133350" y="6096"/>
                                </a:lnTo>
                                <a:lnTo>
                                  <a:pt x="82296" y="6096"/>
                                </a:lnTo>
                                <a:cubicBezTo>
                                  <a:pt x="39624" y="6096"/>
                                  <a:pt x="6096" y="39624"/>
                                  <a:pt x="6096" y="82296"/>
                                </a:cubicBezTo>
                                <a:cubicBezTo>
                                  <a:pt x="6096" y="123444"/>
                                  <a:pt x="39624" y="158496"/>
                                  <a:pt x="82296" y="158496"/>
                                </a:cubicBezTo>
                                <a:lnTo>
                                  <a:pt x="133350" y="158496"/>
                                </a:lnTo>
                                <a:lnTo>
                                  <a:pt x="133350" y="164592"/>
                                </a:lnTo>
                                <a:lnTo>
                                  <a:pt x="82296" y="164592"/>
                                </a:lnTo>
                                <a:cubicBezTo>
                                  <a:pt x="36576" y="164592"/>
                                  <a:pt x="0" y="128016"/>
                                  <a:pt x="0" y="82296"/>
                                </a:cubicBezTo>
                                <a:cubicBezTo>
                                  <a:pt x="0" y="36576"/>
                                  <a:pt x="36576" y="0"/>
                                  <a:pt x="82296" y="0"/>
                                </a:cubicBez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130" name="Shape 130"/>
                        <wps:cNvSpPr/>
                        <wps:spPr>
                          <a:xfrm>
                            <a:off x="133350" y="475488"/>
                            <a:ext cx="133350" cy="164592"/>
                          </a:xfrm>
                          <a:custGeom>
                            <a:avLst/>
                            <a:gdLst/>
                            <a:ahLst/>
                            <a:cxnLst/>
                            <a:rect l="0" t="0" r="0" b="0"/>
                            <a:pathLst>
                              <a:path w="133350" h="164592">
                                <a:moveTo>
                                  <a:pt x="0" y="0"/>
                                </a:moveTo>
                                <a:lnTo>
                                  <a:pt x="51054" y="0"/>
                                </a:lnTo>
                                <a:cubicBezTo>
                                  <a:pt x="96774" y="0"/>
                                  <a:pt x="133350" y="36576"/>
                                  <a:pt x="133350" y="82296"/>
                                </a:cubicBezTo>
                                <a:cubicBezTo>
                                  <a:pt x="133350" y="128016"/>
                                  <a:pt x="96774" y="164592"/>
                                  <a:pt x="51054" y="164592"/>
                                </a:cubicBezTo>
                                <a:lnTo>
                                  <a:pt x="0" y="164592"/>
                                </a:lnTo>
                                <a:lnTo>
                                  <a:pt x="0" y="158496"/>
                                </a:lnTo>
                                <a:lnTo>
                                  <a:pt x="51054" y="158496"/>
                                </a:lnTo>
                                <a:cubicBezTo>
                                  <a:pt x="93726" y="158496"/>
                                  <a:pt x="127254" y="123444"/>
                                  <a:pt x="127254" y="82296"/>
                                </a:cubicBezTo>
                                <a:cubicBezTo>
                                  <a:pt x="127254" y="39624"/>
                                  <a:pt x="93726" y="6096"/>
                                  <a:pt x="51054" y="6096"/>
                                </a:cubicBezTo>
                                <a:lnTo>
                                  <a:pt x="0" y="6096"/>
                                </a:lnTo>
                                <a:lnTo>
                                  <a:pt x="0" y="0"/>
                                </a:ln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g:wgp>
                  </a:graphicData>
                </a:graphic>
              </wp:anchor>
            </w:drawing>
          </mc:Choice>
          <mc:Fallback>
            <w:pict>
              <v:group w14:anchorId="58619FD3" id="Group 2852" o:spid="_x0000_s1026" style="position:absolute;margin-left:23.3pt;margin-top:-2.05pt;width:21pt;height:50.4pt;z-index:251664384" coordsize="2667,64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">
                <v:shape id="Shape 125" o:spid="_x0000_s1027" style="position:absolute;width:1333;height:1645;visibility:visible;mso-wrap-style:square;v-text-anchor:top" coordsize="133350,164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" path="m82296,r51054,l133350,6096r-51054,c39624,6096,6096,41148,6096,82296v,42672,33528,76200,76200,76200l133350,158496r,6096l82296,164592c36576,164592,,128016,,82296,,36576,36576,,82296,xe" fillcolor="#999" stroked="f" strokeweight="0">
                  <v:stroke miterlimit="83231f" joinstyle="miter"/>
                  <v:path arrowok="t" textboxrect="0,0,133350,164592"/>
                </v:shape>
                <v:shape id="Shape 126" o:spid="_x0000_s1028" style="position:absolute;left:1333;width:1334;height:1645;visibility:visible;mso-wrap-style:square;v-text-anchor:top" coordsize="133350,164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" path="m,l51054,v45720,,82296,36576,82296,82296c133350,128016,96774,164592,51054,164592l,164592r,-6096l51054,158496v42672,,76200,-33528,76200,-76200c127254,41148,93726,6096,51054,6096l,6096,,xe" fillcolor="#999" stroked="f" strokeweight="0">
                  <v:stroke miterlimit="83231f" joinstyle="miter"/>
                  <v:path arrowok="t" textboxrect="0,0,133350,164592"/>
                </v:shape>
                <v:shape id="Shape 127" o:spid="_x0000_s1029" style="position:absolute;top:2377;width:1333;height:1646;visibility:visible;mso-wrap-style:square;v-text-anchor:top" coordsize="133350,164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" path="m82296,r51054,l133350,6096r-51054,c39624,6096,6096,39624,6096,82296v,42672,33528,76200,76200,76200l133350,158496r,6096l82296,164592c36576,164592,,128016,,82296,,36576,36576,,82296,xe" fillcolor="#999" stroked="f" strokeweight="0">
                  <v:stroke miterlimit="83231f" joinstyle="miter"/>
                  <v:path arrowok="t" textboxrect="0,0,133350,164592"/>
                </v:shape>
                <v:shape id="Shape 128" o:spid="_x0000_s1030" style="position:absolute;left:1333;top:2377;width:1334;height:1646;visibility:visible;mso-wrap-style:square;v-text-anchor:top" coordsize="133350,164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" path="m,l51054,v45720,,82296,36576,82296,82296c133350,128016,96774,164592,51054,164592l,164592r,-6096l51054,158496v42672,,76200,-33528,76200,-76200c127254,39624,93726,6096,51054,6096l,6096,,xe" fillcolor="#999" stroked="f" strokeweight="0">
                  <v:stroke miterlimit="83231f" joinstyle="miter"/>
                  <v:path arrowok="t" textboxrect="0,0,133350,164592"/>
                </v:shape>
                <v:shape id="Shape 129" o:spid="_x0000_s1031" style="position:absolute;top:4754;width:1333;height:1646;visibility:visible;mso-wrap-style:square;v-text-anchor:top" coordsize="133350,164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" path="m82296,r51054,l133350,6096r-51054,c39624,6096,6096,39624,6096,82296v,41148,33528,76200,76200,76200l133350,158496r,6096l82296,164592c36576,164592,,128016,,82296,,36576,36576,,82296,xe" fillcolor="#999" stroked="f" strokeweight="0">
                  <v:stroke miterlimit="83231f" joinstyle="miter"/>
                  <v:path arrowok="t" textboxrect="0,0,133350,164592"/>
                </v:shape>
                <v:shape id="Shape 130" o:spid="_x0000_s1032" style="position:absolute;left:1333;top:4754;width:1334;height:1646;visibility:visible;mso-wrap-style:square;v-text-anchor:top" coordsize="133350,164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" path="m,l51054,v45720,,82296,36576,82296,82296c133350,128016,96774,164592,51054,164592l,164592r,-6096l51054,158496v42672,,76200,-35052,76200,-76200c127254,39624,93726,6096,51054,6096l,6096,,xe" fillcolor="#999" stroked="f" strokeweight="0">
                  <v:stroke miterlimit="83231f" joinstyle="miter"/>
                  <v:path arrowok="t" textboxrect="0,0,133350,164592"/>
                </v:shape>
                <w10:wrap type="square"/>
              </v:group>
            </w:pict>
          </mc:Fallback>
        </mc:AlternateContent>
      </w:r>
      <w:r w:rsidRPr="008C7D5A">
        <w:rPr>
          <w:rFonts w:ascii="Times New Roman" w:hAnsi="Times New Roman" w:cs="Times New Roman"/>
          <w:sz w:val="24"/>
          <w:szCs w:val="24"/>
        </w:rPr>
        <w:t>Yes</w:t>
      </w:r>
    </w:p>
    <w:p w:rsidR="00431F96" w:rsidRPr="008C7D5A" w:rsidRDefault="00431F96" w:rsidP="00183633">
      <w:pPr>
        <w:spacing w:line="240" w:lineRule="auto"/>
        <w:ind w:left="476"/>
        <w:jc w:val="both"/>
        <w:rPr>
          <w:rFonts w:ascii="Times New Roman" w:hAnsi="Times New Roman" w:cs="Times New Roman"/>
          <w:sz w:val="24"/>
          <w:szCs w:val="24"/>
        </w:rPr>
      </w:pPr>
      <w:r w:rsidRPr="008C7D5A">
        <w:rPr>
          <w:rFonts w:ascii="Times New Roman" w:hAnsi="Times New Roman" w:cs="Times New Roman"/>
          <w:sz w:val="24"/>
          <w:szCs w:val="24"/>
        </w:rPr>
        <w:t>No</w:t>
      </w:r>
    </w:p>
    <w:p w:rsidR="00431F96" w:rsidRPr="008C7D5A" w:rsidRDefault="00431F96" w:rsidP="00183633">
      <w:pPr>
        <w:spacing w:after="407" w:line="240" w:lineRule="auto"/>
        <w:ind w:left="476"/>
        <w:jc w:val="both"/>
        <w:rPr>
          <w:rFonts w:ascii="Times New Roman" w:hAnsi="Times New Roman" w:cs="Times New Roman"/>
          <w:sz w:val="24"/>
          <w:szCs w:val="24"/>
        </w:rPr>
      </w:pPr>
      <w:r w:rsidRPr="008C7D5A">
        <w:rPr>
          <w:rFonts w:ascii="Times New Roman" w:hAnsi="Times New Roman" w:cs="Times New Roman"/>
          <w:sz w:val="24"/>
          <w:szCs w:val="24"/>
        </w:rPr>
        <w:t>Maybe</w:t>
      </w:r>
    </w:p>
    <w:p w:rsidR="00477575" w:rsidRPr="008C7D5A" w:rsidRDefault="00477575" w:rsidP="00183633">
      <w:pPr>
        <w:spacing w:after="407" w:line="360" w:lineRule="auto"/>
        <w:ind w:left="476"/>
        <w:jc w:val="both"/>
        <w:rPr>
          <w:rFonts w:ascii="Times New Roman" w:hAnsi="Times New Roman" w:cs="Times New Roman"/>
          <w:sz w:val="24"/>
          <w:szCs w:val="24"/>
        </w:rPr>
      </w:pPr>
    </w:p>
    <w:p w:rsidR="00477575" w:rsidRPr="008C7D5A" w:rsidRDefault="00477575" w:rsidP="00183633">
      <w:pPr>
        <w:spacing w:after="407" w:line="360" w:lineRule="auto"/>
        <w:ind w:left="476"/>
        <w:jc w:val="both"/>
        <w:rPr>
          <w:rFonts w:ascii="Times New Roman" w:hAnsi="Times New Roman" w:cs="Times New Roman"/>
          <w:sz w:val="24"/>
          <w:szCs w:val="24"/>
        </w:rPr>
      </w:pPr>
    </w:p>
    <w:p w:rsidR="00431F96" w:rsidRPr="008C7D5A" w:rsidRDefault="00431F96" w:rsidP="00183633">
      <w:pPr>
        <w:numPr>
          <w:ilvl w:val="0"/>
          <w:numId w:val="16"/>
        </w:numPr>
        <w:spacing w:after="31" w:line="360" w:lineRule="auto"/>
        <w:ind w:hanging="326"/>
        <w:jc w:val="both"/>
        <w:rPr>
          <w:rFonts w:ascii="Times New Roman" w:hAnsi="Times New Roman" w:cs="Times New Roman"/>
          <w:sz w:val="24"/>
          <w:szCs w:val="24"/>
        </w:rPr>
      </w:pPr>
      <w:r w:rsidRPr="008C7D5A">
        <w:rPr>
          <w:rFonts w:ascii="Times New Roman" w:hAnsi="Times New Roman" w:cs="Times New Roman"/>
          <w:sz w:val="24"/>
          <w:szCs w:val="24"/>
        </w:rPr>
        <w:t>Why would you like to automate your home?</w:t>
      </w:r>
    </w:p>
    <w:p w:rsidR="00431F96" w:rsidRPr="008C7D5A" w:rsidRDefault="00431F96" w:rsidP="00183633">
      <w:pPr>
        <w:spacing w:after="191" w:line="360" w:lineRule="auto"/>
        <w:ind w:left="386"/>
        <w:jc w:val="both"/>
        <w:rPr>
          <w:rFonts w:ascii="Times New Roman" w:hAnsi="Times New Roman" w:cs="Times New Roman"/>
          <w:sz w:val="24"/>
          <w:szCs w:val="24"/>
        </w:rPr>
      </w:pPr>
      <w:r w:rsidRPr="008C7D5A">
        <w:rPr>
          <w:rFonts w:ascii="Times New Roman" w:hAnsi="Times New Roman" w:cs="Times New Roman"/>
          <w:sz w:val="24"/>
          <w:szCs w:val="24"/>
        </w:rPr>
        <w:t>Tick all that apply.</w:t>
      </w:r>
    </w:p>
    <w:p w:rsidR="00431F96" w:rsidRPr="008C7D5A" w:rsidRDefault="00431F96" w:rsidP="00183633">
      <w:pPr>
        <w:spacing w:line="240" w:lineRule="auto"/>
        <w:ind w:left="476"/>
        <w:jc w:val="both"/>
        <w:rPr>
          <w:rFonts w:ascii="Times New Roman" w:hAnsi="Times New Roman" w:cs="Times New Roman"/>
          <w:sz w:val="24"/>
          <w:szCs w:val="24"/>
        </w:rPr>
      </w:pPr>
      <w:r w:rsidRPr="008C7D5A">
        <w:rPr>
          <w:rFonts w:ascii="Times New Roman" w:eastAsia="Calibri" w:hAnsi="Times New Roman" w:cs="Times New Roman"/>
          <w:noProof/>
          <w:sz w:val="24"/>
          <w:szCs w:val="24"/>
          <w:lang w:eastAsia="en-GB"/>
        </w:rPr>
        <mc:AlternateContent>
          <mc:Choice Requires="wpg">
            <w:drawing>
              <wp:anchor distT="0" distB="0" distL="114300" distR="114300" simplePos="0" relativeHeight="251665408" behindDoc="0" locked="0" layoutInCell="1" allowOverlap="1" wp14:anchorId="7EA88A26" wp14:editId="22C8D762">
                <wp:simplePos x="0" y="0"/>
                <wp:positionH relativeFrom="column">
                  <wp:posOffset>295686</wp:posOffset>
                </wp:positionH>
                <wp:positionV relativeFrom="paragraph">
                  <wp:posOffset>-25970</wp:posOffset>
                </wp:positionV>
                <wp:extent cx="164592" cy="1115568"/>
                <wp:effectExtent l="0" t="0" r="0" b="0"/>
                <wp:wrapSquare wrapText="bothSides"/>
                <wp:docPr id="2853" name="Group 2853"/>
                <wp:cNvGraphicFramePr/>
                <a:graphic xmlns:a="http://schemas.openxmlformats.org/drawingml/2006/main">
                  <a:graphicData uri="http://schemas.microsoft.com/office/word/2010/wordprocessingGroup">
                    <wpg:wgp>
                      <wpg:cNvGrpSpPr/>
                      <wpg:grpSpPr>
                        <a:xfrm>
                          <a:off x="0" y="0"/>
                          <a:ext cx="164592" cy="1115568"/>
                          <a:chOff x="0" y="0"/>
                          <a:chExt cx="164592" cy="1115568"/>
                        </a:xfrm>
                      </wpg:grpSpPr>
                      <wps:wsp>
                        <wps:cNvPr id="3566" name="Shape 3566"/>
                        <wps:cNvSpPr/>
                        <wps:spPr>
                          <a:xfrm>
                            <a:off x="0" y="0"/>
                            <a:ext cx="158496" cy="9144"/>
                          </a:xfrm>
                          <a:custGeom>
                            <a:avLst/>
                            <a:gdLst/>
                            <a:ahLst/>
                            <a:cxnLst/>
                            <a:rect l="0" t="0" r="0" b="0"/>
                            <a:pathLst>
                              <a:path w="158496" h="9144">
                                <a:moveTo>
                                  <a:pt x="0" y="0"/>
                                </a:moveTo>
                                <a:lnTo>
                                  <a:pt x="158496" y="0"/>
                                </a:lnTo>
                                <a:lnTo>
                                  <a:pt x="158496" y="9144"/>
                                </a:lnTo>
                                <a:lnTo>
                                  <a:pt x="0" y="9144"/>
                                </a:lnTo>
                                <a:lnTo>
                                  <a:pt x="0" y="0"/>
                                </a:lnTo>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3567" name="Shape 3567"/>
                        <wps:cNvSpPr/>
                        <wps:spPr>
                          <a:xfrm>
                            <a:off x="158496" y="0"/>
                            <a:ext cx="9144" cy="160020"/>
                          </a:xfrm>
                          <a:custGeom>
                            <a:avLst/>
                            <a:gdLst/>
                            <a:ahLst/>
                            <a:cxnLst/>
                            <a:rect l="0" t="0" r="0" b="0"/>
                            <a:pathLst>
                              <a:path w="9144" h="160020">
                                <a:moveTo>
                                  <a:pt x="0" y="0"/>
                                </a:moveTo>
                                <a:lnTo>
                                  <a:pt x="9144" y="0"/>
                                </a:lnTo>
                                <a:lnTo>
                                  <a:pt x="9144" y="160020"/>
                                </a:lnTo>
                                <a:lnTo>
                                  <a:pt x="0" y="160020"/>
                                </a:lnTo>
                                <a:lnTo>
                                  <a:pt x="0" y="0"/>
                                </a:lnTo>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3568" name="Shape 3568"/>
                        <wps:cNvSpPr/>
                        <wps:spPr>
                          <a:xfrm>
                            <a:off x="6096" y="160020"/>
                            <a:ext cx="158496" cy="9144"/>
                          </a:xfrm>
                          <a:custGeom>
                            <a:avLst/>
                            <a:gdLst/>
                            <a:ahLst/>
                            <a:cxnLst/>
                            <a:rect l="0" t="0" r="0" b="0"/>
                            <a:pathLst>
                              <a:path w="158496" h="9144">
                                <a:moveTo>
                                  <a:pt x="0" y="0"/>
                                </a:moveTo>
                                <a:lnTo>
                                  <a:pt x="158496" y="0"/>
                                </a:lnTo>
                                <a:lnTo>
                                  <a:pt x="158496" y="9144"/>
                                </a:lnTo>
                                <a:lnTo>
                                  <a:pt x="0" y="9144"/>
                                </a:lnTo>
                                <a:lnTo>
                                  <a:pt x="0" y="0"/>
                                </a:lnTo>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3569" name="Shape 3569"/>
                        <wps:cNvSpPr/>
                        <wps:spPr>
                          <a:xfrm>
                            <a:off x="0" y="237744"/>
                            <a:ext cx="158496" cy="9144"/>
                          </a:xfrm>
                          <a:custGeom>
                            <a:avLst/>
                            <a:gdLst/>
                            <a:ahLst/>
                            <a:cxnLst/>
                            <a:rect l="0" t="0" r="0" b="0"/>
                            <a:pathLst>
                              <a:path w="158496" h="9144">
                                <a:moveTo>
                                  <a:pt x="0" y="0"/>
                                </a:moveTo>
                                <a:lnTo>
                                  <a:pt x="158496" y="0"/>
                                </a:lnTo>
                                <a:lnTo>
                                  <a:pt x="158496" y="9144"/>
                                </a:lnTo>
                                <a:lnTo>
                                  <a:pt x="0" y="9144"/>
                                </a:lnTo>
                                <a:lnTo>
                                  <a:pt x="0" y="0"/>
                                </a:lnTo>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3570" name="Shape 3570"/>
                        <wps:cNvSpPr/>
                        <wps:spPr>
                          <a:xfrm>
                            <a:off x="0" y="7620"/>
                            <a:ext cx="9144" cy="158496"/>
                          </a:xfrm>
                          <a:custGeom>
                            <a:avLst/>
                            <a:gdLst/>
                            <a:ahLst/>
                            <a:cxnLst/>
                            <a:rect l="0" t="0" r="0" b="0"/>
                            <a:pathLst>
                              <a:path w="9144" h="158496">
                                <a:moveTo>
                                  <a:pt x="0" y="0"/>
                                </a:moveTo>
                                <a:lnTo>
                                  <a:pt x="9144" y="0"/>
                                </a:lnTo>
                                <a:lnTo>
                                  <a:pt x="9144" y="158496"/>
                                </a:lnTo>
                                <a:lnTo>
                                  <a:pt x="0" y="158496"/>
                                </a:lnTo>
                                <a:lnTo>
                                  <a:pt x="0" y="0"/>
                                </a:lnTo>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3571" name="Shape 3571"/>
                        <wps:cNvSpPr/>
                        <wps:spPr>
                          <a:xfrm>
                            <a:off x="158496" y="237744"/>
                            <a:ext cx="9144" cy="158497"/>
                          </a:xfrm>
                          <a:custGeom>
                            <a:avLst/>
                            <a:gdLst/>
                            <a:ahLst/>
                            <a:cxnLst/>
                            <a:rect l="0" t="0" r="0" b="0"/>
                            <a:pathLst>
                              <a:path w="9144" h="158497">
                                <a:moveTo>
                                  <a:pt x="0" y="0"/>
                                </a:moveTo>
                                <a:lnTo>
                                  <a:pt x="9144" y="0"/>
                                </a:lnTo>
                                <a:lnTo>
                                  <a:pt x="9144" y="158497"/>
                                </a:lnTo>
                                <a:lnTo>
                                  <a:pt x="0" y="158497"/>
                                </a:lnTo>
                                <a:lnTo>
                                  <a:pt x="0" y="0"/>
                                </a:lnTo>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3572" name="Shape 3572"/>
                        <wps:cNvSpPr/>
                        <wps:spPr>
                          <a:xfrm>
                            <a:off x="6096" y="396241"/>
                            <a:ext cx="158496" cy="9144"/>
                          </a:xfrm>
                          <a:custGeom>
                            <a:avLst/>
                            <a:gdLst/>
                            <a:ahLst/>
                            <a:cxnLst/>
                            <a:rect l="0" t="0" r="0" b="0"/>
                            <a:pathLst>
                              <a:path w="158496" h="9144">
                                <a:moveTo>
                                  <a:pt x="0" y="0"/>
                                </a:moveTo>
                                <a:lnTo>
                                  <a:pt x="158496" y="0"/>
                                </a:lnTo>
                                <a:lnTo>
                                  <a:pt x="158496" y="9144"/>
                                </a:lnTo>
                                <a:lnTo>
                                  <a:pt x="0" y="9144"/>
                                </a:lnTo>
                                <a:lnTo>
                                  <a:pt x="0" y="0"/>
                                </a:lnTo>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3573" name="Shape 3573"/>
                        <wps:cNvSpPr/>
                        <wps:spPr>
                          <a:xfrm>
                            <a:off x="0" y="475488"/>
                            <a:ext cx="158496" cy="9144"/>
                          </a:xfrm>
                          <a:custGeom>
                            <a:avLst/>
                            <a:gdLst/>
                            <a:ahLst/>
                            <a:cxnLst/>
                            <a:rect l="0" t="0" r="0" b="0"/>
                            <a:pathLst>
                              <a:path w="158496" h="9144">
                                <a:moveTo>
                                  <a:pt x="0" y="0"/>
                                </a:moveTo>
                                <a:lnTo>
                                  <a:pt x="158496" y="0"/>
                                </a:lnTo>
                                <a:lnTo>
                                  <a:pt x="158496" y="9144"/>
                                </a:lnTo>
                                <a:lnTo>
                                  <a:pt x="0" y="9144"/>
                                </a:lnTo>
                                <a:lnTo>
                                  <a:pt x="0" y="0"/>
                                </a:lnTo>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3574" name="Shape 3574"/>
                        <wps:cNvSpPr/>
                        <wps:spPr>
                          <a:xfrm>
                            <a:off x="0" y="243841"/>
                            <a:ext cx="9144" cy="158495"/>
                          </a:xfrm>
                          <a:custGeom>
                            <a:avLst/>
                            <a:gdLst/>
                            <a:ahLst/>
                            <a:cxnLst/>
                            <a:rect l="0" t="0" r="0" b="0"/>
                            <a:pathLst>
                              <a:path w="9144" h="158495">
                                <a:moveTo>
                                  <a:pt x="0" y="0"/>
                                </a:moveTo>
                                <a:lnTo>
                                  <a:pt x="9144" y="0"/>
                                </a:lnTo>
                                <a:lnTo>
                                  <a:pt x="9144" y="158495"/>
                                </a:lnTo>
                                <a:lnTo>
                                  <a:pt x="0" y="158495"/>
                                </a:lnTo>
                                <a:lnTo>
                                  <a:pt x="0" y="0"/>
                                </a:lnTo>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3575" name="Shape 3575"/>
                        <wps:cNvSpPr/>
                        <wps:spPr>
                          <a:xfrm>
                            <a:off x="158496" y="475488"/>
                            <a:ext cx="9144" cy="158496"/>
                          </a:xfrm>
                          <a:custGeom>
                            <a:avLst/>
                            <a:gdLst/>
                            <a:ahLst/>
                            <a:cxnLst/>
                            <a:rect l="0" t="0" r="0" b="0"/>
                            <a:pathLst>
                              <a:path w="9144" h="158496">
                                <a:moveTo>
                                  <a:pt x="0" y="0"/>
                                </a:moveTo>
                                <a:lnTo>
                                  <a:pt x="9144" y="0"/>
                                </a:lnTo>
                                <a:lnTo>
                                  <a:pt x="9144" y="158496"/>
                                </a:lnTo>
                                <a:lnTo>
                                  <a:pt x="0" y="158496"/>
                                </a:lnTo>
                                <a:lnTo>
                                  <a:pt x="0" y="0"/>
                                </a:lnTo>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3576" name="Shape 3576"/>
                        <wps:cNvSpPr/>
                        <wps:spPr>
                          <a:xfrm>
                            <a:off x="6096" y="633984"/>
                            <a:ext cx="158496" cy="9144"/>
                          </a:xfrm>
                          <a:custGeom>
                            <a:avLst/>
                            <a:gdLst/>
                            <a:ahLst/>
                            <a:cxnLst/>
                            <a:rect l="0" t="0" r="0" b="0"/>
                            <a:pathLst>
                              <a:path w="158496" h="9144">
                                <a:moveTo>
                                  <a:pt x="0" y="0"/>
                                </a:moveTo>
                                <a:lnTo>
                                  <a:pt x="158496" y="0"/>
                                </a:lnTo>
                                <a:lnTo>
                                  <a:pt x="158496" y="9144"/>
                                </a:lnTo>
                                <a:lnTo>
                                  <a:pt x="0" y="9144"/>
                                </a:lnTo>
                                <a:lnTo>
                                  <a:pt x="0" y="0"/>
                                </a:lnTo>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3577" name="Shape 3577"/>
                        <wps:cNvSpPr/>
                        <wps:spPr>
                          <a:xfrm>
                            <a:off x="0" y="713232"/>
                            <a:ext cx="158496" cy="9144"/>
                          </a:xfrm>
                          <a:custGeom>
                            <a:avLst/>
                            <a:gdLst/>
                            <a:ahLst/>
                            <a:cxnLst/>
                            <a:rect l="0" t="0" r="0" b="0"/>
                            <a:pathLst>
                              <a:path w="158496" h="9144">
                                <a:moveTo>
                                  <a:pt x="0" y="0"/>
                                </a:moveTo>
                                <a:lnTo>
                                  <a:pt x="158496" y="0"/>
                                </a:lnTo>
                                <a:lnTo>
                                  <a:pt x="158496" y="9144"/>
                                </a:lnTo>
                                <a:lnTo>
                                  <a:pt x="0" y="9144"/>
                                </a:lnTo>
                                <a:lnTo>
                                  <a:pt x="0" y="0"/>
                                </a:lnTo>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3578" name="Shape 3578"/>
                        <wps:cNvSpPr/>
                        <wps:spPr>
                          <a:xfrm>
                            <a:off x="0" y="481584"/>
                            <a:ext cx="9144" cy="158496"/>
                          </a:xfrm>
                          <a:custGeom>
                            <a:avLst/>
                            <a:gdLst/>
                            <a:ahLst/>
                            <a:cxnLst/>
                            <a:rect l="0" t="0" r="0" b="0"/>
                            <a:pathLst>
                              <a:path w="9144" h="158496">
                                <a:moveTo>
                                  <a:pt x="0" y="0"/>
                                </a:moveTo>
                                <a:lnTo>
                                  <a:pt x="9144" y="0"/>
                                </a:lnTo>
                                <a:lnTo>
                                  <a:pt x="9144" y="158496"/>
                                </a:lnTo>
                                <a:lnTo>
                                  <a:pt x="0" y="158496"/>
                                </a:lnTo>
                                <a:lnTo>
                                  <a:pt x="0" y="0"/>
                                </a:lnTo>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3579" name="Shape 3579"/>
                        <wps:cNvSpPr/>
                        <wps:spPr>
                          <a:xfrm>
                            <a:off x="158496" y="713232"/>
                            <a:ext cx="9144" cy="158496"/>
                          </a:xfrm>
                          <a:custGeom>
                            <a:avLst/>
                            <a:gdLst/>
                            <a:ahLst/>
                            <a:cxnLst/>
                            <a:rect l="0" t="0" r="0" b="0"/>
                            <a:pathLst>
                              <a:path w="9144" h="158496">
                                <a:moveTo>
                                  <a:pt x="0" y="0"/>
                                </a:moveTo>
                                <a:lnTo>
                                  <a:pt x="9144" y="0"/>
                                </a:lnTo>
                                <a:lnTo>
                                  <a:pt x="9144" y="158496"/>
                                </a:lnTo>
                                <a:lnTo>
                                  <a:pt x="0" y="158496"/>
                                </a:lnTo>
                                <a:lnTo>
                                  <a:pt x="0" y="0"/>
                                </a:lnTo>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3580" name="Shape 3580"/>
                        <wps:cNvSpPr/>
                        <wps:spPr>
                          <a:xfrm>
                            <a:off x="6096" y="871728"/>
                            <a:ext cx="158496" cy="9144"/>
                          </a:xfrm>
                          <a:custGeom>
                            <a:avLst/>
                            <a:gdLst/>
                            <a:ahLst/>
                            <a:cxnLst/>
                            <a:rect l="0" t="0" r="0" b="0"/>
                            <a:pathLst>
                              <a:path w="158496" h="9144">
                                <a:moveTo>
                                  <a:pt x="0" y="0"/>
                                </a:moveTo>
                                <a:lnTo>
                                  <a:pt x="158496" y="0"/>
                                </a:lnTo>
                                <a:lnTo>
                                  <a:pt x="158496" y="9144"/>
                                </a:lnTo>
                                <a:lnTo>
                                  <a:pt x="0" y="9144"/>
                                </a:lnTo>
                                <a:lnTo>
                                  <a:pt x="0" y="0"/>
                                </a:lnTo>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3581" name="Shape 3581"/>
                        <wps:cNvSpPr/>
                        <wps:spPr>
                          <a:xfrm>
                            <a:off x="0" y="949452"/>
                            <a:ext cx="158496" cy="9144"/>
                          </a:xfrm>
                          <a:custGeom>
                            <a:avLst/>
                            <a:gdLst/>
                            <a:ahLst/>
                            <a:cxnLst/>
                            <a:rect l="0" t="0" r="0" b="0"/>
                            <a:pathLst>
                              <a:path w="158496" h="9144">
                                <a:moveTo>
                                  <a:pt x="0" y="0"/>
                                </a:moveTo>
                                <a:lnTo>
                                  <a:pt x="158496" y="0"/>
                                </a:lnTo>
                                <a:lnTo>
                                  <a:pt x="158496" y="9144"/>
                                </a:lnTo>
                                <a:lnTo>
                                  <a:pt x="0" y="9144"/>
                                </a:lnTo>
                                <a:lnTo>
                                  <a:pt x="0" y="0"/>
                                </a:lnTo>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3582" name="Shape 3582"/>
                        <wps:cNvSpPr/>
                        <wps:spPr>
                          <a:xfrm>
                            <a:off x="0" y="719328"/>
                            <a:ext cx="9144" cy="158496"/>
                          </a:xfrm>
                          <a:custGeom>
                            <a:avLst/>
                            <a:gdLst/>
                            <a:ahLst/>
                            <a:cxnLst/>
                            <a:rect l="0" t="0" r="0" b="0"/>
                            <a:pathLst>
                              <a:path w="9144" h="158496">
                                <a:moveTo>
                                  <a:pt x="0" y="0"/>
                                </a:moveTo>
                                <a:lnTo>
                                  <a:pt x="9144" y="0"/>
                                </a:lnTo>
                                <a:lnTo>
                                  <a:pt x="9144" y="158496"/>
                                </a:lnTo>
                                <a:lnTo>
                                  <a:pt x="0" y="158496"/>
                                </a:lnTo>
                                <a:lnTo>
                                  <a:pt x="0" y="0"/>
                                </a:lnTo>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3583" name="Shape 3583"/>
                        <wps:cNvSpPr/>
                        <wps:spPr>
                          <a:xfrm>
                            <a:off x="158496" y="949452"/>
                            <a:ext cx="9144" cy="158497"/>
                          </a:xfrm>
                          <a:custGeom>
                            <a:avLst/>
                            <a:gdLst/>
                            <a:ahLst/>
                            <a:cxnLst/>
                            <a:rect l="0" t="0" r="0" b="0"/>
                            <a:pathLst>
                              <a:path w="9144" h="158497">
                                <a:moveTo>
                                  <a:pt x="0" y="0"/>
                                </a:moveTo>
                                <a:lnTo>
                                  <a:pt x="9144" y="0"/>
                                </a:lnTo>
                                <a:lnTo>
                                  <a:pt x="9144" y="158497"/>
                                </a:lnTo>
                                <a:lnTo>
                                  <a:pt x="0" y="158497"/>
                                </a:lnTo>
                                <a:lnTo>
                                  <a:pt x="0" y="0"/>
                                </a:lnTo>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3584" name="Shape 3584"/>
                        <wps:cNvSpPr/>
                        <wps:spPr>
                          <a:xfrm>
                            <a:off x="6096" y="1107948"/>
                            <a:ext cx="158496" cy="9144"/>
                          </a:xfrm>
                          <a:custGeom>
                            <a:avLst/>
                            <a:gdLst/>
                            <a:ahLst/>
                            <a:cxnLst/>
                            <a:rect l="0" t="0" r="0" b="0"/>
                            <a:pathLst>
                              <a:path w="158496" h="9144">
                                <a:moveTo>
                                  <a:pt x="0" y="0"/>
                                </a:moveTo>
                                <a:lnTo>
                                  <a:pt x="158496" y="0"/>
                                </a:lnTo>
                                <a:lnTo>
                                  <a:pt x="158496" y="9144"/>
                                </a:lnTo>
                                <a:lnTo>
                                  <a:pt x="0" y="9144"/>
                                </a:lnTo>
                                <a:lnTo>
                                  <a:pt x="0" y="0"/>
                                </a:lnTo>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3585" name="Shape 3585"/>
                        <wps:cNvSpPr/>
                        <wps:spPr>
                          <a:xfrm>
                            <a:off x="0" y="955548"/>
                            <a:ext cx="9144" cy="160020"/>
                          </a:xfrm>
                          <a:custGeom>
                            <a:avLst/>
                            <a:gdLst/>
                            <a:ahLst/>
                            <a:cxnLst/>
                            <a:rect l="0" t="0" r="0" b="0"/>
                            <a:pathLst>
                              <a:path w="9144" h="160020">
                                <a:moveTo>
                                  <a:pt x="0" y="0"/>
                                </a:moveTo>
                                <a:lnTo>
                                  <a:pt x="9144" y="0"/>
                                </a:lnTo>
                                <a:lnTo>
                                  <a:pt x="9144" y="160020"/>
                                </a:lnTo>
                                <a:lnTo>
                                  <a:pt x="0" y="160020"/>
                                </a:lnTo>
                                <a:lnTo>
                                  <a:pt x="0" y="0"/>
                                </a:lnTo>
                              </a:path>
                            </a:pathLst>
                          </a:custGeom>
                          <a:ln w="0" cap="flat">
                            <a:miter lim="127000"/>
                          </a:ln>
                        </wps:spPr>
                        <wps:style>
                          <a:lnRef idx="0">
                            <a:srgbClr val="000000">
                              <a:alpha val="0"/>
                            </a:srgbClr>
                          </a:lnRef>
                          <a:fillRef idx="1">
                            <a:srgbClr val="999999"/>
                          </a:fillRef>
                          <a:effectRef idx="0">
                            <a:scrgbClr r="0" g="0" b="0"/>
                          </a:effectRef>
                          <a:fontRef idx="none"/>
                        </wps:style>
                        <wps:bodyPr/>
                      </wps:wsp>
                    </wpg:wgp>
                  </a:graphicData>
                </a:graphic>
              </wp:anchor>
            </w:drawing>
          </mc:Choice>
          <mc:Fallback>
            <w:pict>
              <v:group w14:anchorId="653B4CD4" id="Group 2853" o:spid="_x0000_s1026" style="position:absolute;margin-left:23.3pt;margin-top:-2.05pt;width:12.95pt;height:87.85pt;z-index:251665408" coordsize="1645,111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">
                <v:shape id="Shape 3566" o:spid="_x0000_s1027" style="position:absolute;width:1584;height:91;visibility:visible;mso-wrap-style:square;v-text-anchor:top" coordsize="158496,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" path="m,l158496,r,9144l,9144,,e" fillcolor="#999" stroked="f" strokeweight="0">
                  <v:stroke miterlimit="83231f" joinstyle="miter"/>
                  <v:path arrowok="t" textboxrect="0,0,158496,9144"/>
                </v:shape>
                <v:shape id="Shape 3567" o:spid="_x0000_s1028" style="position:absolute;left:1584;width:92;height:1600;visibility:visible;mso-wrap-style:square;v-text-anchor:top" coordsize="9144,1600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" path="m,l9144,r,160020l,160020,,e" fillcolor="#999" stroked="f" strokeweight="0">
                  <v:stroke miterlimit="83231f" joinstyle="miter"/>
                  <v:path arrowok="t" textboxrect="0,0,9144,160020"/>
                </v:shape>
                <v:shape id="Shape 3568" o:spid="_x0000_s1029" style="position:absolute;left:60;top:1600;width:1585;height:91;visibility:visible;mso-wrap-style:square;v-text-anchor:top" coordsize="158496,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" path="m,l158496,r,9144l,9144,,e" fillcolor="#999" stroked="f" strokeweight="0">
                  <v:stroke miterlimit="83231f" joinstyle="miter"/>
                  <v:path arrowok="t" textboxrect="0,0,158496,9144"/>
                </v:shape>
                <v:shape id="Shape 3569" o:spid="_x0000_s1030" style="position:absolute;top:2377;width:1584;height:91;visibility:visible;mso-wrap-style:square;v-text-anchor:top" coordsize="158496,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" path="m,l158496,r,9144l,9144,,e" fillcolor="#999" stroked="f" strokeweight="0">
                  <v:stroke miterlimit="83231f" joinstyle="miter"/>
                  <v:path arrowok="t" textboxrect="0,0,158496,9144"/>
                </v:shape>
                <v:shape id="Shape 3570" o:spid="_x0000_s1031" style="position:absolute;top:76;width:91;height:1585;visibility:visible;mso-wrap-style:square;v-text-anchor:top" coordsize="9144,1584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" path="m,l9144,r,158496l,158496,,e" fillcolor="#999" stroked="f" strokeweight="0">
                  <v:stroke miterlimit="83231f" joinstyle="miter"/>
                  <v:path arrowok="t" textboxrect="0,0,9144,158496"/>
                </v:shape>
                <v:shape id="Shape 3571" o:spid="_x0000_s1032" style="position:absolute;left:1584;top:2377;width:92;height:1585;visibility:visible;mso-wrap-style:square;v-text-anchor:top" coordsize="9144,1584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" path="m,l9144,r,158497l,158497,,e" fillcolor="#999" stroked="f" strokeweight="0">
                  <v:stroke miterlimit="83231f" joinstyle="miter"/>
                  <v:path arrowok="t" textboxrect="0,0,9144,158497"/>
                </v:shape>
                <v:shape id="Shape 3572" o:spid="_x0000_s1033" style="position:absolute;left:60;top:3962;width:1585;height:91;visibility:visible;mso-wrap-style:square;v-text-anchor:top" coordsize="158496,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" path="m,l158496,r,9144l,9144,,e" fillcolor="#999" stroked="f" strokeweight="0">
                  <v:stroke miterlimit="83231f" joinstyle="miter"/>
                  <v:path arrowok="t" textboxrect="0,0,158496,9144"/>
                </v:shape>
                <v:shape id="Shape 3573" o:spid="_x0000_s1034" style="position:absolute;top:4754;width:1584;height:92;visibility:visible;mso-wrap-style:square;v-text-anchor:top" coordsize="158496,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" path="m,l158496,r,9144l,9144,,e" fillcolor="#999" stroked="f" strokeweight="0">
                  <v:stroke miterlimit="83231f" joinstyle="miter"/>
                  <v:path arrowok="t" textboxrect="0,0,158496,9144"/>
                </v:shape>
                <v:shape id="Shape 3574" o:spid="_x0000_s1035" style="position:absolute;top:2438;width:91;height:1585;visibility:visible;mso-wrap-style:square;v-text-anchor:top" coordsize="9144,1584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" path="m,l9144,r,158495l,158495,,e" fillcolor="#999" stroked="f" strokeweight="0">
                  <v:stroke miterlimit="83231f" joinstyle="miter"/>
                  <v:path arrowok="t" textboxrect="0,0,9144,158495"/>
                </v:shape>
                <v:shape id="Shape 3575" o:spid="_x0000_s1036" style="position:absolute;left:1584;top:4754;width:92;height:1585;visibility:visible;mso-wrap-style:square;v-text-anchor:top" coordsize="9144,1584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" path="m,l9144,r,158496l,158496,,e" fillcolor="#999" stroked="f" strokeweight="0">
                  <v:stroke miterlimit="83231f" joinstyle="miter"/>
                  <v:path arrowok="t" textboxrect="0,0,9144,158496"/>
                </v:shape>
                <v:shape id="Shape 3576" o:spid="_x0000_s1037" style="position:absolute;left:60;top:6339;width:1585;height:92;visibility:visible;mso-wrap-style:square;v-text-anchor:top" coordsize="158496,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" path="m,l158496,r,9144l,9144,,e" fillcolor="#999" stroked="f" strokeweight="0">
                  <v:stroke miterlimit="83231f" joinstyle="miter"/>
                  <v:path arrowok="t" textboxrect="0,0,158496,9144"/>
                </v:shape>
                <v:shape id="Shape 3577" o:spid="_x0000_s1038" style="position:absolute;top:7132;width:1584;height:91;visibility:visible;mso-wrap-style:square;v-text-anchor:top" coordsize="158496,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" path="m,l158496,r,9144l,9144,,e" fillcolor="#999" stroked="f" strokeweight="0">
                  <v:stroke miterlimit="83231f" joinstyle="miter"/>
                  <v:path arrowok="t" textboxrect="0,0,158496,9144"/>
                </v:shape>
                <v:shape id="Shape 3578" o:spid="_x0000_s1039" style="position:absolute;top:4815;width:91;height:1585;visibility:visible;mso-wrap-style:square;v-text-anchor:top" coordsize="9144,1584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" path="m,l9144,r,158496l,158496,,e" fillcolor="#999" stroked="f" strokeweight="0">
                  <v:stroke miterlimit="83231f" joinstyle="miter"/>
                  <v:path arrowok="t" textboxrect="0,0,9144,158496"/>
                </v:shape>
                <v:shape id="Shape 3579" o:spid="_x0000_s1040" style="position:absolute;left:1584;top:7132;width:92;height:1585;visibility:visible;mso-wrap-style:square;v-text-anchor:top" coordsize="9144,1584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" path="m,l9144,r,158496l,158496,,e" fillcolor="#999" stroked="f" strokeweight="0">
                  <v:stroke miterlimit="83231f" joinstyle="miter"/>
                  <v:path arrowok="t" textboxrect="0,0,9144,158496"/>
                </v:shape>
                <v:shape id="Shape 3580" o:spid="_x0000_s1041" style="position:absolute;left:60;top:8717;width:1585;height:91;visibility:visible;mso-wrap-style:square;v-text-anchor:top" coordsize="158496,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" path="m,l158496,r,9144l,9144,,e" fillcolor="#999" stroked="f" strokeweight="0">
                  <v:stroke miterlimit="83231f" joinstyle="miter"/>
                  <v:path arrowok="t" textboxrect="0,0,158496,9144"/>
                </v:shape>
                <v:shape id="Shape 3581" o:spid="_x0000_s1042" style="position:absolute;top:9494;width:1584;height:91;visibility:visible;mso-wrap-style:square;v-text-anchor:top" coordsize="158496,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" path="m,l158496,r,9144l,9144,,e" fillcolor="#999" stroked="f" strokeweight="0">
                  <v:stroke miterlimit="83231f" joinstyle="miter"/>
                  <v:path arrowok="t" textboxrect="0,0,158496,9144"/>
                </v:shape>
                <v:shape id="Shape 3582" o:spid="_x0000_s1043" style="position:absolute;top:7193;width:91;height:1585;visibility:visible;mso-wrap-style:square;v-text-anchor:top" coordsize="9144,1584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" path="m,l9144,r,158496l,158496,,e" fillcolor="#999" stroked="f" strokeweight="0">
                  <v:stroke miterlimit="83231f" joinstyle="miter"/>
                  <v:path arrowok="t" textboxrect="0,0,9144,158496"/>
                </v:shape>
                <v:shape id="Shape 3583" o:spid="_x0000_s1044" style="position:absolute;left:1584;top:9494;width:92;height:1585;visibility:visible;mso-wrap-style:square;v-text-anchor:top" coordsize="9144,1584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" path="m,l9144,r,158497l,158497,,e" fillcolor="#999" stroked="f" strokeweight="0">
                  <v:stroke miterlimit="83231f" joinstyle="miter"/>
                  <v:path arrowok="t" textboxrect="0,0,9144,158497"/>
                </v:shape>
                <v:shape id="Shape 3584" o:spid="_x0000_s1045" style="position:absolute;left:60;top:11079;width:1585;height:91;visibility:visible;mso-wrap-style:square;v-text-anchor:top" coordsize="158496,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" path="m,l158496,r,9144l,9144,,e" fillcolor="#999" stroked="f" strokeweight="0">
                  <v:stroke miterlimit="83231f" joinstyle="miter"/>
                  <v:path arrowok="t" textboxrect="0,0,158496,9144"/>
                </v:shape>
                <v:shape id="Shape 3585" o:spid="_x0000_s1046" style="position:absolute;top:9555;width:91;height:1600;visibility:visible;mso-wrap-style:square;v-text-anchor:top" coordsize="9144,1600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" path="m,l9144,r,160020l,160020,,e" fillcolor="#999" stroked="f" strokeweight="0">
                  <v:stroke miterlimit="83231f" joinstyle="miter"/>
                  <v:path arrowok="t" textboxrect="0,0,9144,160020"/>
                </v:shape>
                <w10:wrap type="square"/>
              </v:group>
            </w:pict>
          </mc:Fallback>
        </mc:AlternateContent>
      </w:r>
      <w:r w:rsidRPr="008C7D5A">
        <w:rPr>
          <w:rFonts w:ascii="Times New Roman" w:hAnsi="Times New Roman" w:cs="Times New Roman"/>
          <w:sz w:val="24"/>
          <w:szCs w:val="24"/>
        </w:rPr>
        <w:t>For its convenience, to save time</w:t>
      </w:r>
    </w:p>
    <w:p w:rsidR="00431F96" w:rsidRPr="008C7D5A" w:rsidRDefault="00431F96" w:rsidP="00183633">
      <w:pPr>
        <w:spacing w:line="240" w:lineRule="auto"/>
        <w:ind w:left="476"/>
        <w:jc w:val="both"/>
        <w:rPr>
          <w:rFonts w:ascii="Times New Roman" w:hAnsi="Times New Roman" w:cs="Times New Roman"/>
          <w:sz w:val="24"/>
          <w:szCs w:val="24"/>
        </w:rPr>
      </w:pPr>
      <w:r w:rsidRPr="008C7D5A">
        <w:rPr>
          <w:rFonts w:ascii="Times New Roman" w:hAnsi="Times New Roman" w:cs="Times New Roman"/>
          <w:sz w:val="24"/>
          <w:szCs w:val="24"/>
        </w:rPr>
        <w:t>For security reason</w:t>
      </w:r>
    </w:p>
    <w:p w:rsidR="00431F96" w:rsidRPr="008C7D5A" w:rsidRDefault="00431F96" w:rsidP="00183633">
      <w:pPr>
        <w:spacing w:line="240" w:lineRule="auto"/>
        <w:ind w:left="476"/>
        <w:jc w:val="both"/>
        <w:rPr>
          <w:rFonts w:ascii="Times New Roman" w:hAnsi="Times New Roman" w:cs="Times New Roman"/>
          <w:sz w:val="24"/>
          <w:szCs w:val="24"/>
        </w:rPr>
      </w:pPr>
      <w:r w:rsidRPr="008C7D5A">
        <w:rPr>
          <w:rFonts w:ascii="Times New Roman" w:hAnsi="Times New Roman" w:cs="Times New Roman"/>
          <w:sz w:val="24"/>
          <w:szCs w:val="24"/>
        </w:rPr>
        <w:t>I like technological gadgets</w:t>
      </w:r>
    </w:p>
    <w:p w:rsidR="00477575" w:rsidRPr="008C7D5A" w:rsidRDefault="00431F96" w:rsidP="00183633">
      <w:pPr>
        <w:spacing w:line="240" w:lineRule="auto"/>
        <w:ind w:left="476"/>
        <w:jc w:val="both"/>
        <w:rPr>
          <w:rFonts w:ascii="Times New Roman" w:hAnsi="Times New Roman" w:cs="Times New Roman"/>
          <w:sz w:val="24"/>
          <w:szCs w:val="24"/>
        </w:rPr>
      </w:pPr>
      <w:r w:rsidRPr="008C7D5A">
        <w:rPr>
          <w:rFonts w:ascii="Times New Roman" w:hAnsi="Times New Roman" w:cs="Times New Roman"/>
          <w:sz w:val="24"/>
          <w:szCs w:val="24"/>
        </w:rPr>
        <w:t>To save money (energy saving)</w:t>
      </w:r>
    </w:p>
    <w:p w:rsidR="00431F96" w:rsidRPr="008C7D5A" w:rsidRDefault="00431F96" w:rsidP="00183633">
      <w:pPr>
        <w:spacing w:line="240" w:lineRule="auto"/>
        <w:ind w:left="476"/>
        <w:jc w:val="both"/>
        <w:rPr>
          <w:rFonts w:ascii="Times New Roman" w:hAnsi="Times New Roman" w:cs="Times New Roman"/>
          <w:sz w:val="24"/>
          <w:szCs w:val="24"/>
        </w:rPr>
      </w:pPr>
      <w:r w:rsidRPr="008C7D5A">
        <w:rPr>
          <w:rFonts w:ascii="Times New Roman" w:hAnsi="Times New Roman" w:cs="Times New Roman"/>
          <w:sz w:val="24"/>
          <w:szCs w:val="24"/>
        </w:rPr>
        <w:t>Other, please specify: ...................................................................................</w:t>
      </w:r>
    </w:p>
    <w:p w:rsidR="00431F96" w:rsidRPr="008C7D5A" w:rsidRDefault="00431F96" w:rsidP="00183633">
      <w:pPr>
        <w:spacing w:line="360" w:lineRule="auto"/>
        <w:ind w:left="476"/>
        <w:jc w:val="both"/>
        <w:rPr>
          <w:rFonts w:ascii="Times New Roman" w:hAnsi="Times New Roman" w:cs="Times New Roman"/>
          <w:sz w:val="24"/>
          <w:szCs w:val="24"/>
        </w:rPr>
      </w:pPr>
    </w:p>
    <w:p w:rsidR="00431F96" w:rsidRPr="008C7D5A" w:rsidRDefault="00431F96" w:rsidP="00183633">
      <w:pPr>
        <w:spacing w:line="360" w:lineRule="auto"/>
        <w:ind w:left="476"/>
        <w:jc w:val="both"/>
        <w:rPr>
          <w:rFonts w:ascii="Times New Roman" w:hAnsi="Times New Roman" w:cs="Times New Roman"/>
          <w:sz w:val="24"/>
          <w:szCs w:val="24"/>
        </w:rPr>
      </w:pPr>
    </w:p>
    <w:p w:rsidR="00431F96" w:rsidRPr="008C7D5A" w:rsidRDefault="00431F96" w:rsidP="00183633">
      <w:pPr>
        <w:numPr>
          <w:ilvl w:val="0"/>
          <w:numId w:val="16"/>
        </w:numPr>
        <w:spacing w:after="31" w:line="360" w:lineRule="auto"/>
        <w:ind w:hanging="326"/>
        <w:jc w:val="both"/>
        <w:rPr>
          <w:rFonts w:ascii="Times New Roman" w:hAnsi="Times New Roman" w:cs="Times New Roman"/>
          <w:sz w:val="24"/>
          <w:szCs w:val="24"/>
        </w:rPr>
      </w:pPr>
      <w:r w:rsidRPr="008C7D5A">
        <w:rPr>
          <w:rFonts w:ascii="Times New Roman" w:hAnsi="Times New Roman" w:cs="Times New Roman"/>
          <w:sz w:val="24"/>
          <w:szCs w:val="24"/>
        </w:rPr>
        <w:t xml:space="preserve">Which of these functions would be the most important for you? Please rank the options from most important (1) to least </w:t>
      </w:r>
      <w:r w:rsidR="00477575" w:rsidRPr="008C7D5A">
        <w:rPr>
          <w:rFonts w:ascii="Times New Roman" w:hAnsi="Times New Roman" w:cs="Times New Roman"/>
          <w:sz w:val="24"/>
          <w:szCs w:val="24"/>
        </w:rPr>
        <w:t>important (</w:t>
      </w:r>
      <w:r w:rsidRPr="008C7D5A">
        <w:rPr>
          <w:rFonts w:ascii="Times New Roman" w:hAnsi="Times New Roman" w:cs="Times New Roman"/>
          <w:sz w:val="24"/>
          <w:szCs w:val="24"/>
        </w:rPr>
        <w:t>5).</w:t>
      </w:r>
    </w:p>
    <w:p w:rsidR="00431F96" w:rsidRPr="008C7D5A" w:rsidRDefault="00431F96" w:rsidP="00183633">
      <w:pPr>
        <w:spacing w:after="96" w:line="360" w:lineRule="auto"/>
        <w:ind w:left="386"/>
        <w:jc w:val="both"/>
        <w:rPr>
          <w:rFonts w:ascii="Times New Roman" w:hAnsi="Times New Roman" w:cs="Times New Roman"/>
          <w:sz w:val="24"/>
          <w:szCs w:val="24"/>
        </w:rPr>
      </w:pPr>
      <w:r w:rsidRPr="008C7D5A">
        <w:rPr>
          <w:rFonts w:ascii="Times New Roman" w:hAnsi="Times New Roman" w:cs="Times New Roman"/>
          <w:sz w:val="24"/>
          <w:szCs w:val="24"/>
        </w:rPr>
        <w:t>Mark only one oval per row.</w:t>
      </w:r>
    </w:p>
    <w:p w:rsidR="00431F96" w:rsidRPr="008C7D5A" w:rsidRDefault="00431F96" w:rsidP="00183633">
      <w:pPr>
        <w:spacing w:after="339" w:line="360" w:lineRule="auto"/>
        <w:ind w:left="389"/>
        <w:jc w:val="both"/>
        <w:rPr>
          <w:rFonts w:ascii="Times New Roman" w:hAnsi="Times New Roman" w:cs="Times New Roman"/>
          <w:sz w:val="24"/>
          <w:szCs w:val="24"/>
        </w:rPr>
      </w:pPr>
      <w:r w:rsidRPr="008C7D5A">
        <w:rPr>
          <w:rFonts w:ascii="Times New Roman" w:eastAsia="Calibri" w:hAnsi="Times New Roman" w:cs="Times New Roman"/>
          <w:noProof/>
          <w:sz w:val="24"/>
          <w:szCs w:val="24"/>
          <w:lang w:eastAsia="en-GB"/>
        </w:rPr>
        <mc:AlternateContent>
          <mc:Choice Requires="wpg">
            <w:drawing>
              <wp:inline distT="0" distB="0" distL="0" distR="0" wp14:anchorId="0DFB7C95" wp14:editId="03E71987">
                <wp:extent cx="4627659" cy="3037398"/>
                <wp:effectExtent l="0" t="0" r="1905" b="29845"/>
                <wp:docPr id="3123" name="Group 3123"/>
                <wp:cNvGraphicFramePr/>
                <a:graphic xmlns:a="http://schemas.openxmlformats.org/drawingml/2006/main">
                  <a:graphicData uri="http://schemas.microsoft.com/office/word/2010/wordprocessingGroup">
                    <wpg:wgp>
                      <wpg:cNvGrpSpPr/>
                      <wpg:grpSpPr>
                        <a:xfrm>
                          <a:off x="0" y="0"/>
                          <a:ext cx="4627659" cy="3037398"/>
                          <a:chOff x="0" y="0"/>
                          <a:chExt cx="3515868" cy="2826978"/>
                        </a:xfrm>
                      </wpg:grpSpPr>
                      <wps:wsp>
                        <wps:cNvPr id="179" name="Shape 179"/>
                        <wps:cNvSpPr/>
                        <wps:spPr>
                          <a:xfrm>
                            <a:off x="2048256" y="185886"/>
                            <a:ext cx="146304" cy="164592"/>
                          </a:xfrm>
                          <a:custGeom>
                            <a:avLst/>
                            <a:gdLst/>
                            <a:ahLst/>
                            <a:cxnLst/>
                            <a:rect l="0" t="0" r="0" b="0"/>
                            <a:pathLst>
                              <a:path w="146304" h="164592">
                                <a:moveTo>
                                  <a:pt x="82296" y="0"/>
                                </a:moveTo>
                                <a:lnTo>
                                  <a:pt x="146304" y="0"/>
                                </a:lnTo>
                                <a:lnTo>
                                  <a:pt x="146304" y="6096"/>
                                </a:lnTo>
                                <a:lnTo>
                                  <a:pt x="82296" y="6096"/>
                                </a:lnTo>
                                <a:cubicBezTo>
                                  <a:pt x="41148" y="6096"/>
                                  <a:pt x="6096" y="39624"/>
                                  <a:pt x="6096" y="82296"/>
                                </a:cubicBezTo>
                                <a:cubicBezTo>
                                  <a:pt x="6096" y="124968"/>
                                  <a:pt x="41148" y="158496"/>
                                  <a:pt x="82296" y="158496"/>
                                </a:cubicBezTo>
                                <a:lnTo>
                                  <a:pt x="146304" y="158496"/>
                                </a:lnTo>
                                <a:lnTo>
                                  <a:pt x="146304" y="164592"/>
                                </a:lnTo>
                                <a:lnTo>
                                  <a:pt x="82296" y="164592"/>
                                </a:lnTo>
                                <a:cubicBezTo>
                                  <a:pt x="36576" y="164592"/>
                                  <a:pt x="0" y="128016"/>
                                  <a:pt x="0" y="82296"/>
                                </a:cubicBezTo>
                                <a:cubicBezTo>
                                  <a:pt x="0" y="36576"/>
                                  <a:pt x="36576" y="0"/>
                                  <a:pt x="82296" y="0"/>
                                </a:cubicBez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180" name="Shape 180"/>
                        <wps:cNvSpPr/>
                        <wps:spPr>
                          <a:xfrm>
                            <a:off x="2194560" y="185886"/>
                            <a:ext cx="147828" cy="164592"/>
                          </a:xfrm>
                          <a:custGeom>
                            <a:avLst/>
                            <a:gdLst/>
                            <a:ahLst/>
                            <a:cxnLst/>
                            <a:rect l="0" t="0" r="0" b="0"/>
                            <a:pathLst>
                              <a:path w="147828" h="164592">
                                <a:moveTo>
                                  <a:pt x="0" y="0"/>
                                </a:moveTo>
                                <a:lnTo>
                                  <a:pt x="64008" y="0"/>
                                </a:lnTo>
                                <a:cubicBezTo>
                                  <a:pt x="109728" y="0"/>
                                  <a:pt x="147828" y="36576"/>
                                  <a:pt x="147828" y="82296"/>
                                </a:cubicBezTo>
                                <a:cubicBezTo>
                                  <a:pt x="147828" y="128016"/>
                                  <a:pt x="109728" y="164592"/>
                                  <a:pt x="64008" y="164592"/>
                                </a:cubicBezTo>
                                <a:lnTo>
                                  <a:pt x="0" y="164592"/>
                                </a:lnTo>
                                <a:lnTo>
                                  <a:pt x="0" y="158496"/>
                                </a:lnTo>
                                <a:lnTo>
                                  <a:pt x="64008" y="158496"/>
                                </a:lnTo>
                                <a:cubicBezTo>
                                  <a:pt x="106680" y="158496"/>
                                  <a:pt x="140208" y="124968"/>
                                  <a:pt x="140208" y="82296"/>
                                </a:cubicBezTo>
                                <a:cubicBezTo>
                                  <a:pt x="140208" y="39624"/>
                                  <a:pt x="106680" y="6096"/>
                                  <a:pt x="64008" y="6096"/>
                                </a:cubicBezTo>
                                <a:lnTo>
                                  <a:pt x="0" y="6096"/>
                                </a:lnTo>
                                <a:lnTo>
                                  <a:pt x="0" y="0"/>
                                </a:ln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181" name="Shape 181"/>
                        <wps:cNvSpPr/>
                        <wps:spPr>
                          <a:xfrm>
                            <a:off x="2342388" y="185886"/>
                            <a:ext cx="146304" cy="164592"/>
                          </a:xfrm>
                          <a:custGeom>
                            <a:avLst/>
                            <a:gdLst/>
                            <a:ahLst/>
                            <a:cxnLst/>
                            <a:rect l="0" t="0" r="0" b="0"/>
                            <a:pathLst>
                              <a:path w="146304" h="164592">
                                <a:moveTo>
                                  <a:pt x="82296" y="0"/>
                                </a:moveTo>
                                <a:lnTo>
                                  <a:pt x="146304" y="0"/>
                                </a:lnTo>
                                <a:lnTo>
                                  <a:pt x="146304" y="6096"/>
                                </a:lnTo>
                                <a:lnTo>
                                  <a:pt x="82296" y="6096"/>
                                </a:lnTo>
                                <a:cubicBezTo>
                                  <a:pt x="39624" y="6096"/>
                                  <a:pt x="6096" y="39624"/>
                                  <a:pt x="6096" y="82296"/>
                                </a:cubicBezTo>
                                <a:cubicBezTo>
                                  <a:pt x="6096" y="124968"/>
                                  <a:pt x="39624" y="158496"/>
                                  <a:pt x="82296" y="158496"/>
                                </a:cubicBezTo>
                                <a:lnTo>
                                  <a:pt x="146304" y="158496"/>
                                </a:lnTo>
                                <a:lnTo>
                                  <a:pt x="146304" y="164592"/>
                                </a:lnTo>
                                <a:lnTo>
                                  <a:pt x="82296" y="164592"/>
                                </a:lnTo>
                                <a:cubicBezTo>
                                  <a:pt x="36576" y="164592"/>
                                  <a:pt x="0" y="128016"/>
                                  <a:pt x="0" y="82296"/>
                                </a:cubicBezTo>
                                <a:cubicBezTo>
                                  <a:pt x="0" y="36576"/>
                                  <a:pt x="36576" y="0"/>
                                  <a:pt x="82296" y="0"/>
                                </a:cubicBez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182" name="Shape 182"/>
                        <wps:cNvSpPr/>
                        <wps:spPr>
                          <a:xfrm>
                            <a:off x="2488692" y="185886"/>
                            <a:ext cx="146304" cy="164592"/>
                          </a:xfrm>
                          <a:custGeom>
                            <a:avLst/>
                            <a:gdLst/>
                            <a:ahLst/>
                            <a:cxnLst/>
                            <a:rect l="0" t="0" r="0" b="0"/>
                            <a:pathLst>
                              <a:path w="146304" h="164592">
                                <a:moveTo>
                                  <a:pt x="0" y="0"/>
                                </a:moveTo>
                                <a:lnTo>
                                  <a:pt x="64008" y="0"/>
                                </a:lnTo>
                                <a:cubicBezTo>
                                  <a:pt x="109728" y="0"/>
                                  <a:pt x="146304" y="36576"/>
                                  <a:pt x="146304" y="82296"/>
                                </a:cubicBezTo>
                                <a:cubicBezTo>
                                  <a:pt x="146304" y="128016"/>
                                  <a:pt x="109728" y="164592"/>
                                  <a:pt x="64008" y="164592"/>
                                </a:cubicBezTo>
                                <a:lnTo>
                                  <a:pt x="0" y="164592"/>
                                </a:lnTo>
                                <a:lnTo>
                                  <a:pt x="0" y="158496"/>
                                </a:lnTo>
                                <a:lnTo>
                                  <a:pt x="64008" y="158496"/>
                                </a:lnTo>
                                <a:cubicBezTo>
                                  <a:pt x="105156" y="158496"/>
                                  <a:pt x="140208" y="124968"/>
                                  <a:pt x="140208" y="82296"/>
                                </a:cubicBezTo>
                                <a:cubicBezTo>
                                  <a:pt x="140208" y="39624"/>
                                  <a:pt x="105156" y="6096"/>
                                  <a:pt x="64008" y="6096"/>
                                </a:cubicBezTo>
                                <a:lnTo>
                                  <a:pt x="0" y="6096"/>
                                </a:lnTo>
                                <a:lnTo>
                                  <a:pt x="0" y="0"/>
                                </a:ln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183" name="Shape 183"/>
                        <wps:cNvSpPr/>
                        <wps:spPr>
                          <a:xfrm>
                            <a:off x="2634996" y="185886"/>
                            <a:ext cx="146304" cy="164592"/>
                          </a:xfrm>
                          <a:custGeom>
                            <a:avLst/>
                            <a:gdLst/>
                            <a:ahLst/>
                            <a:cxnLst/>
                            <a:rect l="0" t="0" r="0" b="0"/>
                            <a:pathLst>
                              <a:path w="146304" h="164592">
                                <a:moveTo>
                                  <a:pt x="82296" y="0"/>
                                </a:moveTo>
                                <a:lnTo>
                                  <a:pt x="146304" y="0"/>
                                </a:lnTo>
                                <a:lnTo>
                                  <a:pt x="146304" y="6096"/>
                                </a:lnTo>
                                <a:lnTo>
                                  <a:pt x="82296" y="6096"/>
                                </a:lnTo>
                                <a:cubicBezTo>
                                  <a:pt x="41148" y="6096"/>
                                  <a:pt x="6096" y="39624"/>
                                  <a:pt x="6096" y="82296"/>
                                </a:cubicBezTo>
                                <a:cubicBezTo>
                                  <a:pt x="6096" y="124968"/>
                                  <a:pt x="41148" y="158496"/>
                                  <a:pt x="82296" y="158496"/>
                                </a:cubicBezTo>
                                <a:lnTo>
                                  <a:pt x="146304" y="158496"/>
                                </a:lnTo>
                                <a:lnTo>
                                  <a:pt x="146304" y="164592"/>
                                </a:lnTo>
                                <a:lnTo>
                                  <a:pt x="82296" y="164592"/>
                                </a:lnTo>
                                <a:cubicBezTo>
                                  <a:pt x="36576" y="164592"/>
                                  <a:pt x="0" y="128016"/>
                                  <a:pt x="0" y="82296"/>
                                </a:cubicBezTo>
                                <a:cubicBezTo>
                                  <a:pt x="0" y="36576"/>
                                  <a:pt x="36576" y="0"/>
                                  <a:pt x="82296" y="0"/>
                                </a:cubicBez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184" name="Shape 184"/>
                        <wps:cNvSpPr/>
                        <wps:spPr>
                          <a:xfrm>
                            <a:off x="2781300" y="185886"/>
                            <a:ext cx="147828" cy="164592"/>
                          </a:xfrm>
                          <a:custGeom>
                            <a:avLst/>
                            <a:gdLst/>
                            <a:ahLst/>
                            <a:cxnLst/>
                            <a:rect l="0" t="0" r="0" b="0"/>
                            <a:pathLst>
                              <a:path w="147828" h="164592">
                                <a:moveTo>
                                  <a:pt x="0" y="0"/>
                                </a:moveTo>
                                <a:lnTo>
                                  <a:pt x="64008" y="0"/>
                                </a:lnTo>
                                <a:cubicBezTo>
                                  <a:pt x="109728" y="0"/>
                                  <a:pt x="147828" y="36576"/>
                                  <a:pt x="147828" y="82296"/>
                                </a:cubicBezTo>
                                <a:cubicBezTo>
                                  <a:pt x="147828" y="128016"/>
                                  <a:pt x="109728" y="164592"/>
                                  <a:pt x="64008" y="164592"/>
                                </a:cubicBezTo>
                                <a:lnTo>
                                  <a:pt x="0" y="164592"/>
                                </a:lnTo>
                                <a:lnTo>
                                  <a:pt x="0" y="158496"/>
                                </a:lnTo>
                                <a:lnTo>
                                  <a:pt x="64008" y="158496"/>
                                </a:lnTo>
                                <a:cubicBezTo>
                                  <a:pt x="106680" y="158496"/>
                                  <a:pt x="140208" y="124968"/>
                                  <a:pt x="140208" y="82296"/>
                                </a:cubicBezTo>
                                <a:cubicBezTo>
                                  <a:pt x="140208" y="39624"/>
                                  <a:pt x="106680" y="6096"/>
                                  <a:pt x="64008" y="6096"/>
                                </a:cubicBezTo>
                                <a:lnTo>
                                  <a:pt x="0" y="6096"/>
                                </a:lnTo>
                                <a:lnTo>
                                  <a:pt x="0" y="0"/>
                                </a:ln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185" name="Shape 185"/>
                        <wps:cNvSpPr/>
                        <wps:spPr>
                          <a:xfrm>
                            <a:off x="2929128" y="185886"/>
                            <a:ext cx="146304" cy="164592"/>
                          </a:xfrm>
                          <a:custGeom>
                            <a:avLst/>
                            <a:gdLst/>
                            <a:ahLst/>
                            <a:cxnLst/>
                            <a:rect l="0" t="0" r="0" b="0"/>
                            <a:pathLst>
                              <a:path w="146304" h="164592">
                                <a:moveTo>
                                  <a:pt x="82296" y="0"/>
                                </a:moveTo>
                                <a:lnTo>
                                  <a:pt x="146304" y="0"/>
                                </a:lnTo>
                                <a:lnTo>
                                  <a:pt x="146304" y="6096"/>
                                </a:lnTo>
                                <a:lnTo>
                                  <a:pt x="82296" y="6096"/>
                                </a:lnTo>
                                <a:cubicBezTo>
                                  <a:pt x="39624" y="6096"/>
                                  <a:pt x="6096" y="39624"/>
                                  <a:pt x="6096" y="82296"/>
                                </a:cubicBezTo>
                                <a:cubicBezTo>
                                  <a:pt x="6096" y="124968"/>
                                  <a:pt x="39624" y="158496"/>
                                  <a:pt x="82296" y="158496"/>
                                </a:cubicBezTo>
                                <a:lnTo>
                                  <a:pt x="146304" y="158496"/>
                                </a:lnTo>
                                <a:lnTo>
                                  <a:pt x="146304" y="164592"/>
                                </a:lnTo>
                                <a:lnTo>
                                  <a:pt x="82296" y="164592"/>
                                </a:lnTo>
                                <a:cubicBezTo>
                                  <a:pt x="36576" y="164592"/>
                                  <a:pt x="0" y="128016"/>
                                  <a:pt x="0" y="82296"/>
                                </a:cubicBezTo>
                                <a:cubicBezTo>
                                  <a:pt x="0" y="36576"/>
                                  <a:pt x="36576" y="0"/>
                                  <a:pt x="82296" y="0"/>
                                </a:cubicBez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186" name="Shape 186"/>
                        <wps:cNvSpPr/>
                        <wps:spPr>
                          <a:xfrm>
                            <a:off x="3075432" y="185886"/>
                            <a:ext cx="146304" cy="164592"/>
                          </a:xfrm>
                          <a:custGeom>
                            <a:avLst/>
                            <a:gdLst/>
                            <a:ahLst/>
                            <a:cxnLst/>
                            <a:rect l="0" t="0" r="0" b="0"/>
                            <a:pathLst>
                              <a:path w="146304" h="164592">
                                <a:moveTo>
                                  <a:pt x="0" y="0"/>
                                </a:moveTo>
                                <a:lnTo>
                                  <a:pt x="64008" y="0"/>
                                </a:lnTo>
                                <a:cubicBezTo>
                                  <a:pt x="109728" y="0"/>
                                  <a:pt x="146304" y="36576"/>
                                  <a:pt x="146304" y="82296"/>
                                </a:cubicBezTo>
                                <a:cubicBezTo>
                                  <a:pt x="146304" y="128016"/>
                                  <a:pt x="109728" y="164592"/>
                                  <a:pt x="64008" y="164592"/>
                                </a:cubicBezTo>
                                <a:lnTo>
                                  <a:pt x="0" y="164592"/>
                                </a:lnTo>
                                <a:lnTo>
                                  <a:pt x="0" y="158496"/>
                                </a:lnTo>
                                <a:lnTo>
                                  <a:pt x="64008" y="158496"/>
                                </a:lnTo>
                                <a:cubicBezTo>
                                  <a:pt x="105156" y="158496"/>
                                  <a:pt x="140208" y="124968"/>
                                  <a:pt x="140208" y="82296"/>
                                </a:cubicBezTo>
                                <a:cubicBezTo>
                                  <a:pt x="140208" y="39624"/>
                                  <a:pt x="105156" y="6096"/>
                                  <a:pt x="64008" y="6096"/>
                                </a:cubicBezTo>
                                <a:lnTo>
                                  <a:pt x="0" y="6096"/>
                                </a:lnTo>
                                <a:lnTo>
                                  <a:pt x="0" y="0"/>
                                </a:ln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187" name="Shape 187"/>
                        <wps:cNvSpPr/>
                        <wps:spPr>
                          <a:xfrm>
                            <a:off x="3221736" y="185886"/>
                            <a:ext cx="146304" cy="164592"/>
                          </a:xfrm>
                          <a:custGeom>
                            <a:avLst/>
                            <a:gdLst/>
                            <a:ahLst/>
                            <a:cxnLst/>
                            <a:rect l="0" t="0" r="0" b="0"/>
                            <a:pathLst>
                              <a:path w="146304" h="164592">
                                <a:moveTo>
                                  <a:pt x="82296" y="0"/>
                                </a:moveTo>
                                <a:lnTo>
                                  <a:pt x="146304" y="0"/>
                                </a:lnTo>
                                <a:lnTo>
                                  <a:pt x="146304" y="6096"/>
                                </a:lnTo>
                                <a:lnTo>
                                  <a:pt x="82296" y="6096"/>
                                </a:lnTo>
                                <a:cubicBezTo>
                                  <a:pt x="41148" y="6096"/>
                                  <a:pt x="6096" y="39624"/>
                                  <a:pt x="6096" y="82296"/>
                                </a:cubicBezTo>
                                <a:cubicBezTo>
                                  <a:pt x="6096" y="124968"/>
                                  <a:pt x="41148" y="158496"/>
                                  <a:pt x="82296" y="158496"/>
                                </a:cubicBezTo>
                                <a:lnTo>
                                  <a:pt x="146304" y="158496"/>
                                </a:lnTo>
                                <a:lnTo>
                                  <a:pt x="146304" y="164592"/>
                                </a:lnTo>
                                <a:lnTo>
                                  <a:pt x="82296" y="164592"/>
                                </a:lnTo>
                                <a:cubicBezTo>
                                  <a:pt x="36576" y="164592"/>
                                  <a:pt x="0" y="128016"/>
                                  <a:pt x="0" y="82296"/>
                                </a:cubicBezTo>
                                <a:cubicBezTo>
                                  <a:pt x="0" y="36576"/>
                                  <a:pt x="36576" y="0"/>
                                  <a:pt x="82296" y="0"/>
                                </a:cubicBez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188" name="Shape 188"/>
                        <wps:cNvSpPr/>
                        <wps:spPr>
                          <a:xfrm>
                            <a:off x="3368040" y="185886"/>
                            <a:ext cx="147828" cy="164592"/>
                          </a:xfrm>
                          <a:custGeom>
                            <a:avLst/>
                            <a:gdLst/>
                            <a:ahLst/>
                            <a:cxnLst/>
                            <a:rect l="0" t="0" r="0" b="0"/>
                            <a:pathLst>
                              <a:path w="147828" h="164592">
                                <a:moveTo>
                                  <a:pt x="0" y="0"/>
                                </a:moveTo>
                                <a:lnTo>
                                  <a:pt x="64008" y="0"/>
                                </a:lnTo>
                                <a:cubicBezTo>
                                  <a:pt x="109728" y="0"/>
                                  <a:pt x="147828" y="36576"/>
                                  <a:pt x="147828" y="82296"/>
                                </a:cubicBezTo>
                                <a:cubicBezTo>
                                  <a:pt x="147828" y="128016"/>
                                  <a:pt x="109728" y="164592"/>
                                  <a:pt x="64008" y="164592"/>
                                </a:cubicBezTo>
                                <a:lnTo>
                                  <a:pt x="0" y="164592"/>
                                </a:lnTo>
                                <a:lnTo>
                                  <a:pt x="0" y="158496"/>
                                </a:lnTo>
                                <a:lnTo>
                                  <a:pt x="64008" y="158496"/>
                                </a:lnTo>
                                <a:cubicBezTo>
                                  <a:pt x="106680" y="158496"/>
                                  <a:pt x="140208" y="124968"/>
                                  <a:pt x="140208" y="82296"/>
                                </a:cubicBezTo>
                                <a:cubicBezTo>
                                  <a:pt x="140208" y="39624"/>
                                  <a:pt x="106680" y="6096"/>
                                  <a:pt x="64008" y="6096"/>
                                </a:cubicBezTo>
                                <a:lnTo>
                                  <a:pt x="0" y="6096"/>
                                </a:lnTo>
                                <a:lnTo>
                                  <a:pt x="0" y="0"/>
                                </a:ln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189" name="Shape 189"/>
                        <wps:cNvSpPr/>
                        <wps:spPr>
                          <a:xfrm>
                            <a:off x="2048256" y="356573"/>
                            <a:ext cx="146304" cy="166116"/>
                          </a:xfrm>
                          <a:custGeom>
                            <a:avLst/>
                            <a:gdLst/>
                            <a:ahLst/>
                            <a:cxnLst/>
                            <a:rect l="0" t="0" r="0" b="0"/>
                            <a:pathLst>
                              <a:path w="146304" h="166116">
                                <a:moveTo>
                                  <a:pt x="82296" y="0"/>
                                </a:moveTo>
                                <a:lnTo>
                                  <a:pt x="146304" y="0"/>
                                </a:lnTo>
                                <a:lnTo>
                                  <a:pt x="146304" y="6096"/>
                                </a:lnTo>
                                <a:lnTo>
                                  <a:pt x="82296" y="6096"/>
                                </a:lnTo>
                                <a:cubicBezTo>
                                  <a:pt x="41148" y="6096"/>
                                  <a:pt x="6096" y="41148"/>
                                  <a:pt x="6096" y="82296"/>
                                </a:cubicBezTo>
                                <a:cubicBezTo>
                                  <a:pt x="6096" y="124968"/>
                                  <a:pt x="41148" y="158496"/>
                                  <a:pt x="82296" y="158496"/>
                                </a:cubicBezTo>
                                <a:lnTo>
                                  <a:pt x="146304" y="158496"/>
                                </a:lnTo>
                                <a:lnTo>
                                  <a:pt x="146304" y="166116"/>
                                </a:lnTo>
                                <a:lnTo>
                                  <a:pt x="82296" y="166116"/>
                                </a:lnTo>
                                <a:cubicBezTo>
                                  <a:pt x="36576" y="166116"/>
                                  <a:pt x="0" y="128016"/>
                                  <a:pt x="0" y="82296"/>
                                </a:cubicBezTo>
                                <a:cubicBezTo>
                                  <a:pt x="0" y="38100"/>
                                  <a:pt x="36576" y="0"/>
                                  <a:pt x="82296" y="0"/>
                                </a:cubicBez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190" name="Shape 190"/>
                        <wps:cNvSpPr/>
                        <wps:spPr>
                          <a:xfrm>
                            <a:off x="2194560" y="356573"/>
                            <a:ext cx="147828" cy="166116"/>
                          </a:xfrm>
                          <a:custGeom>
                            <a:avLst/>
                            <a:gdLst/>
                            <a:ahLst/>
                            <a:cxnLst/>
                            <a:rect l="0" t="0" r="0" b="0"/>
                            <a:pathLst>
                              <a:path w="147828" h="166116">
                                <a:moveTo>
                                  <a:pt x="0" y="0"/>
                                </a:moveTo>
                                <a:lnTo>
                                  <a:pt x="64008" y="0"/>
                                </a:lnTo>
                                <a:cubicBezTo>
                                  <a:pt x="109728" y="0"/>
                                  <a:pt x="147828" y="38100"/>
                                  <a:pt x="147828" y="82296"/>
                                </a:cubicBezTo>
                                <a:cubicBezTo>
                                  <a:pt x="147828" y="128016"/>
                                  <a:pt x="109728" y="166116"/>
                                  <a:pt x="64008" y="166116"/>
                                </a:cubicBezTo>
                                <a:lnTo>
                                  <a:pt x="0" y="166116"/>
                                </a:lnTo>
                                <a:lnTo>
                                  <a:pt x="0" y="158496"/>
                                </a:lnTo>
                                <a:lnTo>
                                  <a:pt x="64008" y="158496"/>
                                </a:lnTo>
                                <a:cubicBezTo>
                                  <a:pt x="106680" y="158496"/>
                                  <a:pt x="140208" y="124968"/>
                                  <a:pt x="140208" y="82296"/>
                                </a:cubicBezTo>
                                <a:cubicBezTo>
                                  <a:pt x="140208" y="41148"/>
                                  <a:pt x="106680" y="6096"/>
                                  <a:pt x="64008" y="6096"/>
                                </a:cubicBezTo>
                                <a:lnTo>
                                  <a:pt x="0" y="6096"/>
                                </a:lnTo>
                                <a:lnTo>
                                  <a:pt x="0" y="0"/>
                                </a:ln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191" name="Shape 191"/>
                        <wps:cNvSpPr/>
                        <wps:spPr>
                          <a:xfrm>
                            <a:off x="2342388" y="356573"/>
                            <a:ext cx="146304" cy="166116"/>
                          </a:xfrm>
                          <a:custGeom>
                            <a:avLst/>
                            <a:gdLst/>
                            <a:ahLst/>
                            <a:cxnLst/>
                            <a:rect l="0" t="0" r="0" b="0"/>
                            <a:pathLst>
                              <a:path w="146304" h="166116">
                                <a:moveTo>
                                  <a:pt x="82296" y="0"/>
                                </a:moveTo>
                                <a:lnTo>
                                  <a:pt x="146304" y="0"/>
                                </a:lnTo>
                                <a:lnTo>
                                  <a:pt x="146304" y="6096"/>
                                </a:lnTo>
                                <a:lnTo>
                                  <a:pt x="82296" y="6096"/>
                                </a:lnTo>
                                <a:cubicBezTo>
                                  <a:pt x="39624" y="6096"/>
                                  <a:pt x="6096" y="41148"/>
                                  <a:pt x="6096" y="82296"/>
                                </a:cubicBezTo>
                                <a:cubicBezTo>
                                  <a:pt x="6096" y="124968"/>
                                  <a:pt x="39624" y="158496"/>
                                  <a:pt x="82296" y="158496"/>
                                </a:cubicBezTo>
                                <a:lnTo>
                                  <a:pt x="146304" y="158496"/>
                                </a:lnTo>
                                <a:lnTo>
                                  <a:pt x="146304" y="166116"/>
                                </a:lnTo>
                                <a:lnTo>
                                  <a:pt x="82296" y="166116"/>
                                </a:lnTo>
                                <a:cubicBezTo>
                                  <a:pt x="36576" y="166116"/>
                                  <a:pt x="0" y="128016"/>
                                  <a:pt x="0" y="82296"/>
                                </a:cubicBezTo>
                                <a:cubicBezTo>
                                  <a:pt x="0" y="38100"/>
                                  <a:pt x="36576" y="0"/>
                                  <a:pt x="82296" y="0"/>
                                </a:cubicBez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192" name="Shape 192"/>
                        <wps:cNvSpPr/>
                        <wps:spPr>
                          <a:xfrm>
                            <a:off x="2488692" y="356573"/>
                            <a:ext cx="146304" cy="166116"/>
                          </a:xfrm>
                          <a:custGeom>
                            <a:avLst/>
                            <a:gdLst/>
                            <a:ahLst/>
                            <a:cxnLst/>
                            <a:rect l="0" t="0" r="0" b="0"/>
                            <a:pathLst>
                              <a:path w="146304" h="166116">
                                <a:moveTo>
                                  <a:pt x="0" y="0"/>
                                </a:moveTo>
                                <a:lnTo>
                                  <a:pt x="64008" y="0"/>
                                </a:lnTo>
                                <a:cubicBezTo>
                                  <a:pt x="109728" y="0"/>
                                  <a:pt x="146304" y="38100"/>
                                  <a:pt x="146304" y="82296"/>
                                </a:cubicBezTo>
                                <a:cubicBezTo>
                                  <a:pt x="146304" y="128016"/>
                                  <a:pt x="109728" y="166116"/>
                                  <a:pt x="64008" y="166116"/>
                                </a:cubicBezTo>
                                <a:lnTo>
                                  <a:pt x="0" y="166116"/>
                                </a:lnTo>
                                <a:lnTo>
                                  <a:pt x="0" y="158496"/>
                                </a:lnTo>
                                <a:lnTo>
                                  <a:pt x="64008" y="158496"/>
                                </a:lnTo>
                                <a:cubicBezTo>
                                  <a:pt x="105156" y="158496"/>
                                  <a:pt x="140208" y="124968"/>
                                  <a:pt x="140208" y="82296"/>
                                </a:cubicBezTo>
                                <a:cubicBezTo>
                                  <a:pt x="140208" y="41148"/>
                                  <a:pt x="105156" y="6096"/>
                                  <a:pt x="64008" y="6096"/>
                                </a:cubicBezTo>
                                <a:lnTo>
                                  <a:pt x="0" y="6096"/>
                                </a:lnTo>
                                <a:lnTo>
                                  <a:pt x="0" y="0"/>
                                </a:ln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193" name="Shape 193"/>
                        <wps:cNvSpPr/>
                        <wps:spPr>
                          <a:xfrm>
                            <a:off x="2634996" y="356573"/>
                            <a:ext cx="146304" cy="166116"/>
                          </a:xfrm>
                          <a:custGeom>
                            <a:avLst/>
                            <a:gdLst/>
                            <a:ahLst/>
                            <a:cxnLst/>
                            <a:rect l="0" t="0" r="0" b="0"/>
                            <a:pathLst>
                              <a:path w="146304" h="166116">
                                <a:moveTo>
                                  <a:pt x="82296" y="0"/>
                                </a:moveTo>
                                <a:lnTo>
                                  <a:pt x="146304" y="0"/>
                                </a:lnTo>
                                <a:lnTo>
                                  <a:pt x="146304" y="6096"/>
                                </a:lnTo>
                                <a:lnTo>
                                  <a:pt x="82296" y="6096"/>
                                </a:lnTo>
                                <a:cubicBezTo>
                                  <a:pt x="41148" y="6096"/>
                                  <a:pt x="6096" y="41148"/>
                                  <a:pt x="6096" y="82296"/>
                                </a:cubicBezTo>
                                <a:cubicBezTo>
                                  <a:pt x="6096" y="124968"/>
                                  <a:pt x="41148" y="158496"/>
                                  <a:pt x="82296" y="158496"/>
                                </a:cubicBezTo>
                                <a:lnTo>
                                  <a:pt x="146304" y="158496"/>
                                </a:lnTo>
                                <a:lnTo>
                                  <a:pt x="146304" y="166116"/>
                                </a:lnTo>
                                <a:lnTo>
                                  <a:pt x="82296" y="166116"/>
                                </a:lnTo>
                                <a:cubicBezTo>
                                  <a:pt x="36576" y="166116"/>
                                  <a:pt x="0" y="128016"/>
                                  <a:pt x="0" y="82296"/>
                                </a:cubicBezTo>
                                <a:cubicBezTo>
                                  <a:pt x="0" y="38100"/>
                                  <a:pt x="36576" y="0"/>
                                  <a:pt x="82296" y="0"/>
                                </a:cubicBez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194" name="Shape 194"/>
                        <wps:cNvSpPr/>
                        <wps:spPr>
                          <a:xfrm>
                            <a:off x="2781300" y="356573"/>
                            <a:ext cx="147828" cy="166116"/>
                          </a:xfrm>
                          <a:custGeom>
                            <a:avLst/>
                            <a:gdLst/>
                            <a:ahLst/>
                            <a:cxnLst/>
                            <a:rect l="0" t="0" r="0" b="0"/>
                            <a:pathLst>
                              <a:path w="147828" h="166116">
                                <a:moveTo>
                                  <a:pt x="0" y="0"/>
                                </a:moveTo>
                                <a:lnTo>
                                  <a:pt x="64008" y="0"/>
                                </a:lnTo>
                                <a:cubicBezTo>
                                  <a:pt x="109728" y="0"/>
                                  <a:pt x="147828" y="38100"/>
                                  <a:pt x="147828" y="82296"/>
                                </a:cubicBezTo>
                                <a:cubicBezTo>
                                  <a:pt x="147828" y="128016"/>
                                  <a:pt x="109728" y="166116"/>
                                  <a:pt x="64008" y="166116"/>
                                </a:cubicBezTo>
                                <a:lnTo>
                                  <a:pt x="0" y="166116"/>
                                </a:lnTo>
                                <a:lnTo>
                                  <a:pt x="0" y="158496"/>
                                </a:lnTo>
                                <a:lnTo>
                                  <a:pt x="64008" y="158496"/>
                                </a:lnTo>
                                <a:cubicBezTo>
                                  <a:pt x="106680" y="158496"/>
                                  <a:pt x="140208" y="124968"/>
                                  <a:pt x="140208" y="82296"/>
                                </a:cubicBezTo>
                                <a:cubicBezTo>
                                  <a:pt x="140208" y="41148"/>
                                  <a:pt x="106680" y="6096"/>
                                  <a:pt x="64008" y="6096"/>
                                </a:cubicBezTo>
                                <a:lnTo>
                                  <a:pt x="0" y="6096"/>
                                </a:lnTo>
                                <a:lnTo>
                                  <a:pt x="0" y="0"/>
                                </a:ln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195" name="Shape 195"/>
                        <wps:cNvSpPr/>
                        <wps:spPr>
                          <a:xfrm>
                            <a:off x="2929128" y="356573"/>
                            <a:ext cx="146304" cy="166116"/>
                          </a:xfrm>
                          <a:custGeom>
                            <a:avLst/>
                            <a:gdLst/>
                            <a:ahLst/>
                            <a:cxnLst/>
                            <a:rect l="0" t="0" r="0" b="0"/>
                            <a:pathLst>
                              <a:path w="146304" h="166116">
                                <a:moveTo>
                                  <a:pt x="82296" y="0"/>
                                </a:moveTo>
                                <a:lnTo>
                                  <a:pt x="146304" y="0"/>
                                </a:lnTo>
                                <a:lnTo>
                                  <a:pt x="146304" y="6096"/>
                                </a:lnTo>
                                <a:lnTo>
                                  <a:pt x="82296" y="6096"/>
                                </a:lnTo>
                                <a:cubicBezTo>
                                  <a:pt x="39624" y="6096"/>
                                  <a:pt x="6096" y="41148"/>
                                  <a:pt x="6096" y="82296"/>
                                </a:cubicBezTo>
                                <a:cubicBezTo>
                                  <a:pt x="6096" y="124968"/>
                                  <a:pt x="39624" y="158496"/>
                                  <a:pt x="82296" y="158496"/>
                                </a:cubicBezTo>
                                <a:lnTo>
                                  <a:pt x="146304" y="158496"/>
                                </a:lnTo>
                                <a:lnTo>
                                  <a:pt x="146304" y="166116"/>
                                </a:lnTo>
                                <a:lnTo>
                                  <a:pt x="82296" y="166116"/>
                                </a:lnTo>
                                <a:cubicBezTo>
                                  <a:pt x="36576" y="166116"/>
                                  <a:pt x="0" y="128016"/>
                                  <a:pt x="0" y="82296"/>
                                </a:cubicBezTo>
                                <a:cubicBezTo>
                                  <a:pt x="0" y="38100"/>
                                  <a:pt x="36576" y="0"/>
                                  <a:pt x="82296" y="0"/>
                                </a:cubicBez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196" name="Shape 196"/>
                        <wps:cNvSpPr/>
                        <wps:spPr>
                          <a:xfrm>
                            <a:off x="3075432" y="356573"/>
                            <a:ext cx="146304" cy="166116"/>
                          </a:xfrm>
                          <a:custGeom>
                            <a:avLst/>
                            <a:gdLst/>
                            <a:ahLst/>
                            <a:cxnLst/>
                            <a:rect l="0" t="0" r="0" b="0"/>
                            <a:pathLst>
                              <a:path w="146304" h="166116">
                                <a:moveTo>
                                  <a:pt x="0" y="0"/>
                                </a:moveTo>
                                <a:lnTo>
                                  <a:pt x="64008" y="0"/>
                                </a:lnTo>
                                <a:cubicBezTo>
                                  <a:pt x="109728" y="0"/>
                                  <a:pt x="146304" y="38100"/>
                                  <a:pt x="146304" y="82296"/>
                                </a:cubicBezTo>
                                <a:cubicBezTo>
                                  <a:pt x="146304" y="128016"/>
                                  <a:pt x="109728" y="166116"/>
                                  <a:pt x="64008" y="166116"/>
                                </a:cubicBezTo>
                                <a:lnTo>
                                  <a:pt x="0" y="166116"/>
                                </a:lnTo>
                                <a:lnTo>
                                  <a:pt x="0" y="158496"/>
                                </a:lnTo>
                                <a:lnTo>
                                  <a:pt x="64008" y="158496"/>
                                </a:lnTo>
                                <a:cubicBezTo>
                                  <a:pt x="105156" y="158496"/>
                                  <a:pt x="140208" y="124968"/>
                                  <a:pt x="140208" y="82296"/>
                                </a:cubicBezTo>
                                <a:cubicBezTo>
                                  <a:pt x="140208" y="41148"/>
                                  <a:pt x="105156" y="6096"/>
                                  <a:pt x="64008" y="6096"/>
                                </a:cubicBezTo>
                                <a:lnTo>
                                  <a:pt x="0" y="6096"/>
                                </a:lnTo>
                                <a:lnTo>
                                  <a:pt x="0" y="0"/>
                                </a:ln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197" name="Shape 197"/>
                        <wps:cNvSpPr/>
                        <wps:spPr>
                          <a:xfrm>
                            <a:off x="3221736" y="356573"/>
                            <a:ext cx="146304" cy="166116"/>
                          </a:xfrm>
                          <a:custGeom>
                            <a:avLst/>
                            <a:gdLst/>
                            <a:ahLst/>
                            <a:cxnLst/>
                            <a:rect l="0" t="0" r="0" b="0"/>
                            <a:pathLst>
                              <a:path w="146304" h="166116">
                                <a:moveTo>
                                  <a:pt x="82296" y="0"/>
                                </a:moveTo>
                                <a:lnTo>
                                  <a:pt x="146304" y="0"/>
                                </a:lnTo>
                                <a:lnTo>
                                  <a:pt x="146304" y="6096"/>
                                </a:lnTo>
                                <a:lnTo>
                                  <a:pt x="82296" y="6096"/>
                                </a:lnTo>
                                <a:cubicBezTo>
                                  <a:pt x="41148" y="6096"/>
                                  <a:pt x="6096" y="41148"/>
                                  <a:pt x="6096" y="82296"/>
                                </a:cubicBezTo>
                                <a:cubicBezTo>
                                  <a:pt x="6096" y="124968"/>
                                  <a:pt x="41148" y="158496"/>
                                  <a:pt x="82296" y="158496"/>
                                </a:cubicBezTo>
                                <a:lnTo>
                                  <a:pt x="146304" y="158496"/>
                                </a:lnTo>
                                <a:lnTo>
                                  <a:pt x="146304" y="166116"/>
                                </a:lnTo>
                                <a:lnTo>
                                  <a:pt x="82296" y="166116"/>
                                </a:lnTo>
                                <a:cubicBezTo>
                                  <a:pt x="36576" y="166116"/>
                                  <a:pt x="0" y="128016"/>
                                  <a:pt x="0" y="82296"/>
                                </a:cubicBezTo>
                                <a:cubicBezTo>
                                  <a:pt x="0" y="38100"/>
                                  <a:pt x="36576" y="0"/>
                                  <a:pt x="82296" y="0"/>
                                </a:cubicBez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198" name="Shape 198"/>
                        <wps:cNvSpPr/>
                        <wps:spPr>
                          <a:xfrm>
                            <a:off x="3368040" y="356573"/>
                            <a:ext cx="147828" cy="166116"/>
                          </a:xfrm>
                          <a:custGeom>
                            <a:avLst/>
                            <a:gdLst/>
                            <a:ahLst/>
                            <a:cxnLst/>
                            <a:rect l="0" t="0" r="0" b="0"/>
                            <a:pathLst>
                              <a:path w="147828" h="166116">
                                <a:moveTo>
                                  <a:pt x="0" y="0"/>
                                </a:moveTo>
                                <a:lnTo>
                                  <a:pt x="64008" y="0"/>
                                </a:lnTo>
                                <a:cubicBezTo>
                                  <a:pt x="109728" y="0"/>
                                  <a:pt x="147828" y="38100"/>
                                  <a:pt x="147828" y="82296"/>
                                </a:cubicBezTo>
                                <a:cubicBezTo>
                                  <a:pt x="147828" y="128016"/>
                                  <a:pt x="109728" y="166116"/>
                                  <a:pt x="64008" y="166116"/>
                                </a:cubicBezTo>
                                <a:lnTo>
                                  <a:pt x="0" y="166116"/>
                                </a:lnTo>
                                <a:lnTo>
                                  <a:pt x="0" y="158496"/>
                                </a:lnTo>
                                <a:lnTo>
                                  <a:pt x="64008" y="158496"/>
                                </a:lnTo>
                                <a:cubicBezTo>
                                  <a:pt x="106680" y="158496"/>
                                  <a:pt x="140208" y="124968"/>
                                  <a:pt x="140208" y="82296"/>
                                </a:cubicBezTo>
                                <a:cubicBezTo>
                                  <a:pt x="140208" y="41148"/>
                                  <a:pt x="106680" y="6096"/>
                                  <a:pt x="64008" y="6096"/>
                                </a:cubicBezTo>
                                <a:lnTo>
                                  <a:pt x="0" y="6096"/>
                                </a:lnTo>
                                <a:lnTo>
                                  <a:pt x="0" y="0"/>
                                </a:ln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199" name="Shape 199"/>
                        <wps:cNvSpPr/>
                        <wps:spPr>
                          <a:xfrm>
                            <a:off x="2048256" y="528786"/>
                            <a:ext cx="146304" cy="164592"/>
                          </a:xfrm>
                          <a:custGeom>
                            <a:avLst/>
                            <a:gdLst/>
                            <a:ahLst/>
                            <a:cxnLst/>
                            <a:rect l="0" t="0" r="0" b="0"/>
                            <a:pathLst>
                              <a:path w="146304" h="164592">
                                <a:moveTo>
                                  <a:pt x="82296" y="0"/>
                                </a:moveTo>
                                <a:lnTo>
                                  <a:pt x="146304" y="0"/>
                                </a:lnTo>
                                <a:lnTo>
                                  <a:pt x="146304" y="6096"/>
                                </a:lnTo>
                                <a:lnTo>
                                  <a:pt x="82296" y="6096"/>
                                </a:lnTo>
                                <a:cubicBezTo>
                                  <a:pt x="41148" y="6096"/>
                                  <a:pt x="6096" y="39624"/>
                                  <a:pt x="6096" y="82296"/>
                                </a:cubicBezTo>
                                <a:cubicBezTo>
                                  <a:pt x="6096" y="124968"/>
                                  <a:pt x="41148" y="158496"/>
                                  <a:pt x="82296" y="158496"/>
                                </a:cubicBezTo>
                                <a:lnTo>
                                  <a:pt x="146304" y="158496"/>
                                </a:lnTo>
                                <a:lnTo>
                                  <a:pt x="146304" y="164592"/>
                                </a:lnTo>
                                <a:lnTo>
                                  <a:pt x="82296" y="164592"/>
                                </a:lnTo>
                                <a:cubicBezTo>
                                  <a:pt x="36576" y="164592"/>
                                  <a:pt x="0" y="128016"/>
                                  <a:pt x="0" y="82296"/>
                                </a:cubicBezTo>
                                <a:cubicBezTo>
                                  <a:pt x="0" y="36576"/>
                                  <a:pt x="36576" y="0"/>
                                  <a:pt x="82296" y="0"/>
                                </a:cubicBez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200" name="Shape 200"/>
                        <wps:cNvSpPr/>
                        <wps:spPr>
                          <a:xfrm>
                            <a:off x="2194560" y="528786"/>
                            <a:ext cx="147828" cy="164592"/>
                          </a:xfrm>
                          <a:custGeom>
                            <a:avLst/>
                            <a:gdLst/>
                            <a:ahLst/>
                            <a:cxnLst/>
                            <a:rect l="0" t="0" r="0" b="0"/>
                            <a:pathLst>
                              <a:path w="147828" h="164592">
                                <a:moveTo>
                                  <a:pt x="0" y="0"/>
                                </a:moveTo>
                                <a:lnTo>
                                  <a:pt x="64008" y="0"/>
                                </a:lnTo>
                                <a:cubicBezTo>
                                  <a:pt x="109728" y="0"/>
                                  <a:pt x="147828" y="36576"/>
                                  <a:pt x="147828" y="82296"/>
                                </a:cubicBezTo>
                                <a:cubicBezTo>
                                  <a:pt x="147828" y="128016"/>
                                  <a:pt x="109728" y="164592"/>
                                  <a:pt x="64008" y="164592"/>
                                </a:cubicBezTo>
                                <a:lnTo>
                                  <a:pt x="0" y="164592"/>
                                </a:lnTo>
                                <a:lnTo>
                                  <a:pt x="0" y="158496"/>
                                </a:lnTo>
                                <a:lnTo>
                                  <a:pt x="64008" y="158496"/>
                                </a:lnTo>
                                <a:cubicBezTo>
                                  <a:pt x="106680" y="158496"/>
                                  <a:pt x="140208" y="124968"/>
                                  <a:pt x="140208" y="82296"/>
                                </a:cubicBezTo>
                                <a:cubicBezTo>
                                  <a:pt x="140208" y="39624"/>
                                  <a:pt x="106680" y="6096"/>
                                  <a:pt x="64008" y="6096"/>
                                </a:cubicBezTo>
                                <a:lnTo>
                                  <a:pt x="0" y="6096"/>
                                </a:lnTo>
                                <a:lnTo>
                                  <a:pt x="0" y="0"/>
                                </a:ln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201" name="Shape 201"/>
                        <wps:cNvSpPr/>
                        <wps:spPr>
                          <a:xfrm>
                            <a:off x="2342388" y="528786"/>
                            <a:ext cx="146304" cy="164592"/>
                          </a:xfrm>
                          <a:custGeom>
                            <a:avLst/>
                            <a:gdLst/>
                            <a:ahLst/>
                            <a:cxnLst/>
                            <a:rect l="0" t="0" r="0" b="0"/>
                            <a:pathLst>
                              <a:path w="146304" h="164592">
                                <a:moveTo>
                                  <a:pt x="82296" y="0"/>
                                </a:moveTo>
                                <a:lnTo>
                                  <a:pt x="146304" y="0"/>
                                </a:lnTo>
                                <a:lnTo>
                                  <a:pt x="146304" y="6096"/>
                                </a:lnTo>
                                <a:lnTo>
                                  <a:pt x="82296" y="6096"/>
                                </a:lnTo>
                                <a:cubicBezTo>
                                  <a:pt x="39624" y="6096"/>
                                  <a:pt x="6096" y="39624"/>
                                  <a:pt x="6096" y="82296"/>
                                </a:cubicBezTo>
                                <a:cubicBezTo>
                                  <a:pt x="6096" y="124968"/>
                                  <a:pt x="39624" y="158496"/>
                                  <a:pt x="82296" y="158496"/>
                                </a:cubicBezTo>
                                <a:lnTo>
                                  <a:pt x="146304" y="158496"/>
                                </a:lnTo>
                                <a:lnTo>
                                  <a:pt x="146304" y="164592"/>
                                </a:lnTo>
                                <a:lnTo>
                                  <a:pt x="82296" y="164592"/>
                                </a:lnTo>
                                <a:cubicBezTo>
                                  <a:pt x="36576" y="164592"/>
                                  <a:pt x="0" y="128016"/>
                                  <a:pt x="0" y="82296"/>
                                </a:cubicBezTo>
                                <a:cubicBezTo>
                                  <a:pt x="0" y="36576"/>
                                  <a:pt x="36576" y="0"/>
                                  <a:pt x="82296" y="0"/>
                                </a:cubicBez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202" name="Shape 202"/>
                        <wps:cNvSpPr/>
                        <wps:spPr>
                          <a:xfrm>
                            <a:off x="2488692" y="528786"/>
                            <a:ext cx="146304" cy="164592"/>
                          </a:xfrm>
                          <a:custGeom>
                            <a:avLst/>
                            <a:gdLst/>
                            <a:ahLst/>
                            <a:cxnLst/>
                            <a:rect l="0" t="0" r="0" b="0"/>
                            <a:pathLst>
                              <a:path w="146304" h="164592">
                                <a:moveTo>
                                  <a:pt x="0" y="0"/>
                                </a:moveTo>
                                <a:lnTo>
                                  <a:pt x="64008" y="0"/>
                                </a:lnTo>
                                <a:cubicBezTo>
                                  <a:pt x="109728" y="0"/>
                                  <a:pt x="146304" y="36576"/>
                                  <a:pt x="146304" y="82296"/>
                                </a:cubicBezTo>
                                <a:cubicBezTo>
                                  <a:pt x="146304" y="128016"/>
                                  <a:pt x="109728" y="164592"/>
                                  <a:pt x="64008" y="164592"/>
                                </a:cubicBezTo>
                                <a:lnTo>
                                  <a:pt x="0" y="164592"/>
                                </a:lnTo>
                                <a:lnTo>
                                  <a:pt x="0" y="158496"/>
                                </a:lnTo>
                                <a:lnTo>
                                  <a:pt x="64008" y="158496"/>
                                </a:lnTo>
                                <a:cubicBezTo>
                                  <a:pt x="105156" y="158496"/>
                                  <a:pt x="140208" y="124968"/>
                                  <a:pt x="140208" y="82296"/>
                                </a:cubicBezTo>
                                <a:cubicBezTo>
                                  <a:pt x="140208" y="39624"/>
                                  <a:pt x="105156" y="6096"/>
                                  <a:pt x="64008" y="6096"/>
                                </a:cubicBezTo>
                                <a:lnTo>
                                  <a:pt x="0" y="6096"/>
                                </a:lnTo>
                                <a:lnTo>
                                  <a:pt x="0" y="0"/>
                                </a:ln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203" name="Shape 203"/>
                        <wps:cNvSpPr/>
                        <wps:spPr>
                          <a:xfrm>
                            <a:off x="2634996" y="528786"/>
                            <a:ext cx="146304" cy="164592"/>
                          </a:xfrm>
                          <a:custGeom>
                            <a:avLst/>
                            <a:gdLst/>
                            <a:ahLst/>
                            <a:cxnLst/>
                            <a:rect l="0" t="0" r="0" b="0"/>
                            <a:pathLst>
                              <a:path w="146304" h="164592">
                                <a:moveTo>
                                  <a:pt x="82296" y="0"/>
                                </a:moveTo>
                                <a:lnTo>
                                  <a:pt x="146304" y="0"/>
                                </a:lnTo>
                                <a:lnTo>
                                  <a:pt x="146304" y="6096"/>
                                </a:lnTo>
                                <a:lnTo>
                                  <a:pt x="82296" y="6096"/>
                                </a:lnTo>
                                <a:cubicBezTo>
                                  <a:pt x="41148" y="6096"/>
                                  <a:pt x="6096" y="39624"/>
                                  <a:pt x="6096" y="82296"/>
                                </a:cubicBezTo>
                                <a:cubicBezTo>
                                  <a:pt x="6096" y="124968"/>
                                  <a:pt x="41148" y="158496"/>
                                  <a:pt x="82296" y="158496"/>
                                </a:cubicBezTo>
                                <a:lnTo>
                                  <a:pt x="146304" y="158496"/>
                                </a:lnTo>
                                <a:lnTo>
                                  <a:pt x="146304" y="164592"/>
                                </a:lnTo>
                                <a:lnTo>
                                  <a:pt x="82296" y="164592"/>
                                </a:lnTo>
                                <a:cubicBezTo>
                                  <a:pt x="36576" y="164592"/>
                                  <a:pt x="0" y="128016"/>
                                  <a:pt x="0" y="82296"/>
                                </a:cubicBezTo>
                                <a:cubicBezTo>
                                  <a:pt x="0" y="36576"/>
                                  <a:pt x="36576" y="0"/>
                                  <a:pt x="82296" y="0"/>
                                </a:cubicBez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204" name="Shape 204"/>
                        <wps:cNvSpPr/>
                        <wps:spPr>
                          <a:xfrm>
                            <a:off x="2781300" y="528786"/>
                            <a:ext cx="147828" cy="164592"/>
                          </a:xfrm>
                          <a:custGeom>
                            <a:avLst/>
                            <a:gdLst/>
                            <a:ahLst/>
                            <a:cxnLst/>
                            <a:rect l="0" t="0" r="0" b="0"/>
                            <a:pathLst>
                              <a:path w="147828" h="164592">
                                <a:moveTo>
                                  <a:pt x="0" y="0"/>
                                </a:moveTo>
                                <a:lnTo>
                                  <a:pt x="64008" y="0"/>
                                </a:lnTo>
                                <a:cubicBezTo>
                                  <a:pt x="109728" y="0"/>
                                  <a:pt x="147828" y="36576"/>
                                  <a:pt x="147828" y="82296"/>
                                </a:cubicBezTo>
                                <a:cubicBezTo>
                                  <a:pt x="147828" y="128016"/>
                                  <a:pt x="109728" y="164592"/>
                                  <a:pt x="64008" y="164592"/>
                                </a:cubicBezTo>
                                <a:lnTo>
                                  <a:pt x="0" y="164592"/>
                                </a:lnTo>
                                <a:lnTo>
                                  <a:pt x="0" y="158496"/>
                                </a:lnTo>
                                <a:lnTo>
                                  <a:pt x="64008" y="158496"/>
                                </a:lnTo>
                                <a:cubicBezTo>
                                  <a:pt x="106680" y="158496"/>
                                  <a:pt x="140208" y="124968"/>
                                  <a:pt x="140208" y="82296"/>
                                </a:cubicBezTo>
                                <a:cubicBezTo>
                                  <a:pt x="140208" y="39624"/>
                                  <a:pt x="106680" y="6096"/>
                                  <a:pt x="64008" y="6096"/>
                                </a:cubicBezTo>
                                <a:lnTo>
                                  <a:pt x="0" y="6096"/>
                                </a:lnTo>
                                <a:lnTo>
                                  <a:pt x="0" y="0"/>
                                </a:ln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205" name="Shape 205"/>
                        <wps:cNvSpPr/>
                        <wps:spPr>
                          <a:xfrm>
                            <a:off x="2929128" y="528786"/>
                            <a:ext cx="146304" cy="164592"/>
                          </a:xfrm>
                          <a:custGeom>
                            <a:avLst/>
                            <a:gdLst/>
                            <a:ahLst/>
                            <a:cxnLst/>
                            <a:rect l="0" t="0" r="0" b="0"/>
                            <a:pathLst>
                              <a:path w="146304" h="164592">
                                <a:moveTo>
                                  <a:pt x="82296" y="0"/>
                                </a:moveTo>
                                <a:lnTo>
                                  <a:pt x="146304" y="0"/>
                                </a:lnTo>
                                <a:lnTo>
                                  <a:pt x="146304" y="6096"/>
                                </a:lnTo>
                                <a:lnTo>
                                  <a:pt x="82296" y="6096"/>
                                </a:lnTo>
                                <a:cubicBezTo>
                                  <a:pt x="39624" y="6096"/>
                                  <a:pt x="6096" y="39624"/>
                                  <a:pt x="6096" y="82296"/>
                                </a:cubicBezTo>
                                <a:cubicBezTo>
                                  <a:pt x="6096" y="124968"/>
                                  <a:pt x="39624" y="158496"/>
                                  <a:pt x="82296" y="158496"/>
                                </a:cubicBezTo>
                                <a:lnTo>
                                  <a:pt x="146304" y="158496"/>
                                </a:lnTo>
                                <a:lnTo>
                                  <a:pt x="146304" y="164592"/>
                                </a:lnTo>
                                <a:lnTo>
                                  <a:pt x="82296" y="164592"/>
                                </a:lnTo>
                                <a:cubicBezTo>
                                  <a:pt x="36576" y="164592"/>
                                  <a:pt x="0" y="128016"/>
                                  <a:pt x="0" y="82296"/>
                                </a:cubicBezTo>
                                <a:cubicBezTo>
                                  <a:pt x="0" y="36576"/>
                                  <a:pt x="36576" y="0"/>
                                  <a:pt x="82296" y="0"/>
                                </a:cubicBez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206" name="Shape 206"/>
                        <wps:cNvSpPr/>
                        <wps:spPr>
                          <a:xfrm>
                            <a:off x="3075432" y="528786"/>
                            <a:ext cx="146304" cy="164592"/>
                          </a:xfrm>
                          <a:custGeom>
                            <a:avLst/>
                            <a:gdLst/>
                            <a:ahLst/>
                            <a:cxnLst/>
                            <a:rect l="0" t="0" r="0" b="0"/>
                            <a:pathLst>
                              <a:path w="146304" h="164592">
                                <a:moveTo>
                                  <a:pt x="0" y="0"/>
                                </a:moveTo>
                                <a:lnTo>
                                  <a:pt x="64008" y="0"/>
                                </a:lnTo>
                                <a:cubicBezTo>
                                  <a:pt x="109728" y="0"/>
                                  <a:pt x="146304" y="36576"/>
                                  <a:pt x="146304" y="82296"/>
                                </a:cubicBezTo>
                                <a:cubicBezTo>
                                  <a:pt x="146304" y="128016"/>
                                  <a:pt x="109728" y="164592"/>
                                  <a:pt x="64008" y="164592"/>
                                </a:cubicBezTo>
                                <a:lnTo>
                                  <a:pt x="0" y="164592"/>
                                </a:lnTo>
                                <a:lnTo>
                                  <a:pt x="0" y="158496"/>
                                </a:lnTo>
                                <a:lnTo>
                                  <a:pt x="64008" y="158496"/>
                                </a:lnTo>
                                <a:cubicBezTo>
                                  <a:pt x="105156" y="158496"/>
                                  <a:pt x="140208" y="124968"/>
                                  <a:pt x="140208" y="82296"/>
                                </a:cubicBezTo>
                                <a:cubicBezTo>
                                  <a:pt x="140208" y="39624"/>
                                  <a:pt x="105156" y="6096"/>
                                  <a:pt x="64008" y="6096"/>
                                </a:cubicBezTo>
                                <a:lnTo>
                                  <a:pt x="0" y="6096"/>
                                </a:lnTo>
                                <a:lnTo>
                                  <a:pt x="0" y="0"/>
                                </a:ln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207" name="Shape 207"/>
                        <wps:cNvSpPr/>
                        <wps:spPr>
                          <a:xfrm>
                            <a:off x="3221736" y="528786"/>
                            <a:ext cx="146304" cy="164592"/>
                          </a:xfrm>
                          <a:custGeom>
                            <a:avLst/>
                            <a:gdLst/>
                            <a:ahLst/>
                            <a:cxnLst/>
                            <a:rect l="0" t="0" r="0" b="0"/>
                            <a:pathLst>
                              <a:path w="146304" h="164592">
                                <a:moveTo>
                                  <a:pt x="82296" y="0"/>
                                </a:moveTo>
                                <a:lnTo>
                                  <a:pt x="146304" y="0"/>
                                </a:lnTo>
                                <a:lnTo>
                                  <a:pt x="146304" y="6096"/>
                                </a:lnTo>
                                <a:lnTo>
                                  <a:pt x="82296" y="6096"/>
                                </a:lnTo>
                                <a:cubicBezTo>
                                  <a:pt x="41148" y="6096"/>
                                  <a:pt x="6096" y="39624"/>
                                  <a:pt x="6096" y="82296"/>
                                </a:cubicBezTo>
                                <a:cubicBezTo>
                                  <a:pt x="6096" y="124968"/>
                                  <a:pt x="41148" y="158496"/>
                                  <a:pt x="82296" y="158496"/>
                                </a:cubicBezTo>
                                <a:lnTo>
                                  <a:pt x="146304" y="158496"/>
                                </a:lnTo>
                                <a:lnTo>
                                  <a:pt x="146304" y="164592"/>
                                </a:lnTo>
                                <a:lnTo>
                                  <a:pt x="82296" y="164592"/>
                                </a:lnTo>
                                <a:cubicBezTo>
                                  <a:pt x="36576" y="164592"/>
                                  <a:pt x="0" y="128016"/>
                                  <a:pt x="0" y="82296"/>
                                </a:cubicBezTo>
                                <a:cubicBezTo>
                                  <a:pt x="0" y="36576"/>
                                  <a:pt x="36576" y="0"/>
                                  <a:pt x="82296" y="0"/>
                                </a:cubicBez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208" name="Shape 208"/>
                        <wps:cNvSpPr/>
                        <wps:spPr>
                          <a:xfrm>
                            <a:off x="3368040" y="528786"/>
                            <a:ext cx="147828" cy="164592"/>
                          </a:xfrm>
                          <a:custGeom>
                            <a:avLst/>
                            <a:gdLst/>
                            <a:ahLst/>
                            <a:cxnLst/>
                            <a:rect l="0" t="0" r="0" b="0"/>
                            <a:pathLst>
                              <a:path w="147828" h="164592">
                                <a:moveTo>
                                  <a:pt x="0" y="0"/>
                                </a:moveTo>
                                <a:lnTo>
                                  <a:pt x="64008" y="0"/>
                                </a:lnTo>
                                <a:cubicBezTo>
                                  <a:pt x="109728" y="0"/>
                                  <a:pt x="147828" y="36576"/>
                                  <a:pt x="147828" y="82296"/>
                                </a:cubicBezTo>
                                <a:cubicBezTo>
                                  <a:pt x="147828" y="128016"/>
                                  <a:pt x="109728" y="164592"/>
                                  <a:pt x="64008" y="164592"/>
                                </a:cubicBezTo>
                                <a:lnTo>
                                  <a:pt x="0" y="164592"/>
                                </a:lnTo>
                                <a:lnTo>
                                  <a:pt x="0" y="158496"/>
                                </a:lnTo>
                                <a:lnTo>
                                  <a:pt x="64008" y="158496"/>
                                </a:lnTo>
                                <a:cubicBezTo>
                                  <a:pt x="106680" y="158496"/>
                                  <a:pt x="140208" y="124968"/>
                                  <a:pt x="140208" y="82296"/>
                                </a:cubicBezTo>
                                <a:cubicBezTo>
                                  <a:pt x="140208" y="39624"/>
                                  <a:pt x="106680" y="6096"/>
                                  <a:pt x="64008" y="6096"/>
                                </a:cubicBezTo>
                                <a:lnTo>
                                  <a:pt x="0" y="6096"/>
                                </a:lnTo>
                                <a:lnTo>
                                  <a:pt x="0" y="0"/>
                                </a:ln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209" name="Shape 209"/>
                        <wps:cNvSpPr/>
                        <wps:spPr>
                          <a:xfrm>
                            <a:off x="2048256" y="763481"/>
                            <a:ext cx="146304" cy="164592"/>
                          </a:xfrm>
                          <a:custGeom>
                            <a:avLst/>
                            <a:gdLst/>
                            <a:ahLst/>
                            <a:cxnLst/>
                            <a:rect l="0" t="0" r="0" b="0"/>
                            <a:pathLst>
                              <a:path w="146304" h="164592">
                                <a:moveTo>
                                  <a:pt x="82296" y="0"/>
                                </a:moveTo>
                                <a:lnTo>
                                  <a:pt x="146304" y="0"/>
                                </a:lnTo>
                                <a:lnTo>
                                  <a:pt x="146304" y="6096"/>
                                </a:lnTo>
                                <a:lnTo>
                                  <a:pt x="82296" y="6096"/>
                                </a:lnTo>
                                <a:cubicBezTo>
                                  <a:pt x="41148" y="6096"/>
                                  <a:pt x="6096" y="41148"/>
                                  <a:pt x="6096" y="82296"/>
                                </a:cubicBezTo>
                                <a:cubicBezTo>
                                  <a:pt x="6096" y="124968"/>
                                  <a:pt x="41148" y="158496"/>
                                  <a:pt x="82296" y="158496"/>
                                </a:cubicBezTo>
                                <a:lnTo>
                                  <a:pt x="146304" y="158496"/>
                                </a:lnTo>
                                <a:lnTo>
                                  <a:pt x="146304" y="164592"/>
                                </a:lnTo>
                                <a:lnTo>
                                  <a:pt x="82296" y="164592"/>
                                </a:lnTo>
                                <a:cubicBezTo>
                                  <a:pt x="36576" y="164592"/>
                                  <a:pt x="0" y="128016"/>
                                  <a:pt x="0" y="82296"/>
                                </a:cubicBezTo>
                                <a:cubicBezTo>
                                  <a:pt x="0" y="36576"/>
                                  <a:pt x="36576" y="0"/>
                                  <a:pt x="82296" y="0"/>
                                </a:cubicBez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210" name="Shape 210"/>
                        <wps:cNvSpPr/>
                        <wps:spPr>
                          <a:xfrm>
                            <a:off x="2194560" y="763481"/>
                            <a:ext cx="147828" cy="164592"/>
                          </a:xfrm>
                          <a:custGeom>
                            <a:avLst/>
                            <a:gdLst/>
                            <a:ahLst/>
                            <a:cxnLst/>
                            <a:rect l="0" t="0" r="0" b="0"/>
                            <a:pathLst>
                              <a:path w="147828" h="164592">
                                <a:moveTo>
                                  <a:pt x="0" y="0"/>
                                </a:moveTo>
                                <a:lnTo>
                                  <a:pt x="64008" y="0"/>
                                </a:lnTo>
                                <a:cubicBezTo>
                                  <a:pt x="109728" y="0"/>
                                  <a:pt x="147828" y="36576"/>
                                  <a:pt x="147828" y="82296"/>
                                </a:cubicBezTo>
                                <a:cubicBezTo>
                                  <a:pt x="147828" y="128016"/>
                                  <a:pt x="109728" y="164592"/>
                                  <a:pt x="64008" y="164592"/>
                                </a:cubicBezTo>
                                <a:lnTo>
                                  <a:pt x="0" y="164592"/>
                                </a:lnTo>
                                <a:lnTo>
                                  <a:pt x="0" y="158496"/>
                                </a:lnTo>
                                <a:lnTo>
                                  <a:pt x="64008" y="158496"/>
                                </a:lnTo>
                                <a:cubicBezTo>
                                  <a:pt x="106680" y="158496"/>
                                  <a:pt x="140208" y="124968"/>
                                  <a:pt x="140208" y="82296"/>
                                </a:cubicBezTo>
                                <a:cubicBezTo>
                                  <a:pt x="140208" y="41148"/>
                                  <a:pt x="106680" y="6096"/>
                                  <a:pt x="64008" y="6096"/>
                                </a:cubicBezTo>
                                <a:lnTo>
                                  <a:pt x="0" y="6096"/>
                                </a:lnTo>
                                <a:lnTo>
                                  <a:pt x="0" y="0"/>
                                </a:ln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211" name="Shape 211"/>
                        <wps:cNvSpPr/>
                        <wps:spPr>
                          <a:xfrm>
                            <a:off x="2342388" y="763481"/>
                            <a:ext cx="146304" cy="164592"/>
                          </a:xfrm>
                          <a:custGeom>
                            <a:avLst/>
                            <a:gdLst/>
                            <a:ahLst/>
                            <a:cxnLst/>
                            <a:rect l="0" t="0" r="0" b="0"/>
                            <a:pathLst>
                              <a:path w="146304" h="164592">
                                <a:moveTo>
                                  <a:pt x="82296" y="0"/>
                                </a:moveTo>
                                <a:lnTo>
                                  <a:pt x="146304" y="0"/>
                                </a:lnTo>
                                <a:lnTo>
                                  <a:pt x="146304" y="6096"/>
                                </a:lnTo>
                                <a:lnTo>
                                  <a:pt x="82296" y="6096"/>
                                </a:lnTo>
                                <a:cubicBezTo>
                                  <a:pt x="39624" y="6096"/>
                                  <a:pt x="6096" y="41148"/>
                                  <a:pt x="6096" y="82296"/>
                                </a:cubicBezTo>
                                <a:cubicBezTo>
                                  <a:pt x="6096" y="124968"/>
                                  <a:pt x="39624" y="158496"/>
                                  <a:pt x="82296" y="158496"/>
                                </a:cubicBezTo>
                                <a:lnTo>
                                  <a:pt x="146304" y="158496"/>
                                </a:lnTo>
                                <a:lnTo>
                                  <a:pt x="146304" y="164592"/>
                                </a:lnTo>
                                <a:lnTo>
                                  <a:pt x="82296" y="164592"/>
                                </a:lnTo>
                                <a:cubicBezTo>
                                  <a:pt x="36576" y="164592"/>
                                  <a:pt x="0" y="128016"/>
                                  <a:pt x="0" y="82296"/>
                                </a:cubicBezTo>
                                <a:cubicBezTo>
                                  <a:pt x="0" y="36576"/>
                                  <a:pt x="36576" y="0"/>
                                  <a:pt x="82296" y="0"/>
                                </a:cubicBez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212" name="Shape 212"/>
                        <wps:cNvSpPr/>
                        <wps:spPr>
                          <a:xfrm>
                            <a:off x="2488692" y="763481"/>
                            <a:ext cx="146304" cy="164592"/>
                          </a:xfrm>
                          <a:custGeom>
                            <a:avLst/>
                            <a:gdLst/>
                            <a:ahLst/>
                            <a:cxnLst/>
                            <a:rect l="0" t="0" r="0" b="0"/>
                            <a:pathLst>
                              <a:path w="146304" h="164592">
                                <a:moveTo>
                                  <a:pt x="0" y="0"/>
                                </a:moveTo>
                                <a:lnTo>
                                  <a:pt x="64008" y="0"/>
                                </a:lnTo>
                                <a:cubicBezTo>
                                  <a:pt x="109728" y="0"/>
                                  <a:pt x="146304" y="36576"/>
                                  <a:pt x="146304" y="82296"/>
                                </a:cubicBezTo>
                                <a:cubicBezTo>
                                  <a:pt x="146304" y="128016"/>
                                  <a:pt x="109728" y="164592"/>
                                  <a:pt x="64008" y="164592"/>
                                </a:cubicBezTo>
                                <a:lnTo>
                                  <a:pt x="0" y="164592"/>
                                </a:lnTo>
                                <a:lnTo>
                                  <a:pt x="0" y="158496"/>
                                </a:lnTo>
                                <a:lnTo>
                                  <a:pt x="64008" y="158496"/>
                                </a:lnTo>
                                <a:cubicBezTo>
                                  <a:pt x="105156" y="158496"/>
                                  <a:pt x="140208" y="124968"/>
                                  <a:pt x="140208" y="82296"/>
                                </a:cubicBezTo>
                                <a:cubicBezTo>
                                  <a:pt x="140208" y="41148"/>
                                  <a:pt x="105156" y="6096"/>
                                  <a:pt x="64008" y="6096"/>
                                </a:cubicBezTo>
                                <a:lnTo>
                                  <a:pt x="0" y="6096"/>
                                </a:lnTo>
                                <a:lnTo>
                                  <a:pt x="0" y="0"/>
                                </a:ln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213" name="Shape 213"/>
                        <wps:cNvSpPr/>
                        <wps:spPr>
                          <a:xfrm>
                            <a:off x="2634996" y="763481"/>
                            <a:ext cx="146304" cy="164592"/>
                          </a:xfrm>
                          <a:custGeom>
                            <a:avLst/>
                            <a:gdLst/>
                            <a:ahLst/>
                            <a:cxnLst/>
                            <a:rect l="0" t="0" r="0" b="0"/>
                            <a:pathLst>
                              <a:path w="146304" h="164592">
                                <a:moveTo>
                                  <a:pt x="82296" y="0"/>
                                </a:moveTo>
                                <a:lnTo>
                                  <a:pt x="146304" y="0"/>
                                </a:lnTo>
                                <a:lnTo>
                                  <a:pt x="146304" y="6096"/>
                                </a:lnTo>
                                <a:lnTo>
                                  <a:pt x="82296" y="6096"/>
                                </a:lnTo>
                                <a:cubicBezTo>
                                  <a:pt x="41148" y="6096"/>
                                  <a:pt x="6096" y="41148"/>
                                  <a:pt x="6096" y="82296"/>
                                </a:cubicBezTo>
                                <a:cubicBezTo>
                                  <a:pt x="6096" y="124968"/>
                                  <a:pt x="41148" y="158496"/>
                                  <a:pt x="82296" y="158496"/>
                                </a:cubicBezTo>
                                <a:lnTo>
                                  <a:pt x="146304" y="158496"/>
                                </a:lnTo>
                                <a:lnTo>
                                  <a:pt x="146304" y="164592"/>
                                </a:lnTo>
                                <a:lnTo>
                                  <a:pt x="82296" y="164592"/>
                                </a:lnTo>
                                <a:cubicBezTo>
                                  <a:pt x="36576" y="164592"/>
                                  <a:pt x="0" y="128016"/>
                                  <a:pt x="0" y="82296"/>
                                </a:cubicBezTo>
                                <a:cubicBezTo>
                                  <a:pt x="0" y="36576"/>
                                  <a:pt x="36576" y="0"/>
                                  <a:pt x="82296" y="0"/>
                                </a:cubicBez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214" name="Shape 214"/>
                        <wps:cNvSpPr/>
                        <wps:spPr>
                          <a:xfrm>
                            <a:off x="2781300" y="763481"/>
                            <a:ext cx="147828" cy="164592"/>
                          </a:xfrm>
                          <a:custGeom>
                            <a:avLst/>
                            <a:gdLst/>
                            <a:ahLst/>
                            <a:cxnLst/>
                            <a:rect l="0" t="0" r="0" b="0"/>
                            <a:pathLst>
                              <a:path w="147828" h="164592">
                                <a:moveTo>
                                  <a:pt x="0" y="0"/>
                                </a:moveTo>
                                <a:lnTo>
                                  <a:pt x="64008" y="0"/>
                                </a:lnTo>
                                <a:cubicBezTo>
                                  <a:pt x="109728" y="0"/>
                                  <a:pt x="147828" y="36576"/>
                                  <a:pt x="147828" y="82296"/>
                                </a:cubicBezTo>
                                <a:cubicBezTo>
                                  <a:pt x="147828" y="128016"/>
                                  <a:pt x="109728" y="164592"/>
                                  <a:pt x="64008" y="164592"/>
                                </a:cubicBezTo>
                                <a:lnTo>
                                  <a:pt x="0" y="164592"/>
                                </a:lnTo>
                                <a:lnTo>
                                  <a:pt x="0" y="158496"/>
                                </a:lnTo>
                                <a:lnTo>
                                  <a:pt x="64008" y="158496"/>
                                </a:lnTo>
                                <a:cubicBezTo>
                                  <a:pt x="106680" y="158496"/>
                                  <a:pt x="140208" y="124968"/>
                                  <a:pt x="140208" y="82296"/>
                                </a:cubicBezTo>
                                <a:cubicBezTo>
                                  <a:pt x="140208" y="41148"/>
                                  <a:pt x="106680" y="6096"/>
                                  <a:pt x="64008" y="6096"/>
                                </a:cubicBezTo>
                                <a:lnTo>
                                  <a:pt x="0" y="6096"/>
                                </a:lnTo>
                                <a:lnTo>
                                  <a:pt x="0" y="0"/>
                                </a:ln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215" name="Shape 215"/>
                        <wps:cNvSpPr/>
                        <wps:spPr>
                          <a:xfrm>
                            <a:off x="2929128" y="763481"/>
                            <a:ext cx="146304" cy="164592"/>
                          </a:xfrm>
                          <a:custGeom>
                            <a:avLst/>
                            <a:gdLst/>
                            <a:ahLst/>
                            <a:cxnLst/>
                            <a:rect l="0" t="0" r="0" b="0"/>
                            <a:pathLst>
                              <a:path w="146304" h="164592">
                                <a:moveTo>
                                  <a:pt x="82296" y="0"/>
                                </a:moveTo>
                                <a:lnTo>
                                  <a:pt x="146304" y="0"/>
                                </a:lnTo>
                                <a:lnTo>
                                  <a:pt x="146304" y="6096"/>
                                </a:lnTo>
                                <a:lnTo>
                                  <a:pt x="82296" y="6096"/>
                                </a:lnTo>
                                <a:cubicBezTo>
                                  <a:pt x="39624" y="6096"/>
                                  <a:pt x="6096" y="41148"/>
                                  <a:pt x="6096" y="82296"/>
                                </a:cubicBezTo>
                                <a:cubicBezTo>
                                  <a:pt x="6096" y="124968"/>
                                  <a:pt x="39624" y="158496"/>
                                  <a:pt x="82296" y="158496"/>
                                </a:cubicBezTo>
                                <a:lnTo>
                                  <a:pt x="146304" y="158496"/>
                                </a:lnTo>
                                <a:lnTo>
                                  <a:pt x="146304" y="164592"/>
                                </a:lnTo>
                                <a:lnTo>
                                  <a:pt x="82296" y="164592"/>
                                </a:lnTo>
                                <a:cubicBezTo>
                                  <a:pt x="36576" y="164592"/>
                                  <a:pt x="0" y="128016"/>
                                  <a:pt x="0" y="82296"/>
                                </a:cubicBezTo>
                                <a:cubicBezTo>
                                  <a:pt x="0" y="36576"/>
                                  <a:pt x="36576" y="0"/>
                                  <a:pt x="82296" y="0"/>
                                </a:cubicBez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216" name="Shape 216"/>
                        <wps:cNvSpPr/>
                        <wps:spPr>
                          <a:xfrm>
                            <a:off x="3075432" y="763481"/>
                            <a:ext cx="146304" cy="164592"/>
                          </a:xfrm>
                          <a:custGeom>
                            <a:avLst/>
                            <a:gdLst/>
                            <a:ahLst/>
                            <a:cxnLst/>
                            <a:rect l="0" t="0" r="0" b="0"/>
                            <a:pathLst>
                              <a:path w="146304" h="164592">
                                <a:moveTo>
                                  <a:pt x="0" y="0"/>
                                </a:moveTo>
                                <a:lnTo>
                                  <a:pt x="64008" y="0"/>
                                </a:lnTo>
                                <a:cubicBezTo>
                                  <a:pt x="109728" y="0"/>
                                  <a:pt x="146304" y="36576"/>
                                  <a:pt x="146304" y="82296"/>
                                </a:cubicBezTo>
                                <a:cubicBezTo>
                                  <a:pt x="146304" y="128016"/>
                                  <a:pt x="109728" y="164592"/>
                                  <a:pt x="64008" y="164592"/>
                                </a:cubicBezTo>
                                <a:lnTo>
                                  <a:pt x="0" y="164592"/>
                                </a:lnTo>
                                <a:lnTo>
                                  <a:pt x="0" y="158496"/>
                                </a:lnTo>
                                <a:lnTo>
                                  <a:pt x="64008" y="158496"/>
                                </a:lnTo>
                                <a:cubicBezTo>
                                  <a:pt x="105156" y="158496"/>
                                  <a:pt x="140208" y="124968"/>
                                  <a:pt x="140208" y="82296"/>
                                </a:cubicBezTo>
                                <a:cubicBezTo>
                                  <a:pt x="140208" y="41148"/>
                                  <a:pt x="105156" y="6096"/>
                                  <a:pt x="64008" y="6096"/>
                                </a:cubicBezTo>
                                <a:lnTo>
                                  <a:pt x="0" y="6096"/>
                                </a:lnTo>
                                <a:lnTo>
                                  <a:pt x="0" y="0"/>
                                </a:ln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217" name="Shape 217"/>
                        <wps:cNvSpPr/>
                        <wps:spPr>
                          <a:xfrm>
                            <a:off x="3221736" y="763481"/>
                            <a:ext cx="146304" cy="164592"/>
                          </a:xfrm>
                          <a:custGeom>
                            <a:avLst/>
                            <a:gdLst/>
                            <a:ahLst/>
                            <a:cxnLst/>
                            <a:rect l="0" t="0" r="0" b="0"/>
                            <a:pathLst>
                              <a:path w="146304" h="164592">
                                <a:moveTo>
                                  <a:pt x="82296" y="0"/>
                                </a:moveTo>
                                <a:lnTo>
                                  <a:pt x="146304" y="0"/>
                                </a:lnTo>
                                <a:lnTo>
                                  <a:pt x="146304" y="6096"/>
                                </a:lnTo>
                                <a:lnTo>
                                  <a:pt x="82296" y="6096"/>
                                </a:lnTo>
                                <a:cubicBezTo>
                                  <a:pt x="41148" y="6096"/>
                                  <a:pt x="6096" y="41148"/>
                                  <a:pt x="6096" y="82296"/>
                                </a:cubicBezTo>
                                <a:cubicBezTo>
                                  <a:pt x="6096" y="124968"/>
                                  <a:pt x="41148" y="158496"/>
                                  <a:pt x="82296" y="158496"/>
                                </a:cubicBezTo>
                                <a:lnTo>
                                  <a:pt x="146304" y="158496"/>
                                </a:lnTo>
                                <a:lnTo>
                                  <a:pt x="146304" y="164592"/>
                                </a:lnTo>
                                <a:lnTo>
                                  <a:pt x="82296" y="164592"/>
                                </a:lnTo>
                                <a:cubicBezTo>
                                  <a:pt x="36576" y="164592"/>
                                  <a:pt x="0" y="128016"/>
                                  <a:pt x="0" y="82296"/>
                                </a:cubicBezTo>
                                <a:cubicBezTo>
                                  <a:pt x="0" y="36576"/>
                                  <a:pt x="36576" y="0"/>
                                  <a:pt x="82296" y="0"/>
                                </a:cubicBez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218" name="Shape 218"/>
                        <wps:cNvSpPr/>
                        <wps:spPr>
                          <a:xfrm>
                            <a:off x="3368040" y="763481"/>
                            <a:ext cx="147828" cy="164592"/>
                          </a:xfrm>
                          <a:custGeom>
                            <a:avLst/>
                            <a:gdLst/>
                            <a:ahLst/>
                            <a:cxnLst/>
                            <a:rect l="0" t="0" r="0" b="0"/>
                            <a:pathLst>
                              <a:path w="147828" h="164592">
                                <a:moveTo>
                                  <a:pt x="0" y="0"/>
                                </a:moveTo>
                                <a:lnTo>
                                  <a:pt x="64008" y="0"/>
                                </a:lnTo>
                                <a:cubicBezTo>
                                  <a:pt x="109728" y="0"/>
                                  <a:pt x="147828" y="36576"/>
                                  <a:pt x="147828" y="82296"/>
                                </a:cubicBezTo>
                                <a:cubicBezTo>
                                  <a:pt x="147828" y="128016"/>
                                  <a:pt x="109728" y="164592"/>
                                  <a:pt x="64008" y="164592"/>
                                </a:cubicBezTo>
                                <a:lnTo>
                                  <a:pt x="0" y="164592"/>
                                </a:lnTo>
                                <a:lnTo>
                                  <a:pt x="0" y="158496"/>
                                </a:lnTo>
                                <a:lnTo>
                                  <a:pt x="64008" y="158496"/>
                                </a:lnTo>
                                <a:cubicBezTo>
                                  <a:pt x="106680" y="158496"/>
                                  <a:pt x="140208" y="124968"/>
                                  <a:pt x="140208" y="82296"/>
                                </a:cubicBezTo>
                                <a:cubicBezTo>
                                  <a:pt x="140208" y="41148"/>
                                  <a:pt x="106680" y="6096"/>
                                  <a:pt x="64008" y="6096"/>
                                </a:cubicBezTo>
                                <a:lnTo>
                                  <a:pt x="0" y="6096"/>
                                </a:lnTo>
                                <a:lnTo>
                                  <a:pt x="0" y="0"/>
                                </a:ln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219" name="Shape 219"/>
                        <wps:cNvSpPr/>
                        <wps:spPr>
                          <a:xfrm>
                            <a:off x="2048256" y="998177"/>
                            <a:ext cx="146304" cy="164592"/>
                          </a:xfrm>
                          <a:custGeom>
                            <a:avLst/>
                            <a:gdLst/>
                            <a:ahLst/>
                            <a:cxnLst/>
                            <a:rect l="0" t="0" r="0" b="0"/>
                            <a:pathLst>
                              <a:path w="146304" h="164592">
                                <a:moveTo>
                                  <a:pt x="82296" y="0"/>
                                </a:moveTo>
                                <a:lnTo>
                                  <a:pt x="146304" y="0"/>
                                </a:lnTo>
                                <a:lnTo>
                                  <a:pt x="146304" y="6096"/>
                                </a:lnTo>
                                <a:lnTo>
                                  <a:pt x="82296" y="6096"/>
                                </a:lnTo>
                                <a:cubicBezTo>
                                  <a:pt x="41148" y="6096"/>
                                  <a:pt x="6096" y="41148"/>
                                  <a:pt x="6096" y="82296"/>
                                </a:cubicBezTo>
                                <a:cubicBezTo>
                                  <a:pt x="6096" y="124968"/>
                                  <a:pt x="41148" y="158496"/>
                                  <a:pt x="82296" y="158496"/>
                                </a:cubicBezTo>
                                <a:lnTo>
                                  <a:pt x="146304" y="158496"/>
                                </a:lnTo>
                                <a:lnTo>
                                  <a:pt x="146304" y="164592"/>
                                </a:lnTo>
                                <a:lnTo>
                                  <a:pt x="82296" y="164592"/>
                                </a:lnTo>
                                <a:cubicBezTo>
                                  <a:pt x="36576" y="164592"/>
                                  <a:pt x="0" y="128016"/>
                                  <a:pt x="0" y="82296"/>
                                </a:cubicBezTo>
                                <a:cubicBezTo>
                                  <a:pt x="0" y="36576"/>
                                  <a:pt x="36576" y="0"/>
                                  <a:pt x="82296" y="0"/>
                                </a:cubicBez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220" name="Shape 220"/>
                        <wps:cNvSpPr/>
                        <wps:spPr>
                          <a:xfrm>
                            <a:off x="2194560" y="998177"/>
                            <a:ext cx="147828" cy="164592"/>
                          </a:xfrm>
                          <a:custGeom>
                            <a:avLst/>
                            <a:gdLst/>
                            <a:ahLst/>
                            <a:cxnLst/>
                            <a:rect l="0" t="0" r="0" b="0"/>
                            <a:pathLst>
                              <a:path w="147828" h="164592">
                                <a:moveTo>
                                  <a:pt x="0" y="0"/>
                                </a:moveTo>
                                <a:lnTo>
                                  <a:pt x="64008" y="0"/>
                                </a:lnTo>
                                <a:cubicBezTo>
                                  <a:pt x="109728" y="0"/>
                                  <a:pt x="147828" y="36576"/>
                                  <a:pt x="147828" y="82296"/>
                                </a:cubicBezTo>
                                <a:cubicBezTo>
                                  <a:pt x="147828" y="128016"/>
                                  <a:pt x="109728" y="164592"/>
                                  <a:pt x="64008" y="164592"/>
                                </a:cubicBezTo>
                                <a:lnTo>
                                  <a:pt x="0" y="164592"/>
                                </a:lnTo>
                                <a:lnTo>
                                  <a:pt x="0" y="158496"/>
                                </a:lnTo>
                                <a:lnTo>
                                  <a:pt x="64008" y="158496"/>
                                </a:lnTo>
                                <a:cubicBezTo>
                                  <a:pt x="106680" y="158496"/>
                                  <a:pt x="140208" y="124968"/>
                                  <a:pt x="140208" y="82296"/>
                                </a:cubicBezTo>
                                <a:cubicBezTo>
                                  <a:pt x="140208" y="41148"/>
                                  <a:pt x="106680" y="6096"/>
                                  <a:pt x="64008" y="6096"/>
                                </a:cubicBezTo>
                                <a:lnTo>
                                  <a:pt x="0" y="6096"/>
                                </a:lnTo>
                                <a:lnTo>
                                  <a:pt x="0" y="0"/>
                                </a:ln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221" name="Shape 221"/>
                        <wps:cNvSpPr/>
                        <wps:spPr>
                          <a:xfrm>
                            <a:off x="2342388" y="998177"/>
                            <a:ext cx="146304" cy="164592"/>
                          </a:xfrm>
                          <a:custGeom>
                            <a:avLst/>
                            <a:gdLst/>
                            <a:ahLst/>
                            <a:cxnLst/>
                            <a:rect l="0" t="0" r="0" b="0"/>
                            <a:pathLst>
                              <a:path w="146304" h="164592">
                                <a:moveTo>
                                  <a:pt x="82296" y="0"/>
                                </a:moveTo>
                                <a:lnTo>
                                  <a:pt x="146304" y="0"/>
                                </a:lnTo>
                                <a:lnTo>
                                  <a:pt x="146304" y="6096"/>
                                </a:lnTo>
                                <a:lnTo>
                                  <a:pt x="82296" y="6096"/>
                                </a:lnTo>
                                <a:cubicBezTo>
                                  <a:pt x="39624" y="6096"/>
                                  <a:pt x="6096" y="41148"/>
                                  <a:pt x="6096" y="82296"/>
                                </a:cubicBezTo>
                                <a:cubicBezTo>
                                  <a:pt x="6096" y="124968"/>
                                  <a:pt x="39624" y="158496"/>
                                  <a:pt x="82296" y="158496"/>
                                </a:cubicBezTo>
                                <a:lnTo>
                                  <a:pt x="146304" y="158496"/>
                                </a:lnTo>
                                <a:lnTo>
                                  <a:pt x="146304" y="164592"/>
                                </a:lnTo>
                                <a:lnTo>
                                  <a:pt x="82296" y="164592"/>
                                </a:lnTo>
                                <a:cubicBezTo>
                                  <a:pt x="36576" y="164592"/>
                                  <a:pt x="0" y="128016"/>
                                  <a:pt x="0" y="82296"/>
                                </a:cubicBezTo>
                                <a:cubicBezTo>
                                  <a:pt x="0" y="36576"/>
                                  <a:pt x="36576" y="0"/>
                                  <a:pt x="82296" y="0"/>
                                </a:cubicBez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222" name="Shape 222"/>
                        <wps:cNvSpPr/>
                        <wps:spPr>
                          <a:xfrm>
                            <a:off x="2488692" y="998177"/>
                            <a:ext cx="146304" cy="164592"/>
                          </a:xfrm>
                          <a:custGeom>
                            <a:avLst/>
                            <a:gdLst/>
                            <a:ahLst/>
                            <a:cxnLst/>
                            <a:rect l="0" t="0" r="0" b="0"/>
                            <a:pathLst>
                              <a:path w="146304" h="164592">
                                <a:moveTo>
                                  <a:pt x="0" y="0"/>
                                </a:moveTo>
                                <a:lnTo>
                                  <a:pt x="64008" y="0"/>
                                </a:lnTo>
                                <a:cubicBezTo>
                                  <a:pt x="109728" y="0"/>
                                  <a:pt x="146304" y="36576"/>
                                  <a:pt x="146304" y="82296"/>
                                </a:cubicBezTo>
                                <a:cubicBezTo>
                                  <a:pt x="146304" y="128016"/>
                                  <a:pt x="109728" y="164592"/>
                                  <a:pt x="64008" y="164592"/>
                                </a:cubicBezTo>
                                <a:lnTo>
                                  <a:pt x="0" y="164592"/>
                                </a:lnTo>
                                <a:lnTo>
                                  <a:pt x="0" y="158496"/>
                                </a:lnTo>
                                <a:lnTo>
                                  <a:pt x="64008" y="158496"/>
                                </a:lnTo>
                                <a:cubicBezTo>
                                  <a:pt x="105156" y="158496"/>
                                  <a:pt x="140208" y="124968"/>
                                  <a:pt x="140208" y="82296"/>
                                </a:cubicBezTo>
                                <a:cubicBezTo>
                                  <a:pt x="140208" y="41148"/>
                                  <a:pt x="105156" y="6096"/>
                                  <a:pt x="64008" y="6096"/>
                                </a:cubicBezTo>
                                <a:lnTo>
                                  <a:pt x="0" y="6096"/>
                                </a:lnTo>
                                <a:lnTo>
                                  <a:pt x="0" y="0"/>
                                </a:ln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223" name="Shape 223"/>
                        <wps:cNvSpPr/>
                        <wps:spPr>
                          <a:xfrm>
                            <a:off x="2634996" y="998177"/>
                            <a:ext cx="146304" cy="164592"/>
                          </a:xfrm>
                          <a:custGeom>
                            <a:avLst/>
                            <a:gdLst/>
                            <a:ahLst/>
                            <a:cxnLst/>
                            <a:rect l="0" t="0" r="0" b="0"/>
                            <a:pathLst>
                              <a:path w="146304" h="164592">
                                <a:moveTo>
                                  <a:pt x="82296" y="0"/>
                                </a:moveTo>
                                <a:lnTo>
                                  <a:pt x="146304" y="0"/>
                                </a:lnTo>
                                <a:lnTo>
                                  <a:pt x="146304" y="6096"/>
                                </a:lnTo>
                                <a:lnTo>
                                  <a:pt x="82296" y="6096"/>
                                </a:lnTo>
                                <a:cubicBezTo>
                                  <a:pt x="41148" y="6096"/>
                                  <a:pt x="6096" y="41148"/>
                                  <a:pt x="6096" y="82296"/>
                                </a:cubicBezTo>
                                <a:cubicBezTo>
                                  <a:pt x="6096" y="124968"/>
                                  <a:pt x="41148" y="158496"/>
                                  <a:pt x="82296" y="158496"/>
                                </a:cubicBezTo>
                                <a:lnTo>
                                  <a:pt x="146304" y="158496"/>
                                </a:lnTo>
                                <a:lnTo>
                                  <a:pt x="146304" y="164592"/>
                                </a:lnTo>
                                <a:lnTo>
                                  <a:pt x="82296" y="164592"/>
                                </a:lnTo>
                                <a:cubicBezTo>
                                  <a:pt x="36576" y="164592"/>
                                  <a:pt x="0" y="128016"/>
                                  <a:pt x="0" y="82296"/>
                                </a:cubicBezTo>
                                <a:cubicBezTo>
                                  <a:pt x="0" y="36576"/>
                                  <a:pt x="36576" y="0"/>
                                  <a:pt x="82296" y="0"/>
                                </a:cubicBez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224" name="Shape 224"/>
                        <wps:cNvSpPr/>
                        <wps:spPr>
                          <a:xfrm>
                            <a:off x="2781300" y="998177"/>
                            <a:ext cx="147828" cy="164592"/>
                          </a:xfrm>
                          <a:custGeom>
                            <a:avLst/>
                            <a:gdLst/>
                            <a:ahLst/>
                            <a:cxnLst/>
                            <a:rect l="0" t="0" r="0" b="0"/>
                            <a:pathLst>
                              <a:path w="147828" h="164592">
                                <a:moveTo>
                                  <a:pt x="0" y="0"/>
                                </a:moveTo>
                                <a:lnTo>
                                  <a:pt x="64008" y="0"/>
                                </a:lnTo>
                                <a:cubicBezTo>
                                  <a:pt x="109728" y="0"/>
                                  <a:pt x="147828" y="36576"/>
                                  <a:pt x="147828" y="82296"/>
                                </a:cubicBezTo>
                                <a:cubicBezTo>
                                  <a:pt x="147828" y="128016"/>
                                  <a:pt x="109728" y="164592"/>
                                  <a:pt x="64008" y="164592"/>
                                </a:cubicBezTo>
                                <a:lnTo>
                                  <a:pt x="0" y="164592"/>
                                </a:lnTo>
                                <a:lnTo>
                                  <a:pt x="0" y="158496"/>
                                </a:lnTo>
                                <a:lnTo>
                                  <a:pt x="64008" y="158496"/>
                                </a:lnTo>
                                <a:cubicBezTo>
                                  <a:pt x="106680" y="158496"/>
                                  <a:pt x="140208" y="124968"/>
                                  <a:pt x="140208" y="82296"/>
                                </a:cubicBezTo>
                                <a:cubicBezTo>
                                  <a:pt x="140208" y="41148"/>
                                  <a:pt x="106680" y="6096"/>
                                  <a:pt x="64008" y="6096"/>
                                </a:cubicBezTo>
                                <a:lnTo>
                                  <a:pt x="0" y="6096"/>
                                </a:lnTo>
                                <a:lnTo>
                                  <a:pt x="0" y="0"/>
                                </a:ln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225" name="Shape 225"/>
                        <wps:cNvSpPr/>
                        <wps:spPr>
                          <a:xfrm>
                            <a:off x="2929128" y="998177"/>
                            <a:ext cx="146304" cy="164592"/>
                          </a:xfrm>
                          <a:custGeom>
                            <a:avLst/>
                            <a:gdLst/>
                            <a:ahLst/>
                            <a:cxnLst/>
                            <a:rect l="0" t="0" r="0" b="0"/>
                            <a:pathLst>
                              <a:path w="146304" h="164592">
                                <a:moveTo>
                                  <a:pt x="82296" y="0"/>
                                </a:moveTo>
                                <a:lnTo>
                                  <a:pt x="146304" y="0"/>
                                </a:lnTo>
                                <a:lnTo>
                                  <a:pt x="146304" y="6096"/>
                                </a:lnTo>
                                <a:lnTo>
                                  <a:pt x="82296" y="6096"/>
                                </a:lnTo>
                                <a:cubicBezTo>
                                  <a:pt x="39624" y="6096"/>
                                  <a:pt x="6096" y="41148"/>
                                  <a:pt x="6096" y="82296"/>
                                </a:cubicBezTo>
                                <a:cubicBezTo>
                                  <a:pt x="6096" y="124968"/>
                                  <a:pt x="39624" y="158496"/>
                                  <a:pt x="82296" y="158496"/>
                                </a:cubicBezTo>
                                <a:lnTo>
                                  <a:pt x="146304" y="158496"/>
                                </a:lnTo>
                                <a:lnTo>
                                  <a:pt x="146304" y="164592"/>
                                </a:lnTo>
                                <a:lnTo>
                                  <a:pt x="82296" y="164592"/>
                                </a:lnTo>
                                <a:cubicBezTo>
                                  <a:pt x="36576" y="164592"/>
                                  <a:pt x="0" y="128016"/>
                                  <a:pt x="0" y="82296"/>
                                </a:cubicBezTo>
                                <a:cubicBezTo>
                                  <a:pt x="0" y="36576"/>
                                  <a:pt x="36576" y="0"/>
                                  <a:pt x="82296" y="0"/>
                                </a:cubicBez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226" name="Shape 226"/>
                        <wps:cNvSpPr/>
                        <wps:spPr>
                          <a:xfrm>
                            <a:off x="3075432" y="998177"/>
                            <a:ext cx="146304" cy="164592"/>
                          </a:xfrm>
                          <a:custGeom>
                            <a:avLst/>
                            <a:gdLst/>
                            <a:ahLst/>
                            <a:cxnLst/>
                            <a:rect l="0" t="0" r="0" b="0"/>
                            <a:pathLst>
                              <a:path w="146304" h="164592">
                                <a:moveTo>
                                  <a:pt x="0" y="0"/>
                                </a:moveTo>
                                <a:lnTo>
                                  <a:pt x="64008" y="0"/>
                                </a:lnTo>
                                <a:cubicBezTo>
                                  <a:pt x="109728" y="0"/>
                                  <a:pt x="146304" y="36576"/>
                                  <a:pt x="146304" y="82296"/>
                                </a:cubicBezTo>
                                <a:cubicBezTo>
                                  <a:pt x="146304" y="128016"/>
                                  <a:pt x="109728" y="164592"/>
                                  <a:pt x="64008" y="164592"/>
                                </a:cubicBezTo>
                                <a:lnTo>
                                  <a:pt x="0" y="164592"/>
                                </a:lnTo>
                                <a:lnTo>
                                  <a:pt x="0" y="158496"/>
                                </a:lnTo>
                                <a:lnTo>
                                  <a:pt x="64008" y="158496"/>
                                </a:lnTo>
                                <a:cubicBezTo>
                                  <a:pt x="105156" y="158496"/>
                                  <a:pt x="140208" y="124968"/>
                                  <a:pt x="140208" y="82296"/>
                                </a:cubicBezTo>
                                <a:cubicBezTo>
                                  <a:pt x="140208" y="41148"/>
                                  <a:pt x="105156" y="6096"/>
                                  <a:pt x="64008" y="6096"/>
                                </a:cubicBezTo>
                                <a:lnTo>
                                  <a:pt x="0" y="6096"/>
                                </a:lnTo>
                                <a:lnTo>
                                  <a:pt x="0" y="0"/>
                                </a:ln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227" name="Shape 227"/>
                        <wps:cNvSpPr/>
                        <wps:spPr>
                          <a:xfrm>
                            <a:off x="3221736" y="998177"/>
                            <a:ext cx="146304" cy="164592"/>
                          </a:xfrm>
                          <a:custGeom>
                            <a:avLst/>
                            <a:gdLst/>
                            <a:ahLst/>
                            <a:cxnLst/>
                            <a:rect l="0" t="0" r="0" b="0"/>
                            <a:pathLst>
                              <a:path w="146304" h="164592">
                                <a:moveTo>
                                  <a:pt x="82296" y="0"/>
                                </a:moveTo>
                                <a:lnTo>
                                  <a:pt x="146304" y="0"/>
                                </a:lnTo>
                                <a:lnTo>
                                  <a:pt x="146304" y="6096"/>
                                </a:lnTo>
                                <a:lnTo>
                                  <a:pt x="82296" y="6096"/>
                                </a:lnTo>
                                <a:cubicBezTo>
                                  <a:pt x="41148" y="6096"/>
                                  <a:pt x="6096" y="41148"/>
                                  <a:pt x="6096" y="82296"/>
                                </a:cubicBezTo>
                                <a:cubicBezTo>
                                  <a:pt x="6096" y="124968"/>
                                  <a:pt x="41148" y="158496"/>
                                  <a:pt x="82296" y="158496"/>
                                </a:cubicBezTo>
                                <a:lnTo>
                                  <a:pt x="146304" y="158496"/>
                                </a:lnTo>
                                <a:lnTo>
                                  <a:pt x="146304" y="164592"/>
                                </a:lnTo>
                                <a:lnTo>
                                  <a:pt x="82296" y="164592"/>
                                </a:lnTo>
                                <a:cubicBezTo>
                                  <a:pt x="36576" y="164592"/>
                                  <a:pt x="0" y="128016"/>
                                  <a:pt x="0" y="82296"/>
                                </a:cubicBezTo>
                                <a:cubicBezTo>
                                  <a:pt x="0" y="36576"/>
                                  <a:pt x="36576" y="0"/>
                                  <a:pt x="82296" y="0"/>
                                </a:cubicBez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228" name="Shape 228"/>
                        <wps:cNvSpPr/>
                        <wps:spPr>
                          <a:xfrm>
                            <a:off x="3368040" y="998177"/>
                            <a:ext cx="147828" cy="164592"/>
                          </a:xfrm>
                          <a:custGeom>
                            <a:avLst/>
                            <a:gdLst/>
                            <a:ahLst/>
                            <a:cxnLst/>
                            <a:rect l="0" t="0" r="0" b="0"/>
                            <a:pathLst>
                              <a:path w="147828" h="164592">
                                <a:moveTo>
                                  <a:pt x="0" y="0"/>
                                </a:moveTo>
                                <a:lnTo>
                                  <a:pt x="64008" y="0"/>
                                </a:lnTo>
                                <a:cubicBezTo>
                                  <a:pt x="109728" y="0"/>
                                  <a:pt x="147828" y="36576"/>
                                  <a:pt x="147828" y="82296"/>
                                </a:cubicBezTo>
                                <a:cubicBezTo>
                                  <a:pt x="147828" y="128016"/>
                                  <a:pt x="109728" y="164592"/>
                                  <a:pt x="64008" y="164592"/>
                                </a:cubicBezTo>
                                <a:lnTo>
                                  <a:pt x="0" y="164592"/>
                                </a:lnTo>
                                <a:lnTo>
                                  <a:pt x="0" y="158496"/>
                                </a:lnTo>
                                <a:lnTo>
                                  <a:pt x="64008" y="158496"/>
                                </a:lnTo>
                                <a:cubicBezTo>
                                  <a:pt x="106680" y="158496"/>
                                  <a:pt x="140208" y="124968"/>
                                  <a:pt x="140208" y="82296"/>
                                </a:cubicBezTo>
                                <a:cubicBezTo>
                                  <a:pt x="140208" y="41148"/>
                                  <a:pt x="106680" y="6096"/>
                                  <a:pt x="64008" y="6096"/>
                                </a:cubicBezTo>
                                <a:lnTo>
                                  <a:pt x="0" y="6096"/>
                                </a:lnTo>
                                <a:lnTo>
                                  <a:pt x="0" y="0"/>
                                </a:ln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229" name="Shape 229"/>
                        <wps:cNvSpPr/>
                        <wps:spPr>
                          <a:xfrm>
                            <a:off x="2048256" y="1232873"/>
                            <a:ext cx="146304" cy="166116"/>
                          </a:xfrm>
                          <a:custGeom>
                            <a:avLst/>
                            <a:gdLst/>
                            <a:ahLst/>
                            <a:cxnLst/>
                            <a:rect l="0" t="0" r="0" b="0"/>
                            <a:pathLst>
                              <a:path w="146304" h="166116">
                                <a:moveTo>
                                  <a:pt x="82296" y="0"/>
                                </a:moveTo>
                                <a:lnTo>
                                  <a:pt x="146304" y="0"/>
                                </a:lnTo>
                                <a:lnTo>
                                  <a:pt x="146304" y="6096"/>
                                </a:lnTo>
                                <a:lnTo>
                                  <a:pt x="82296" y="6096"/>
                                </a:lnTo>
                                <a:cubicBezTo>
                                  <a:pt x="41148" y="6096"/>
                                  <a:pt x="6096" y="41148"/>
                                  <a:pt x="6096" y="82296"/>
                                </a:cubicBezTo>
                                <a:cubicBezTo>
                                  <a:pt x="6096" y="124968"/>
                                  <a:pt x="41148" y="158496"/>
                                  <a:pt x="82296" y="158496"/>
                                </a:cubicBezTo>
                                <a:lnTo>
                                  <a:pt x="146304" y="158496"/>
                                </a:lnTo>
                                <a:lnTo>
                                  <a:pt x="146304" y="166116"/>
                                </a:lnTo>
                                <a:lnTo>
                                  <a:pt x="82296" y="166116"/>
                                </a:lnTo>
                                <a:cubicBezTo>
                                  <a:pt x="36576" y="166116"/>
                                  <a:pt x="0" y="128016"/>
                                  <a:pt x="0" y="82296"/>
                                </a:cubicBezTo>
                                <a:cubicBezTo>
                                  <a:pt x="0" y="38100"/>
                                  <a:pt x="36576" y="0"/>
                                  <a:pt x="82296" y="0"/>
                                </a:cubicBez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230" name="Shape 230"/>
                        <wps:cNvSpPr/>
                        <wps:spPr>
                          <a:xfrm>
                            <a:off x="2194560" y="1232873"/>
                            <a:ext cx="147828" cy="166116"/>
                          </a:xfrm>
                          <a:custGeom>
                            <a:avLst/>
                            <a:gdLst/>
                            <a:ahLst/>
                            <a:cxnLst/>
                            <a:rect l="0" t="0" r="0" b="0"/>
                            <a:pathLst>
                              <a:path w="147828" h="166116">
                                <a:moveTo>
                                  <a:pt x="0" y="0"/>
                                </a:moveTo>
                                <a:lnTo>
                                  <a:pt x="64008" y="0"/>
                                </a:lnTo>
                                <a:cubicBezTo>
                                  <a:pt x="109728" y="0"/>
                                  <a:pt x="147828" y="38100"/>
                                  <a:pt x="147828" y="82296"/>
                                </a:cubicBezTo>
                                <a:cubicBezTo>
                                  <a:pt x="147828" y="128016"/>
                                  <a:pt x="109728" y="166116"/>
                                  <a:pt x="64008" y="166116"/>
                                </a:cubicBezTo>
                                <a:lnTo>
                                  <a:pt x="0" y="166116"/>
                                </a:lnTo>
                                <a:lnTo>
                                  <a:pt x="0" y="158496"/>
                                </a:lnTo>
                                <a:lnTo>
                                  <a:pt x="64008" y="158496"/>
                                </a:lnTo>
                                <a:cubicBezTo>
                                  <a:pt x="106680" y="158496"/>
                                  <a:pt x="140208" y="124968"/>
                                  <a:pt x="140208" y="82296"/>
                                </a:cubicBezTo>
                                <a:cubicBezTo>
                                  <a:pt x="140208" y="41148"/>
                                  <a:pt x="106680" y="6096"/>
                                  <a:pt x="64008" y="6096"/>
                                </a:cubicBezTo>
                                <a:lnTo>
                                  <a:pt x="0" y="6096"/>
                                </a:lnTo>
                                <a:lnTo>
                                  <a:pt x="0" y="0"/>
                                </a:ln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231" name="Shape 231"/>
                        <wps:cNvSpPr/>
                        <wps:spPr>
                          <a:xfrm>
                            <a:off x="2342388" y="1232873"/>
                            <a:ext cx="146304" cy="166116"/>
                          </a:xfrm>
                          <a:custGeom>
                            <a:avLst/>
                            <a:gdLst/>
                            <a:ahLst/>
                            <a:cxnLst/>
                            <a:rect l="0" t="0" r="0" b="0"/>
                            <a:pathLst>
                              <a:path w="146304" h="166116">
                                <a:moveTo>
                                  <a:pt x="82296" y="0"/>
                                </a:moveTo>
                                <a:lnTo>
                                  <a:pt x="146304" y="0"/>
                                </a:lnTo>
                                <a:lnTo>
                                  <a:pt x="146304" y="6096"/>
                                </a:lnTo>
                                <a:lnTo>
                                  <a:pt x="82296" y="6096"/>
                                </a:lnTo>
                                <a:cubicBezTo>
                                  <a:pt x="39624" y="6096"/>
                                  <a:pt x="6096" y="41148"/>
                                  <a:pt x="6096" y="82296"/>
                                </a:cubicBezTo>
                                <a:cubicBezTo>
                                  <a:pt x="6096" y="124968"/>
                                  <a:pt x="39624" y="158496"/>
                                  <a:pt x="82296" y="158496"/>
                                </a:cubicBezTo>
                                <a:lnTo>
                                  <a:pt x="146304" y="158496"/>
                                </a:lnTo>
                                <a:lnTo>
                                  <a:pt x="146304" y="166116"/>
                                </a:lnTo>
                                <a:lnTo>
                                  <a:pt x="82296" y="166116"/>
                                </a:lnTo>
                                <a:cubicBezTo>
                                  <a:pt x="36576" y="166116"/>
                                  <a:pt x="0" y="128016"/>
                                  <a:pt x="0" y="82296"/>
                                </a:cubicBezTo>
                                <a:cubicBezTo>
                                  <a:pt x="0" y="38100"/>
                                  <a:pt x="36576" y="0"/>
                                  <a:pt x="82296" y="0"/>
                                </a:cubicBez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232" name="Shape 232"/>
                        <wps:cNvSpPr/>
                        <wps:spPr>
                          <a:xfrm>
                            <a:off x="2488692" y="1232873"/>
                            <a:ext cx="146304" cy="166116"/>
                          </a:xfrm>
                          <a:custGeom>
                            <a:avLst/>
                            <a:gdLst/>
                            <a:ahLst/>
                            <a:cxnLst/>
                            <a:rect l="0" t="0" r="0" b="0"/>
                            <a:pathLst>
                              <a:path w="146304" h="166116">
                                <a:moveTo>
                                  <a:pt x="0" y="0"/>
                                </a:moveTo>
                                <a:lnTo>
                                  <a:pt x="64008" y="0"/>
                                </a:lnTo>
                                <a:cubicBezTo>
                                  <a:pt x="109728" y="0"/>
                                  <a:pt x="146304" y="38100"/>
                                  <a:pt x="146304" y="82296"/>
                                </a:cubicBezTo>
                                <a:cubicBezTo>
                                  <a:pt x="146304" y="128016"/>
                                  <a:pt x="109728" y="166116"/>
                                  <a:pt x="64008" y="166116"/>
                                </a:cubicBezTo>
                                <a:lnTo>
                                  <a:pt x="0" y="166116"/>
                                </a:lnTo>
                                <a:lnTo>
                                  <a:pt x="0" y="158496"/>
                                </a:lnTo>
                                <a:lnTo>
                                  <a:pt x="64008" y="158496"/>
                                </a:lnTo>
                                <a:cubicBezTo>
                                  <a:pt x="105156" y="158496"/>
                                  <a:pt x="140208" y="124968"/>
                                  <a:pt x="140208" y="82296"/>
                                </a:cubicBezTo>
                                <a:cubicBezTo>
                                  <a:pt x="140208" y="41148"/>
                                  <a:pt x="105156" y="6096"/>
                                  <a:pt x="64008" y="6096"/>
                                </a:cubicBezTo>
                                <a:lnTo>
                                  <a:pt x="0" y="6096"/>
                                </a:lnTo>
                                <a:lnTo>
                                  <a:pt x="0" y="0"/>
                                </a:ln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233" name="Shape 233"/>
                        <wps:cNvSpPr/>
                        <wps:spPr>
                          <a:xfrm>
                            <a:off x="2634996" y="1232873"/>
                            <a:ext cx="146304" cy="166116"/>
                          </a:xfrm>
                          <a:custGeom>
                            <a:avLst/>
                            <a:gdLst/>
                            <a:ahLst/>
                            <a:cxnLst/>
                            <a:rect l="0" t="0" r="0" b="0"/>
                            <a:pathLst>
                              <a:path w="146304" h="166116">
                                <a:moveTo>
                                  <a:pt x="82296" y="0"/>
                                </a:moveTo>
                                <a:lnTo>
                                  <a:pt x="146304" y="0"/>
                                </a:lnTo>
                                <a:lnTo>
                                  <a:pt x="146304" y="6096"/>
                                </a:lnTo>
                                <a:lnTo>
                                  <a:pt x="82296" y="6096"/>
                                </a:lnTo>
                                <a:cubicBezTo>
                                  <a:pt x="41148" y="6096"/>
                                  <a:pt x="6096" y="41148"/>
                                  <a:pt x="6096" y="82296"/>
                                </a:cubicBezTo>
                                <a:cubicBezTo>
                                  <a:pt x="6096" y="124968"/>
                                  <a:pt x="41148" y="158496"/>
                                  <a:pt x="82296" y="158496"/>
                                </a:cubicBezTo>
                                <a:lnTo>
                                  <a:pt x="146304" y="158496"/>
                                </a:lnTo>
                                <a:lnTo>
                                  <a:pt x="146304" y="166116"/>
                                </a:lnTo>
                                <a:lnTo>
                                  <a:pt x="82296" y="166116"/>
                                </a:lnTo>
                                <a:cubicBezTo>
                                  <a:pt x="36576" y="166116"/>
                                  <a:pt x="0" y="128016"/>
                                  <a:pt x="0" y="82296"/>
                                </a:cubicBezTo>
                                <a:cubicBezTo>
                                  <a:pt x="0" y="38100"/>
                                  <a:pt x="36576" y="0"/>
                                  <a:pt x="82296" y="0"/>
                                </a:cubicBez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234" name="Shape 234"/>
                        <wps:cNvSpPr/>
                        <wps:spPr>
                          <a:xfrm>
                            <a:off x="2781300" y="1232873"/>
                            <a:ext cx="147828" cy="166116"/>
                          </a:xfrm>
                          <a:custGeom>
                            <a:avLst/>
                            <a:gdLst/>
                            <a:ahLst/>
                            <a:cxnLst/>
                            <a:rect l="0" t="0" r="0" b="0"/>
                            <a:pathLst>
                              <a:path w="147828" h="166116">
                                <a:moveTo>
                                  <a:pt x="0" y="0"/>
                                </a:moveTo>
                                <a:lnTo>
                                  <a:pt x="64008" y="0"/>
                                </a:lnTo>
                                <a:cubicBezTo>
                                  <a:pt x="109728" y="0"/>
                                  <a:pt x="147828" y="38100"/>
                                  <a:pt x="147828" y="82296"/>
                                </a:cubicBezTo>
                                <a:cubicBezTo>
                                  <a:pt x="147828" y="128016"/>
                                  <a:pt x="109728" y="166116"/>
                                  <a:pt x="64008" y="166116"/>
                                </a:cubicBezTo>
                                <a:lnTo>
                                  <a:pt x="0" y="166116"/>
                                </a:lnTo>
                                <a:lnTo>
                                  <a:pt x="0" y="158496"/>
                                </a:lnTo>
                                <a:lnTo>
                                  <a:pt x="64008" y="158496"/>
                                </a:lnTo>
                                <a:cubicBezTo>
                                  <a:pt x="106680" y="158496"/>
                                  <a:pt x="140208" y="124968"/>
                                  <a:pt x="140208" y="82296"/>
                                </a:cubicBezTo>
                                <a:cubicBezTo>
                                  <a:pt x="140208" y="41148"/>
                                  <a:pt x="106680" y="6096"/>
                                  <a:pt x="64008" y="6096"/>
                                </a:cubicBezTo>
                                <a:lnTo>
                                  <a:pt x="0" y="6096"/>
                                </a:lnTo>
                                <a:lnTo>
                                  <a:pt x="0" y="0"/>
                                </a:ln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235" name="Shape 235"/>
                        <wps:cNvSpPr/>
                        <wps:spPr>
                          <a:xfrm>
                            <a:off x="2929128" y="1232873"/>
                            <a:ext cx="146304" cy="166116"/>
                          </a:xfrm>
                          <a:custGeom>
                            <a:avLst/>
                            <a:gdLst/>
                            <a:ahLst/>
                            <a:cxnLst/>
                            <a:rect l="0" t="0" r="0" b="0"/>
                            <a:pathLst>
                              <a:path w="146304" h="166116">
                                <a:moveTo>
                                  <a:pt x="82296" y="0"/>
                                </a:moveTo>
                                <a:lnTo>
                                  <a:pt x="146304" y="0"/>
                                </a:lnTo>
                                <a:lnTo>
                                  <a:pt x="146304" y="6096"/>
                                </a:lnTo>
                                <a:lnTo>
                                  <a:pt x="82296" y="6096"/>
                                </a:lnTo>
                                <a:cubicBezTo>
                                  <a:pt x="39624" y="6096"/>
                                  <a:pt x="6096" y="41148"/>
                                  <a:pt x="6096" y="82296"/>
                                </a:cubicBezTo>
                                <a:cubicBezTo>
                                  <a:pt x="6096" y="124968"/>
                                  <a:pt x="39624" y="158496"/>
                                  <a:pt x="82296" y="158496"/>
                                </a:cubicBezTo>
                                <a:lnTo>
                                  <a:pt x="146304" y="158496"/>
                                </a:lnTo>
                                <a:lnTo>
                                  <a:pt x="146304" y="166116"/>
                                </a:lnTo>
                                <a:lnTo>
                                  <a:pt x="82296" y="166116"/>
                                </a:lnTo>
                                <a:cubicBezTo>
                                  <a:pt x="36576" y="166116"/>
                                  <a:pt x="0" y="128016"/>
                                  <a:pt x="0" y="82296"/>
                                </a:cubicBezTo>
                                <a:cubicBezTo>
                                  <a:pt x="0" y="38100"/>
                                  <a:pt x="36576" y="0"/>
                                  <a:pt x="82296" y="0"/>
                                </a:cubicBez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236" name="Shape 236"/>
                        <wps:cNvSpPr/>
                        <wps:spPr>
                          <a:xfrm>
                            <a:off x="3075432" y="1232873"/>
                            <a:ext cx="146304" cy="166116"/>
                          </a:xfrm>
                          <a:custGeom>
                            <a:avLst/>
                            <a:gdLst/>
                            <a:ahLst/>
                            <a:cxnLst/>
                            <a:rect l="0" t="0" r="0" b="0"/>
                            <a:pathLst>
                              <a:path w="146304" h="166116">
                                <a:moveTo>
                                  <a:pt x="0" y="0"/>
                                </a:moveTo>
                                <a:lnTo>
                                  <a:pt x="64008" y="0"/>
                                </a:lnTo>
                                <a:cubicBezTo>
                                  <a:pt x="109728" y="0"/>
                                  <a:pt x="146304" y="38100"/>
                                  <a:pt x="146304" y="82296"/>
                                </a:cubicBezTo>
                                <a:cubicBezTo>
                                  <a:pt x="146304" y="128016"/>
                                  <a:pt x="109728" y="166116"/>
                                  <a:pt x="64008" y="166116"/>
                                </a:cubicBezTo>
                                <a:lnTo>
                                  <a:pt x="0" y="166116"/>
                                </a:lnTo>
                                <a:lnTo>
                                  <a:pt x="0" y="158496"/>
                                </a:lnTo>
                                <a:lnTo>
                                  <a:pt x="64008" y="158496"/>
                                </a:lnTo>
                                <a:cubicBezTo>
                                  <a:pt x="105156" y="158496"/>
                                  <a:pt x="140208" y="124968"/>
                                  <a:pt x="140208" y="82296"/>
                                </a:cubicBezTo>
                                <a:cubicBezTo>
                                  <a:pt x="140208" y="41148"/>
                                  <a:pt x="105156" y="6096"/>
                                  <a:pt x="64008" y="6096"/>
                                </a:cubicBezTo>
                                <a:lnTo>
                                  <a:pt x="0" y="6096"/>
                                </a:lnTo>
                                <a:lnTo>
                                  <a:pt x="0" y="0"/>
                                </a:ln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237" name="Shape 237"/>
                        <wps:cNvSpPr/>
                        <wps:spPr>
                          <a:xfrm>
                            <a:off x="3221736" y="1232873"/>
                            <a:ext cx="146304" cy="166116"/>
                          </a:xfrm>
                          <a:custGeom>
                            <a:avLst/>
                            <a:gdLst/>
                            <a:ahLst/>
                            <a:cxnLst/>
                            <a:rect l="0" t="0" r="0" b="0"/>
                            <a:pathLst>
                              <a:path w="146304" h="166116">
                                <a:moveTo>
                                  <a:pt x="82296" y="0"/>
                                </a:moveTo>
                                <a:lnTo>
                                  <a:pt x="146304" y="0"/>
                                </a:lnTo>
                                <a:lnTo>
                                  <a:pt x="146304" y="6096"/>
                                </a:lnTo>
                                <a:lnTo>
                                  <a:pt x="82296" y="6096"/>
                                </a:lnTo>
                                <a:cubicBezTo>
                                  <a:pt x="41148" y="6096"/>
                                  <a:pt x="6096" y="41148"/>
                                  <a:pt x="6096" y="82296"/>
                                </a:cubicBezTo>
                                <a:cubicBezTo>
                                  <a:pt x="6096" y="124968"/>
                                  <a:pt x="41148" y="158496"/>
                                  <a:pt x="82296" y="158496"/>
                                </a:cubicBezTo>
                                <a:lnTo>
                                  <a:pt x="146304" y="158496"/>
                                </a:lnTo>
                                <a:lnTo>
                                  <a:pt x="146304" y="166116"/>
                                </a:lnTo>
                                <a:lnTo>
                                  <a:pt x="82296" y="166116"/>
                                </a:lnTo>
                                <a:cubicBezTo>
                                  <a:pt x="36576" y="166116"/>
                                  <a:pt x="0" y="128016"/>
                                  <a:pt x="0" y="82296"/>
                                </a:cubicBezTo>
                                <a:cubicBezTo>
                                  <a:pt x="0" y="38100"/>
                                  <a:pt x="36576" y="0"/>
                                  <a:pt x="82296" y="0"/>
                                </a:cubicBez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238" name="Shape 238"/>
                        <wps:cNvSpPr/>
                        <wps:spPr>
                          <a:xfrm>
                            <a:off x="3368040" y="1232873"/>
                            <a:ext cx="147828" cy="166116"/>
                          </a:xfrm>
                          <a:custGeom>
                            <a:avLst/>
                            <a:gdLst/>
                            <a:ahLst/>
                            <a:cxnLst/>
                            <a:rect l="0" t="0" r="0" b="0"/>
                            <a:pathLst>
                              <a:path w="147828" h="166116">
                                <a:moveTo>
                                  <a:pt x="0" y="0"/>
                                </a:moveTo>
                                <a:lnTo>
                                  <a:pt x="64008" y="0"/>
                                </a:lnTo>
                                <a:cubicBezTo>
                                  <a:pt x="109728" y="0"/>
                                  <a:pt x="147828" y="38100"/>
                                  <a:pt x="147828" y="82296"/>
                                </a:cubicBezTo>
                                <a:cubicBezTo>
                                  <a:pt x="147828" y="128016"/>
                                  <a:pt x="109728" y="166116"/>
                                  <a:pt x="64008" y="166116"/>
                                </a:cubicBezTo>
                                <a:lnTo>
                                  <a:pt x="0" y="166116"/>
                                </a:lnTo>
                                <a:lnTo>
                                  <a:pt x="0" y="158496"/>
                                </a:lnTo>
                                <a:lnTo>
                                  <a:pt x="64008" y="158496"/>
                                </a:lnTo>
                                <a:cubicBezTo>
                                  <a:pt x="106680" y="158496"/>
                                  <a:pt x="140208" y="124968"/>
                                  <a:pt x="140208" y="82296"/>
                                </a:cubicBezTo>
                                <a:cubicBezTo>
                                  <a:pt x="140208" y="41148"/>
                                  <a:pt x="106680" y="6096"/>
                                  <a:pt x="64008" y="6096"/>
                                </a:cubicBezTo>
                                <a:lnTo>
                                  <a:pt x="0" y="6096"/>
                                </a:lnTo>
                                <a:lnTo>
                                  <a:pt x="0" y="0"/>
                                </a:ln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239" name="Shape 239"/>
                        <wps:cNvSpPr/>
                        <wps:spPr>
                          <a:xfrm>
                            <a:off x="2048256" y="1531577"/>
                            <a:ext cx="146304" cy="164592"/>
                          </a:xfrm>
                          <a:custGeom>
                            <a:avLst/>
                            <a:gdLst/>
                            <a:ahLst/>
                            <a:cxnLst/>
                            <a:rect l="0" t="0" r="0" b="0"/>
                            <a:pathLst>
                              <a:path w="146304" h="164592">
                                <a:moveTo>
                                  <a:pt x="82296" y="0"/>
                                </a:moveTo>
                                <a:lnTo>
                                  <a:pt x="146304" y="0"/>
                                </a:lnTo>
                                <a:lnTo>
                                  <a:pt x="146304" y="6096"/>
                                </a:lnTo>
                                <a:lnTo>
                                  <a:pt x="82296" y="6096"/>
                                </a:lnTo>
                                <a:cubicBezTo>
                                  <a:pt x="41148" y="6096"/>
                                  <a:pt x="6096" y="41148"/>
                                  <a:pt x="6096" y="82296"/>
                                </a:cubicBezTo>
                                <a:cubicBezTo>
                                  <a:pt x="6096" y="124968"/>
                                  <a:pt x="41148" y="158496"/>
                                  <a:pt x="82296" y="158496"/>
                                </a:cubicBezTo>
                                <a:lnTo>
                                  <a:pt x="146304" y="158496"/>
                                </a:lnTo>
                                <a:lnTo>
                                  <a:pt x="146304" y="164592"/>
                                </a:lnTo>
                                <a:lnTo>
                                  <a:pt x="82296" y="164592"/>
                                </a:lnTo>
                                <a:cubicBezTo>
                                  <a:pt x="36576" y="164592"/>
                                  <a:pt x="0" y="128016"/>
                                  <a:pt x="0" y="82296"/>
                                </a:cubicBezTo>
                                <a:cubicBezTo>
                                  <a:pt x="0" y="36576"/>
                                  <a:pt x="36576" y="0"/>
                                  <a:pt x="82296" y="0"/>
                                </a:cubicBez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240" name="Shape 240"/>
                        <wps:cNvSpPr/>
                        <wps:spPr>
                          <a:xfrm>
                            <a:off x="2194560" y="1531577"/>
                            <a:ext cx="147828" cy="164592"/>
                          </a:xfrm>
                          <a:custGeom>
                            <a:avLst/>
                            <a:gdLst/>
                            <a:ahLst/>
                            <a:cxnLst/>
                            <a:rect l="0" t="0" r="0" b="0"/>
                            <a:pathLst>
                              <a:path w="147828" h="164592">
                                <a:moveTo>
                                  <a:pt x="0" y="0"/>
                                </a:moveTo>
                                <a:lnTo>
                                  <a:pt x="64008" y="0"/>
                                </a:lnTo>
                                <a:cubicBezTo>
                                  <a:pt x="109728" y="0"/>
                                  <a:pt x="147828" y="36576"/>
                                  <a:pt x="147828" y="82296"/>
                                </a:cubicBezTo>
                                <a:cubicBezTo>
                                  <a:pt x="147828" y="128016"/>
                                  <a:pt x="109728" y="164592"/>
                                  <a:pt x="64008" y="164592"/>
                                </a:cubicBezTo>
                                <a:lnTo>
                                  <a:pt x="0" y="164592"/>
                                </a:lnTo>
                                <a:lnTo>
                                  <a:pt x="0" y="158496"/>
                                </a:lnTo>
                                <a:lnTo>
                                  <a:pt x="64008" y="158496"/>
                                </a:lnTo>
                                <a:cubicBezTo>
                                  <a:pt x="106680" y="158496"/>
                                  <a:pt x="140208" y="124968"/>
                                  <a:pt x="140208" y="82296"/>
                                </a:cubicBezTo>
                                <a:cubicBezTo>
                                  <a:pt x="140208" y="41148"/>
                                  <a:pt x="106680" y="6096"/>
                                  <a:pt x="64008" y="6096"/>
                                </a:cubicBezTo>
                                <a:lnTo>
                                  <a:pt x="0" y="6096"/>
                                </a:lnTo>
                                <a:lnTo>
                                  <a:pt x="0" y="0"/>
                                </a:ln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241" name="Shape 241"/>
                        <wps:cNvSpPr/>
                        <wps:spPr>
                          <a:xfrm>
                            <a:off x="2342388" y="1531577"/>
                            <a:ext cx="146304" cy="164592"/>
                          </a:xfrm>
                          <a:custGeom>
                            <a:avLst/>
                            <a:gdLst/>
                            <a:ahLst/>
                            <a:cxnLst/>
                            <a:rect l="0" t="0" r="0" b="0"/>
                            <a:pathLst>
                              <a:path w="146304" h="164592">
                                <a:moveTo>
                                  <a:pt x="82296" y="0"/>
                                </a:moveTo>
                                <a:lnTo>
                                  <a:pt x="146304" y="0"/>
                                </a:lnTo>
                                <a:lnTo>
                                  <a:pt x="146304" y="6096"/>
                                </a:lnTo>
                                <a:lnTo>
                                  <a:pt x="82296" y="6096"/>
                                </a:lnTo>
                                <a:cubicBezTo>
                                  <a:pt x="39624" y="6096"/>
                                  <a:pt x="6096" y="41148"/>
                                  <a:pt x="6096" y="82296"/>
                                </a:cubicBezTo>
                                <a:cubicBezTo>
                                  <a:pt x="6096" y="124968"/>
                                  <a:pt x="39624" y="158496"/>
                                  <a:pt x="82296" y="158496"/>
                                </a:cubicBezTo>
                                <a:lnTo>
                                  <a:pt x="146304" y="158496"/>
                                </a:lnTo>
                                <a:lnTo>
                                  <a:pt x="146304" y="164592"/>
                                </a:lnTo>
                                <a:lnTo>
                                  <a:pt x="82296" y="164592"/>
                                </a:lnTo>
                                <a:cubicBezTo>
                                  <a:pt x="36576" y="164592"/>
                                  <a:pt x="0" y="128016"/>
                                  <a:pt x="0" y="82296"/>
                                </a:cubicBezTo>
                                <a:cubicBezTo>
                                  <a:pt x="0" y="36576"/>
                                  <a:pt x="36576" y="0"/>
                                  <a:pt x="82296" y="0"/>
                                </a:cubicBez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242" name="Shape 242"/>
                        <wps:cNvSpPr/>
                        <wps:spPr>
                          <a:xfrm>
                            <a:off x="2488692" y="1531577"/>
                            <a:ext cx="146304" cy="164592"/>
                          </a:xfrm>
                          <a:custGeom>
                            <a:avLst/>
                            <a:gdLst/>
                            <a:ahLst/>
                            <a:cxnLst/>
                            <a:rect l="0" t="0" r="0" b="0"/>
                            <a:pathLst>
                              <a:path w="146304" h="164592">
                                <a:moveTo>
                                  <a:pt x="0" y="0"/>
                                </a:moveTo>
                                <a:lnTo>
                                  <a:pt x="64008" y="0"/>
                                </a:lnTo>
                                <a:cubicBezTo>
                                  <a:pt x="109728" y="0"/>
                                  <a:pt x="146304" y="36576"/>
                                  <a:pt x="146304" y="82296"/>
                                </a:cubicBezTo>
                                <a:cubicBezTo>
                                  <a:pt x="146304" y="128016"/>
                                  <a:pt x="109728" y="164592"/>
                                  <a:pt x="64008" y="164592"/>
                                </a:cubicBezTo>
                                <a:lnTo>
                                  <a:pt x="0" y="164592"/>
                                </a:lnTo>
                                <a:lnTo>
                                  <a:pt x="0" y="158496"/>
                                </a:lnTo>
                                <a:lnTo>
                                  <a:pt x="64008" y="158496"/>
                                </a:lnTo>
                                <a:cubicBezTo>
                                  <a:pt x="105156" y="158496"/>
                                  <a:pt x="140208" y="124968"/>
                                  <a:pt x="140208" y="82296"/>
                                </a:cubicBezTo>
                                <a:cubicBezTo>
                                  <a:pt x="140208" y="41148"/>
                                  <a:pt x="105156" y="6096"/>
                                  <a:pt x="64008" y="6096"/>
                                </a:cubicBezTo>
                                <a:lnTo>
                                  <a:pt x="0" y="6096"/>
                                </a:lnTo>
                                <a:lnTo>
                                  <a:pt x="0" y="0"/>
                                </a:ln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243" name="Shape 243"/>
                        <wps:cNvSpPr/>
                        <wps:spPr>
                          <a:xfrm>
                            <a:off x="2634996" y="1531577"/>
                            <a:ext cx="146304" cy="164592"/>
                          </a:xfrm>
                          <a:custGeom>
                            <a:avLst/>
                            <a:gdLst/>
                            <a:ahLst/>
                            <a:cxnLst/>
                            <a:rect l="0" t="0" r="0" b="0"/>
                            <a:pathLst>
                              <a:path w="146304" h="164592">
                                <a:moveTo>
                                  <a:pt x="82296" y="0"/>
                                </a:moveTo>
                                <a:lnTo>
                                  <a:pt x="146304" y="0"/>
                                </a:lnTo>
                                <a:lnTo>
                                  <a:pt x="146304" y="6096"/>
                                </a:lnTo>
                                <a:lnTo>
                                  <a:pt x="82296" y="6096"/>
                                </a:lnTo>
                                <a:cubicBezTo>
                                  <a:pt x="41148" y="6096"/>
                                  <a:pt x="6096" y="41148"/>
                                  <a:pt x="6096" y="82296"/>
                                </a:cubicBezTo>
                                <a:cubicBezTo>
                                  <a:pt x="6096" y="124968"/>
                                  <a:pt x="41148" y="158496"/>
                                  <a:pt x="82296" y="158496"/>
                                </a:cubicBezTo>
                                <a:lnTo>
                                  <a:pt x="146304" y="158496"/>
                                </a:lnTo>
                                <a:lnTo>
                                  <a:pt x="146304" y="164592"/>
                                </a:lnTo>
                                <a:lnTo>
                                  <a:pt x="82296" y="164592"/>
                                </a:lnTo>
                                <a:cubicBezTo>
                                  <a:pt x="36576" y="164592"/>
                                  <a:pt x="0" y="128016"/>
                                  <a:pt x="0" y="82296"/>
                                </a:cubicBezTo>
                                <a:cubicBezTo>
                                  <a:pt x="0" y="36576"/>
                                  <a:pt x="36576" y="0"/>
                                  <a:pt x="82296" y="0"/>
                                </a:cubicBez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244" name="Shape 244"/>
                        <wps:cNvSpPr/>
                        <wps:spPr>
                          <a:xfrm>
                            <a:off x="2781300" y="1531577"/>
                            <a:ext cx="147828" cy="164592"/>
                          </a:xfrm>
                          <a:custGeom>
                            <a:avLst/>
                            <a:gdLst/>
                            <a:ahLst/>
                            <a:cxnLst/>
                            <a:rect l="0" t="0" r="0" b="0"/>
                            <a:pathLst>
                              <a:path w="147828" h="164592">
                                <a:moveTo>
                                  <a:pt x="0" y="0"/>
                                </a:moveTo>
                                <a:lnTo>
                                  <a:pt x="64008" y="0"/>
                                </a:lnTo>
                                <a:cubicBezTo>
                                  <a:pt x="109728" y="0"/>
                                  <a:pt x="147828" y="36576"/>
                                  <a:pt x="147828" y="82296"/>
                                </a:cubicBezTo>
                                <a:cubicBezTo>
                                  <a:pt x="147828" y="128016"/>
                                  <a:pt x="109728" y="164592"/>
                                  <a:pt x="64008" y="164592"/>
                                </a:cubicBezTo>
                                <a:lnTo>
                                  <a:pt x="0" y="164592"/>
                                </a:lnTo>
                                <a:lnTo>
                                  <a:pt x="0" y="158496"/>
                                </a:lnTo>
                                <a:lnTo>
                                  <a:pt x="64008" y="158496"/>
                                </a:lnTo>
                                <a:cubicBezTo>
                                  <a:pt x="106680" y="158496"/>
                                  <a:pt x="140208" y="124968"/>
                                  <a:pt x="140208" y="82296"/>
                                </a:cubicBezTo>
                                <a:cubicBezTo>
                                  <a:pt x="140208" y="41148"/>
                                  <a:pt x="106680" y="6096"/>
                                  <a:pt x="64008" y="6096"/>
                                </a:cubicBezTo>
                                <a:lnTo>
                                  <a:pt x="0" y="6096"/>
                                </a:lnTo>
                                <a:lnTo>
                                  <a:pt x="0" y="0"/>
                                </a:ln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245" name="Shape 245"/>
                        <wps:cNvSpPr/>
                        <wps:spPr>
                          <a:xfrm>
                            <a:off x="2929128" y="1531577"/>
                            <a:ext cx="146304" cy="164592"/>
                          </a:xfrm>
                          <a:custGeom>
                            <a:avLst/>
                            <a:gdLst/>
                            <a:ahLst/>
                            <a:cxnLst/>
                            <a:rect l="0" t="0" r="0" b="0"/>
                            <a:pathLst>
                              <a:path w="146304" h="164592">
                                <a:moveTo>
                                  <a:pt x="82296" y="0"/>
                                </a:moveTo>
                                <a:lnTo>
                                  <a:pt x="146304" y="0"/>
                                </a:lnTo>
                                <a:lnTo>
                                  <a:pt x="146304" y="6096"/>
                                </a:lnTo>
                                <a:lnTo>
                                  <a:pt x="82296" y="6096"/>
                                </a:lnTo>
                                <a:cubicBezTo>
                                  <a:pt x="39624" y="6096"/>
                                  <a:pt x="6096" y="41148"/>
                                  <a:pt x="6096" y="82296"/>
                                </a:cubicBezTo>
                                <a:cubicBezTo>
                                  <a:pt x="6096" y="124968"/>
                                  <a:pt x="39624" y="158496"/>
                                  <a:pt x="82296" y="158496"/>
                                </a:cubicBezTo>
                                <a:lnTo>
                                  <a:pt x="146304" y="158496"/>
                                </a:lnTo>
                                <a:lnTo>
                                  <a:pt x="146304" y="164592"/>
                                </a:lnTo>
                                <a:lnTo>
                                  <a:pt x="82296" y="164592"/>
                                </a:lnTo>
                                <a:cubicBezTo>
                                  <a:pt x="36576" y="164592"/>
                                  <a:pt x="0" y="128016"/>
                                  <a:pt x="0" y="82296"/>
                                </a:cubicBezTo>
                                <a:cubicBezTo>
                                  <a:pt x="0" y="36576"/>
                                  <a:pt x="36576" y="0"/>
                                  <a:pt x="82296" y="0"/>
                                </a:cubicBez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246" name="Shape 246"/>
                        <wps:cNvSpPr/>
                        <wps:spPr>
                          <a:xfrm>
                            <a:off x="3075432" y="1531577"/>
                            <a:ext cx="146304" cy="164592"/>
                          </a:xfrm>
                          <a:custGeom>
                            <a:avLst/>
                            <a:gdLst/>
                            <a:ahLst/>
                            <a:cxnLst/>
                            <a:rect l="0" t="0" r="0" b="0"/>
                            <a:pathLst>
                              <a:path w="146304" h="164592">
                                <a:moveTo>
                                  <a:pt x="0" y="0"/>
                                </a:moveTo>
                                <a:lnTo>
                                  <a:pt x="64008" y="0"/>
                                </a:lnTo>
                                <a:cubicBezTo>
                                  <a:pt x="109728" y="0"/>
                                  <a:pt x="146304" y="36576"/>
                                  <a:pt x="146304" y="82296"/>
                                </a:cubicBezTo>
                                <a:cubicBezTo>
                                  <a:pt x="146304" y="128016"/>
                                  <a:pt x="109728" y="164592"/>
                                  <a:pt x="64008" y="164592"/>
                                </a:cubicBezTo>
                                <a:lnTo>
                                  <a:pt x="0" y="164592"/>
                                </a:lnTo>
                                <a:lnTo>
                                  <a:pt x="0" y="158496"/>
                                </a:lnTo>
                                <a:lnTo>
                                  <a:pt x="64008" y="158496"/>
                                </a:lnTo>
                                <a:cubicBezTo>
                                  <a:pt x="105156" y="158496"/>
                                  <a:pt x="140208" y="124968"/>
                                  <a:pt x="140208" y="82296"/>
                                </a:cubicBezTo>
                                <a:cubicBezTo>
                                  <a:pt x="140208" y="41148"/>
                                  <a:pt x="105156" y="6096"/>
                                  <a:pt x="64008" y="6096"/>
                                </a:cubicBezTo>
                                <a:lnTo>
                                  <a:pt x="0" y="6096"/>
                                </a:lnTo>
                                <a:lnTo>
                                  <a:pt x="0" y="0"/>
                                </a:ln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247" name="Shape 247"/>
                        <wps:cNvSpPr/>
                        <wps:spPr>
                          <a:xfrm>
                            <a:off x="3221736" y="1531577"/>
                            <a:ext cx="146304" cy="164592"/>
                          </a:xfrm>
                          <a:custGeom>
                            <a:avLst/>
                            <a:gdLst/>
                            <a:ahLst/>
                            <a:cxnLst/>
                            <a:rect l="0" t="0" r="0" b="0"/>
                            <a:pathLst>
                              <a:path w="146304" h="164592">
                                <a:moveTo>
                                  <a:pt x="82296" y="0"/>
                                </a:moveTo>
                                <a:lnTo>
                                  <a:pt x="146304" y="0"/>
                                </a:lnTo>
                                <a:lnTo>
                                  <a:pt x="146304" y="6096"/>
                                </a:lnTo>
                                <a:lnTo>
                                  <a:pt x="82296" y="6096"/>
                                </a:lnTo>
                                <a:cubicBezTo>
                                  <a:pt x="41148" y="6096"/>
                                  <a:pt x="6096" y="41148"/>
                                  <a:pt x="6096" y="82296"/>
                                </a:cubicBezTo>
                                <a:cubicBezTo>
                                  <a:pt x="6096" y="124968"/>
                                  <a:pt x="41148" y="158496"/>
                                  <a:pt x="82296" y="158496"/>
                                </a:cubicBezTo>
                                <a:lnTo>
                                  <a:pt x="146304" y="158496"/>
                                </a:lnTo>
                                <a:lnTo>
                                  <a:pt x="146304" y="164592"/>
                                </a:lnTo>
                                <a:lnTo>
                                  <a:pt x="82296" y="164592"/>
                                </a:lnTo>
                                <a:cubicBezTo>
                                  <a:pt x="36576" y="164592"/>
                                  <a:pt x="0" y="128016"/>
                                  <a:pt x="0" y="82296"/>
                                </a:cubicBezTo>
                                <a:cubicBezTo>
                                  <a:pt x="0" y="36576"/>
                                  <a:pt x="36576" y="0"/>
                                  <a:pt x="82296" y="0"/>
                                </a:cubicBez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248" name="Shape 248"/>
                        <wps:cNvSpPr/>
                        <wps:spPr>
                          <a:xfrm>
                            <a:off x="3368040" y="1531577"/>
                            <a:ext cx="147828" cy="164592"/>
                          </a:xfrm>
                          <a:custGeom>
                            <a:avLst/>
                            <a:gdLst/>
                            <a:ahLst/>
                            <a:cxnLst/>
                            <a:rect l="0" t="0" r="0" b="0"/>
                            <a:pathLst>
                              <a:path w="147828" h="164592">
                                <a:moveTo>
                                  <a:pt x="0" y="0"/>
                                </a:moveTo>
                                <a:lnTo>
                                  <a:pt x="64008" y="0"/>
                                </a:lnTo>
                                <a:cubicBezTo>
                                  <a:pt x="109728" y="0"/>
                                  <a:pt x="147828" y="36576"/>
                                  <a:pt x="147828" y="82296"/>
                                </a:cubicBezTo>
                                <a:cubicBezTo>
                                  <a:pt x="147828" y="128016"/>
                                  <a:pt x="109728" y="164592"/>
                                  <a:pt x="64008" y="164592"/>
                                </a:cubicBezTo>
                                <a:lnTo>
                                  <a:pt x="0" y="164592"/>
                                </a:lnTo>
                                <a:lnTo>
                                  <a:pt x="0" y="158496"/>
                                </a:lnTo>
                                <a:lnTo>
                                  <a:pt x="64008" y="158496"/>
                                </a:lnTo>
                                <a:cubicBezTo>
                                  <a:pt x="106680" y="158496"/>
                                  <a:pt x="140208" y="124968"/>
                                  <a:pt x="140208" y="82296"/>
                                </a:cubicBezTo>
                                <a:cubicBezTo>
                                  <a:pt x="140208" y="41148"/>
                                  <a:pt x="106680" y="6096"/>
                                  <a:pt x="64008" y="6096"/>
                                </a:cubicBezTo>
                                <a:lnTo>
                                  <a:pt x="0" y="6096"/>
                                </a:lnTo>
                                <a:lnTo>
                                  <a:pt x="0" y="0"/>
                                </a:ln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249" name="Shape 249"/>
                        <wps:cNvSpPr/>
                        <wps:spPr>
                          <a:xfrm>
                            <a:off x="2048256" y="1830281"/>
                            <a:ext cx="146304" cy="164592"/>
                          </a:xfrm>
                          <a:custGeom>
                            <a:avLst/>
                            <a:gdLst/>
                            <a:ahLst/>
                            <a:cxnLst/>
                            <a:rect l="0" t="0" r="0" b="0"/>
                            <a:pathLst>
                              <a:path w="146304" h="164592">
                                <a:moveTo>
                                  <a:pt x="82296" y="0"/>
                                </a:moveTo>
                                <a:lnTo>
                                  <a:pt x="146304" y="0"/>
                                </a:lnTo>
                                <a:lnTo>
                                  <a:pt x="146304" y="6096"/>
                                </a:lnTo>
                                <a:lnTo>
                                  <a:pt x="82296" y="6096"/>
                                </a:lnTo>
                                <a:cubicBezTo>
                                  <a:pt x="41148" y="6096"/>
                                  <a:pt x="6096" y="41148"/>
                                  <a:pt x="6096" y="82296"/>
                                </a:cubicBezTo>
                                <a:cubicBezTo>
                                  <a:pt x="6096" y="124968"/>
                                  <a:pt x="41148" y="158496"/>
                                  <a:pt x="82296" y="158496"/>
                                </a:cubicBezTo>
                                <a:lnTo>
                                  <a:pt x="146304" y="158496"/>
                                </a:lnTo>
                                <a:lnTo>
                                  <a:pt x="146304" y="164592"/>
                                </a:lnTo>
                                <a:lnTo>
                                  <a:pt x="82296" y="164592"/>
                                </a:lnTo>
                                <a:cubicBezTo>
                                  <a:pt x="36576" y="164592"/>
                                  <a:pt x="0" y="128016"/>
                                  <a:pt x="0" y="82296"/>
                                </a:cubicBezTo>
                                <a:cubicBezTo>
                                  <a:pt x="0" y="36576"/>
                                  <a:pt x="36576" y="0"/>
                                  <a:pt x="82296" y="0"/>
                                </a:cubicBez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250" name="Shape 250"/>
                        <wps:cNvSpPr/>
                        <wps:spPr>
                          <a:xfrm>
                            <a:off x="2194560" y="1830281"/>
                            <a:ext cx="147828" cy="164592"/>
                          </a:xfrm>
                          <a:custGeom>
                            <a:avLst/>
                            <a:gdLst/>
                            <a:ahLst/>
                            <a:cxnLst/>
                            <a:rect l="0" t="0" r="0" b="0"/>
                            <a:pathLst>
                              <a:path w="147828" h="164592">
                                <a:moveTo>
                                  <a:pt x="0" y="0"/>
                                </a:moveTo>
                                <a:lnTo>
                                  <a:pt x="64008" y="0"/>
                                </a:lnTo>
                                <a:cubicBezTo>
                                  <a:pt x="109728" y="0"/>
                                  <a:pt x="147828" y="36576"/>
                                  <a:pt x="147828" y="82296"/>
                                </a:cubicBezTo>
                                <a:cubicBezTo>
                                  <a:pt x="147828" y="128016"/>
                                  <a:pt x="109728" y="164592"/>
                                  <a:pt x="64008" y="164592"/>
                                </a:cubicBezTo>
                                <a:lnTo>
                                  <a:pt x="0" y="164592"/>
                                </a:lnTo>
                                <a:lnTo>
                                  <a:pt x="0" y="158496"/>
                                </a:lnTo>
                                <a:lnTo>
                                  <a:pt x="64008" y="158496"/>
                                </a:lnTo>
                                <a:cubicBezTo>
                                  <a:pt x="106680" y="158496"/>
                                  <a:pt x="140208" y="124968"/>
                                  <a:pt x="140208" y="82296"/>
                                </a:cubicBezTo>
                                <a:cubicBezTo>
                                  <a:pt x="140208" y="41148"/>
                                  <a:pt x="106680" y="6096"/>
                                  <a:pt x="64008" y="6096"/>
                                </a:cubicBezTo>
                                <a:lnTo>
                                  <a:pt x="0" y="6096"/>
                                </a:lnTo>
                                <a:lnTo>
                                  <a:pt x="0" y="0"/>
                                </a:ln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251" name="Shape 251"/>
                        <wps:cNvSpPr/>
                        <wps:spPr>
                          <a:xfrm>
                            <a:off x="2342388" y="1830281"/>
                            <a:ext cx="146304" cy="164592"/>
                          </a:xfrm>
                          <a:custGeom>
                            <a:avLst/>
                            <a:gdLst/>
                            <a:ahLst/>
                            <a:cxnLst/>
                            <a:rect l="0" t="0" r="0" b="0"/>
                            <a:pathLst>
                              <a:path w="146304" h="164592">
                                <a:moveTo>
                                  <a:pt x="82296" y="0"/>
                                </a:moveTo>
                                <a:lnTo>
                                  <a:pt x="146304" y="0"/>
                                </a:lnTo>
                                <a:lnTo>
                                  <a:pt x="146304" y="6096"/>
                                </a:lnTo>
                                <a:lnTo>
                                  <a:pt x="82296" y="6096"/>
                                </a:lnTo>
                                <a:cubicBezTo>
                                  <a:pt x="39624" y="6096"/>
                                  <a:pt x="6096" y="41148"/>
                                  <a:pt x="6096" y="82296"/>
                                </a:cubicBezTo>
                                <a:cubicBezTo>
                                  <a:pt x="6096" y="124968"/>
                                  <a:pt x="39624" y="158496"/>
                                  <a:pt x="82296" y="158496"/>
                                </a:cubicBezTo>
                                <a:lnTo>
                                  <a:pt x="146304" y="158496"/>
                                </a:lnTo>
                                <a:lnTo>
                                  <a:pt x="146304" y="164592"/>
                                </a:lnTo>
                                <a:lnTo>
                                  <a:pt x="82296" y="164592"/>
                                </a:lnTo>
                                <a:cubicBezTo>
                                  <a:pt x="36576" y="164592"/>
                                  <a:pt x="0" y="128016"/>
                                  <a:pt x="0" y="82296"/>
                                </a:cubicBezTo>
                                <a:cubicBezTo>
                                  <a:pt x="0" y="36576"/>
                                  <a:pt x="36576" y="0"/>
                                  <a:pt x="82296" y="0"/>
                                </a:cubicBez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252" name="Shape 252"/>
                        <wps:cNvSpPr/>
                        <wps:spPr>
                          <a:xfrm>
                            <a:off x="2488692" y="1830281"/>
                            <a:ext cx="146304" cy="164592"/>
                          </a:xfrm>
                          <a:custGeom>
                            <a:avLst/>
                            <a:gdLst/>
                            <a:ahLst/>
                            <a:cxnLst/>
                            <a:rect l="0" t="0" r="0" b="0"/>
                            <a:pathLst>
                              <a:path w="146304" h="164592">
                                <a:moveTo>
                                  <a:pt x="0" y="0"/>
                                </a:moveTo>
                                <a:lnTo>
                                  <a:pt x="64008" y="0"/>
                                </a:lnTo>
                                <a:cubicBezTo>
                                  <a:pt x="109728" y="0"/>
                                  <a:pt x="146304" y="36576"/>
                                  <a:pt x="146304" y="82296"/>
                                </a:cubicBezTo>
                                <a:cubicBezTo>
                                  <a:pt x="146304" y="128016"/>
                                  <a:pt x="109728" y="164592"/>
                                  <a:pt x="64008" y="164592"/>
                                </a:cubicBezTo>
                                <a:lnTo>
                                  <a:pt x="0" y="164592"/>
                                </a:lnTo>
                                <a:lnTo>
                                  <a:pt x="0" y="158496"/>
                                </a:lnTo>
                                <a:lnTo>
                                  <a:pt x="64008" y="158496"/>
                                </a:lnTo>
                                <a:cubicBezTo>
                                  <a:pt x="105156" y="158496"/>
                                  <a:pt x="140208" y="124968"/>
                                  <a:pt x="140208" y="82296"/>
                                </a:cubicBezTo>
                                <a:cubicBezTo>
                                  <a:pt x="140208" y="41148"/>
                                  <a:pt x="105156" y="6096"/>
                                  <a:pt x="64008" y="6096"/>
                                </a:cubicBezTo>
                                <a:lnTo>
                                  <a:pt x="0" y="6096"/>
                                </a:lnTo>
                                <a:lnTo>
                                  <a:pt x="0" y="0"/>
                                </a:ln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253" name="Shape 253"/>
                        <wps:cNvSpPr/>
                        <wps:spPr>
                          <a:xfrm>
                            <a:off x="2634996" y="1830281"/>
                            <a:ext cx="146304" cy="164592"/>
                          </a:xfrm>
                          <a:custGeom>
                            <a:avLst/>
                            <a:gdLst/>
                            <a:ahLst/>
                            <a:cxnLst/>
                            <a:rect l="0" t="0" r="0" b="0"/>
                            <a:pathLst>
                              <a:path w="146304" h="164592">
                                <a:moveTo>
                                  <a:pt x="82296" y="0"/>
                                </a:moveTo>
                                <a:lnTo>
                                  <a:pt x="146304" y="0"/>
                                </a:lnTo>
                                <a:lnTo>
                                  <a:pt x="146304" y="6096"/>
                                </a:lnTo>
                                <a:lnTo>
                                  <a:pt x="82296" y="6096"/>
                                </a:lnTo>
                                <a:cubicBezTo>
                                  <a:pt x="41148" y="6096"/>
                                  <a:pt x="6096" y="41148"/>
                                  <a:pt x="6096" y="82296"/>
                                </a:cubicBezTo>
                                <a:cubicBezTo>
                                  <a:pt x="6096" y="124968"/>
                                  <a:pt x="41148" y="158496"/>
                                  <a:pt x="82296" y="158496"/>
                                </a:cubicBezTo>
                                <a:lnTo>
                                  <a:pt x="146304" y="158496"/>
                                </a:lnTo>
                                <a:lnTo>
                                  <a:pt x="146304" y="164592"/>
                                </a:lnTo>
                                <a:lnTo>
                                  <a:pt x="82296" y="164592"/>
                                </a:lnTo>
                                <a:cubicBezTo>
                                  <a:pt x="36576" y="164592"/>
                                  <a:pt x="0" y="128016"/>
                                  <a:pt x="0" y="82296"/>
                                </a:cubicBezTo>
                                <a:cubicBezTo>
                                  <a:pt x="0" y="36576"/>
                                  <a:pt x="36576" y="0"/>
                                  <a:pt x="82296" y="0"/>
                                </a:cubicBez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254" name="Shape 254"/>
                        <wps:cNvSpPr/>
                        <wps:spPr>
                          <a:xfrm>
                            <a:off x="2781300" y="1830281"/>
                            <a:ext cx="147828" cy="164592"/>
                          </a:xfrm>
                          <a:custGeom>
                            <a:avLst/>
                            <a:gdLst/>
                            <a:ahLst/>
                            <a:cxnLst/>
                            <a:rect l="0" t="0" r="0" b="0"/>
                            <a:pathLst>
                              <a:path w="147828" h="164592">
                                <a:moveTo>
                                  <a:pt x="0" y="0"/>
                                </a:moveTo>
                                <a:lnTo>
                                  <a:pt x="64008" y="0"/>
                                </a:lnTo>
                                <a:cubicBezTo>
                                  <a:pt x="109728" y="0"/>
                                  <a:pt x="147828" y="36576"/>
                                  <a:pt x="147828" y="82296"/>
                                </a:cubicBezTo>
                                <a:cubicBezTo>
                                  <a:pt x="147828" y="128016"/>
                                  <a:pt x="109728" y="164592"/>
                                  <a:pt x="64008" y="164592"/>
                                </a:cubicBezTo>
                                <a:lnTo>
                                  <a:pt x="0" y="164592"/>
                                </a:lnTo>
                                <a:lnTo>
                                  <a:pt x="0" y="158496"/>
                                </a:lnTo>
                                <a:lnTo>
                                  <a:pt x="64008" y="158496"/>
                                </a:lnTo>
                                <a:cubicBezTo>
                                  <a:pt x="106680" y="158496"/>
                                  <a:pt x="140208" y="124968"/>
                                  <a:pt x="140208" y="82296"/>
                                </a:cubicBezTo>
                                <a:cubicBezTo>
                                  <a:pt x="140208" y="41148"/>
                                  <a:pt x="106680" y="6096"/>
                                  <a:pt x="64008" y="6096"/>
                                </a:cubicBezTo>
                                <a:lnTo>
                                  <a:pt x="0" y="6096"/>
                                </a:lnTo>
                                <a:lnTo>
                                  <a:pt x="0" y="0"/>
                                </a:ln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255" name="Shape 255"/>
                        <wps:cNvSpPr/>
                        <wps:spPr>
                          <a:xfrm>
                            <a:off x="2929128" y="1830281"/>
                            <a:ext cx="146304" cy="164592"/>
                          </a:xfrm>
                          <a:custGeom>
                            <a:avLst/>
                            <a:gdLst/>
                            <a:ahLst/>
                            <a:cxnLst/>
                            <a:rect l="0" t="0" r="0" b="0"/>
                            <a:pathLst>
                              <a:path w="146304" h="164592">
                                <a:moveTo>
                                  <a:pt x="82296" y="0"/>
                                </a:moveTo>
                                <a:lnTo>
                                  <a:pt x="146304" y="0"/>
                                </a:lnTo>
                                <a:lnTo>
                                  <a:pt x="146304" y="6096"/>
                                </a:lnTo>
                                <a:lnTo>
                                  <a:pt x="82296" y="6096"/>
                                </a:lnTo>
                                <a:cubicBezTo>
                                  <a:pt x="39624" y="6096"/>
                                  <a:pt x="6096" y="41148"/>
                                  <a:pt x="6096" y="82296"/>
                                </a:cubicBezTo>
                                <a:cubicBezTo>
                                  <a:pt x="6096" y="124968"/>
                                  <a:pt x="39624" y="158496"/>
                                  <a:pt x="82296" y="158496"/>
                                </a:cubicBezTo>
                                <a:lnTo>
                                  <a:pt x="146304" y="158496"/>
                                </a:lnTo>
                                <a:lnTo>
                                  <a:pt x="146304" y="164592"/>
                                </a:lnTo>
                                <a:lnTo>
                                  <a:pt x="82296" y="164592"/>
                                </a:lnTo>
                                <a:cubicBezTo>
                                  <a:pt x="36576" y="164592"/>
                                  <a:pt x="0" y="128016"/>
                                  <a:pt x="0" y="82296"/>
                                </a:cubicBezTo>
                                <a:cubicBezTo>
                                  <a:pt x="0" y="36576"/>
                                  <a:pt x="36576" y="0"/>
                                  <a:pt x="82296" y="0"/>
                                </a:cubicBez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256" name="Shape 256"/>
                        <wps:cNvSpPr/>
                        <wps:spPr>
                          <a:xfrm>
                            <a:off x="3075432" y="1830281"/>
                            <a:ext cx="146304" cy="164592"/>
                          </a:xfrm>
                          <a:custGeom>
                            <a:avLst/>
                            <a:gdLst/>
                            <a:ahLst/>
                            <a:cxnLst/>
                            <a:rect l="0" t="0" r="0" b="0"/>
                            <a:pathLst>
                              <a:path w="146304" h="164592">
                                <a:moveTo>
                                  <a:pt x="0" y="0"/>
                                </a:moveTo>
                                <a:lnTo>
                                  <a:pt x="64008" y="0"/>
                                </a:lnTo>
                                <a:cubicBezTo>
                                  <a:pt x="109728" y="0"/>
                                  <a:pt x="146304" y="36576"/>
                                  <a:pt x="146304" y="82296"/>
                                </a:cubicBezTo>
                                <a:cubicBezTo>
                                  <a:pt x="146304" y="128016"/>
                                  <a:pt x="109728" y="164592"/>
                                  <a:pt x="64008" y="164592"/>
                                </a:cubicBezTo>
                                <a:lnTo>
                                  <a:pt x="0" y="164592"/>
                                </a:lnTo>
                                <a:lnTo>
                                  <a:pt x="0" y="158496"/>
                                </a:lnTo>
                                <a:lnTo>
                                  <a:pt x="64008" y="158496"/>
                                </a:lnTo>
                                <a:cubicBezTo>
                                  <a:pt x="105156" y="158496"/>
                                  <a:pt x="140208" y="124968"/>
                                  <a:pt x="140208" y="82296"/>
                                </a:cubicBezTo>
                                <a:cubicBezTo>
                                  <a:pt x="140208" y="41148"/>
                                  <a:pt x="105156" y="6096"/>
                                  <a:pt x="64008" y="6096"/>
                                </a:cubicBezTo>
                                <a:lnTo>
                                  <a:pt x="0" y="6096"/>
                                </a:lnTo>
                                <a:lnTo>
                                  <a:pt x="0" y="0"/>
                                </a:ln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257" name="Shape 257"/>
                        <wps:cNvSpPr/>
                        <wps:spPr>
                          <a:xfrm>
                            <a:off x="3221736" y="1830281"/>
                            <a:ext cx="146304" cy="164592"/>
                          </a:xfrm>
                          <a:custGeom>
                            <a:avLst/>
                            <a:gdLst/>
                            <a:ahLst/>
                            <a:cxnLst/>
                            <a:rect l="0" t="0" r="0" b="0"/>
                            <a:pathLst>
                              <a:path w="146304" h="164592">
                                <a:moveTo>
                                  <a:pt x="82296" y="0"/>
                                </a:moveTo>
                                <a:lnTo>
                                  <a:pt x="146304" y="0"/>
                                </a:lnTo>
                                <a:lnTo>
                                  <a:pt x="146304" y="6096"/>
                                </a:lnTo>
                                <a:lnTo>
                                  <a:pt x="82296" y="6096"/>
                                </a:lnTo>
                                <a:cubicBezTo>
                                  <a:pt x="41148" y="6096"/>
                                  <a:pt x="6096" y="41148"/>
                                  <a:pt x="6096" y="82296"/>
                                </a:cubicBezTo>
                                <a:cubicBezTo>
                                  <a:pt x="6096" y="124968"/>
                                  <a:pt x="41148" y="158496"/>
                                  <a:pt x="82296" y="158496"/>
                                </a:cubicBezTo>
                                <a:lnTo>
                                  <a:pt x="146304" y="158496"/>
                                </a:lnTo>
                                <a:lnTo>
                                  <a:pt x="146304" y="164592"/>
                                </a:lnTo>
                                <a:lnTo>
                                  <a:pt x="82296" y="164592"/>
                                </a:lnTo>
                                <a:cubicBezTo>
                                  <a:pt x="36576" y="164592"/>
                                  <a:pt x="0" y="128016"/>
                                  <a:pt x="0" y="82296"/>
                                </a:cubicBezTo>
                                <a:cubicBezTo>
                                  <a:pt x="0" y="36576"/>
                                  <a:pt x="36576" y="0"/>
                                  <a:pt x="82296" y="0"/>
                                </a:cubicBez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258" name="Shape 258"/>
                        <wps:cNvSpPr/>
                        <wps:spPr>
                          <a:xfrm>
                            <a:off x="3368040" y="1830281"/>
                            <a:ext cx="147828" cy="164592"/>
                          </a:xfrm>
                          <a:custGeom>
                            <a:avLst/>
                            <a:gdLst/>
                            <a:ahLst/>
                            <a:cxnLst/>
                            <a:rect l="0" t="0" r="0" b="0"/>
                            <a:pathLst>
                              <a:path w="147828" h="164592">
                                <a:moveTo>
                                  <a:pt x="0" y="0"/>
                                </a:moveTo>
                                <a:lnTo>
                                  <a:pt x="64008" y="0"/>
                                </a:lnTo>
                                <a:cubicBezTo>
                                  <a:pt x="109728" y="0"/>
                                  <a:pt x="147828" y="36576"/>
                                  <a:pt x="147828" y="82296"/>
                                </a:cubicBezTo>
                                <a:cubicBezTo>
                                  <a:pt x="147828" y="128016"/>
                                  <a:pt x="109728" y="164592"/>
                                  <a:pt x="64008" y="164592"/>
                                </a:cubicBezTo>
                                <a:lnTo>
                                  <a:pt x="0" y="164592"/>
                                </a:lnTo>
                                <a:lnTo>
                                  <a:pt x="0" y="158496"/>
                                </a:lnTo>
                                <a:lnTo>
                                  <a:pt x="64008" y="158496"/>
                                </a:lnTo>
                                <a:cubicBezTo>
                                  <a:pt x="106680" y="158496"/>
                                  <a:pt x="140208" y="124968"/>
                                  <a:pt x="140208" y="82296"/>
                                </a:cubicBezTo>
                                <a:cubicBezTo>
                                  <a:pt x="140208" y="41148"/>
                                  <a:pt x="106680" y="6096"/>
                                  <a:pt x="64008" y="6096"/>
                                </a:cubicBezTo>
                                <a:lnTo>
                                  <a:pt x="0" y="6096"/>
                                </a:lnTo>
                                <a:lnTo>
                                  <a:pt x="0" y="0"/>
                                </a:ln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259" name="Shape 259"/>
                        <wps:cNvSpPr/>
                        <wps:spPr>
                          <a:xfrm>
                            <a:off x="2048256" y="2275289"/>
                            <a:ext cx="146304" cy="164592"/>
                          </a:xfrm>
                          <a:custGeom>
                            <a:avLst/>
                            <a:gdLst/>
                            <a:ahLst/>
                            <a:cxnLst/>
                            <a:rect l="0" t="0" r="0" b="0"/>
                            <a:pathLst>
                              <a:path w="146304" h="164592">
                                <a:moveTo>
                                  <a:pt x="82296" y="0"/>
                                </a:moveTo>
                                <a:lnTo>
                                  <a:pt x="146304" y="0"/>
                                </a:lnTo>
                                <a:lnTo>
                                  <a:pt x="146304" y="6096"/>
                                </a:lnTo>
                                <a:lnTo>
                                  <a:pt x="82296" y="6096"/>
                                </a:lnTo>
                                <a:cubicBezTo>
                                  <a:pt x="41148" y="6096"/>
                                  <a:pt x="6096" y="39624"/>
                                  <a:pt x="6096" y="82296"/>
                                </a:cubicBezTo>
                                <a:cubicBezTo>
                                  <a:pt x="6096" y="123444"/>
                                  <a:pt x="41148" y="158496"/>
                                  <a:pt x="82296" y="158496"/>
                                </a:cubicBezTo>
                                <a:lnTo>
                                  <a:pt x="146304" y="158496"/>
                                </a:lnTo>
                                <a:lnTo>
                                  <a:pt x="146304" y="164592"/>
                                </a:lnTo>
                                <a:lnTo>
                                  <a:pt x="82296" y="164592"/>
                                </a:lnTo>
                                <a:cubicBezTo>
                                  <a:pt x="36576" y="164592"/>
                                  <a:pt x="0" y="128016"/>
                                  <a:pt x="0" y="82296"/>
                                </a:cubicBezTo>
                                <a:cubicBezTo>
                                  <a:pt x="0" y="36576"/>
                                  <a:pt x="36576" y="0"/>
                                  <a:pt x="82296" y="0"/>
                                </a:cubicBez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260" name="Shape 260"/>
                        <wps:cNvSpPr/>
                        <wps:spPr>
                          <a:xfrm>
                            <a:off x="2194560" y="2275289"/>
                            <a:ext cx="147828" cy="164592"/>
                          </a:xfrm>
                          <a:custGeom>
                            <a:avLst/>
                            <a:gdLst/>
                            <a:ahLst/>
                            <a:cxnLst/>
                            <a:rect l="0" t="0" r="0" b="0"/>
                            <a:pathLst>
                              <a:path w="147828" h="164592">
                                <a:moveTo>
                                  <a:pt x="0" y="0"/>
                                </a:moveTo>
                                <a:lnTo>
                                  <a:pt x="64008" y="0"/>
                                </a:lnTo>
                                <a:cubicBezTo>
                                  <a:pt x="109728" y="0"/>
                                  <a:pt x="147828" y="36576"/>
                                  <a:pt x="147828" y="82296"/>
                                </a:cubicBezTo>
                                <a:cubicBezTo>
                                  <a:pt x="147828" y="128016"/>
                                  <a:pt x="109728" y="164592"/>
                                  <a:pt x="64008" y="164592"/>
                                </a:cubicBezTo>
                                <a:lnTo>
                                  <a:pt x="0" y="164592"/>
                                </a:lnTo>
                                <a:lnTo>
                                  <a:pt x="0" y="158496"/>
                                </a:lnTo>
                                <a:lnTo>
                                  <a:pt x="64008" y="158496"/>
                                </a:lnTo>
                                <a:cubicBezTo>
                                  <a:pt x="106680" y="158496"/>
                                  <a:pt x="140208" y="123444"/>
                                  <a:pt x="140208" y="82296"/>
                                </a:cubicBezTo>
                                <a:cubicBezTo>
                                  <a:pt x="140208" y="39624"/>
                                  <a:pt x="106680" y="6096"/>
                                  <a:pt x="64008" y="6096"/>
                                </a:cubicBezTo>
                                <a:lnTo>
                                  <a:pt x="0" y="6096"/>
                                </a:lnTo>
                                <a:lnTo>
                                  <a:pt x="0" y="0"/>
                                </a:ln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261" name="Shape 261"/>
                        <wps:cNvSpPr/>
                        <wps:spPr>
                          <a:xfrm>
                            <a:off x="2342388" y="2275289"/>
                            <a:ext cx="146304" cy="164592"/>
                          </a:xfrm>
                          <a:custGeom>
                            <a:avLst/>
                            <a:gdLst/>
                            <a:ahLst/>
                            <a:cxnLst/>
                            <a:rect l="0" t="0" r="0" b="0"/>
                            <a:pathLst>
                              <a:path w="146304" h="164592">
                                <a:moveTo>
                                  <a:pt x="82296" y="0"/>
                                </a:moveTo>
                                <a:lnTo>
                                  <a:pt x="146304" y="0"/>
                                </a:lnTo>
                                <a:lnTo>
                                  <a:pt x="146304" y="6096"/>
                                </a:lnTo>
                                <a:lnTo>
                                  <a:pt x="82296" y="6096"/>
                                </a:lnTo>
                                <a:cubicBezTo>
                                  <a:pt x="39624" y="6096"/>
                                  <a:pt x="6096" y="39624"/>
                                  <a:pt x="6096" y="82296"/>
                                </a:cubicBezTo>
                                <a:cubicBezTo>
                                  <a:pt x="6096" y="123444"/>
                                  <a:pt x="39624" y="158496"/>
                                  <a:pt x="82296" y="158496"/>
                                </a:cubicBezTo>
                                <a:lnTo>
                                  <a:pt x="146304" y="158496"/>
                                </a:lnTo>
                                <a:lnTo>
                                  <a:pt x="146304" y="164592"/>
                                </a:lnTo>
                                <a:lnTo>
                                  <a:pt x="82296" y="164592"/>
                                </a:lnTo>
                                <a:cubicBezTo>
                                  <a:pt x="36576" y="164592"/>
                                  <a:pt x="0" y="128016"/>
                                  <a:pt x="0" y="82296"/>
                                </a:cubicBezTo>
                                <a:cubicBezTo>
                                  <a:pt x="0" y="36576"/>
                                  <a:pt x="36576" y="0"/>
                                  <a:pt x="82296" y="0"/>
                                </a:cubicBez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262" name="Shape 262"/>
                        <wps:cNvSpPr/>
                        <wps:spPr>
                          <a:xfrm>
                            <a:off x="2488692" y="2275289"/>
                            <a:ext cx="146304" cy="164592"/>
                          </a:xfrm>
                          <a:custGeom>
                            <a:avLst/>
                            <a:gdLst/>
                            <a:ahLst/>
                            <a:cxnLst/>
                            <a:rect l="0" t="0" r="0" b="0"/>
                            <a:pathLst>
                              <a:path w="146304" h="164592">
                                <a:moveTo>
                                  <a:pt x="0" y="0"/>
                                </a:moveTo>
                                <a:lnTo>
                                  <a:pt x="64008" y="0"/>
                                </a:lnTo>
                                <a:cubicBezTo>
                                  <a:pt x="109728" y="0"/>
                                  <a:pt x="146304" y="36576"/>
                                  <a:pt x="146304" y="82296"/>
                                </a:cubicBezTo>
                                <a:cubicBezTo>
                                  <a:pt x="146304" y="128016"/>
                                  <a:pt x="109728" y="164592"/>
                                  <a:pt x="64008" y="164592"/>
                                </a:cubicBezTo>
                                <a:lnTo>
                                  <a:pt x="0" y="164592"/>
                                </a:lnTo>
                                <a:lnTo>
                                  <a:pt x="0" y="158496"/>
                                </a:lnTo>
                                <a:lnTo>
                                  <a:pt x="64008" y="158496"/>
                                </a:lnTo>
                                <a:cubicBezTo>
                                  <a:pt x="105156" y="158496"/>
                                  <a:pt x="140208" y="123444"/>
                                  <a:pt x="140208" y="82296"/>
                                </a:cubicBezTo>
                                <a:cubicBezTo>
                                  <a:pt x="140208" y="39624"/>
                                  <a:pt x="105156" y="6096"/>
                                  <a:pt x="64008" y="6096"/>
                                </a:cubicBezTo>
                                <a:lnTo>
                                  <a:pt x="0" y="6096"/>
                                </a:lnTo>
                                <a:lnTo>
                                  <a:pt x="0" y="0"/>
                                </a:ln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263" name="Shape 263"/>
                        <wps:cNvSpPr/>
                        <wps:spPr>
                          <a:xfrm>
                            <a:off x="2634996" y="2275289"/>
                            <a:ext cx="146304" cy="164592"/>
                          </a:xfrm>
                          <a:custGeom>
                            <a:avLst/>
                            <a:gdLst/>
                            <a:ahLst/>
                            <a:cxnLst/>
                            <a:rect l="0" t="0" r="0" b="0"/>
                            <a:pathLst>
                              <a:path w="146304" h="164592">
                                <a:moveTo>
                                  <a:pt x="82296" y="0"/>
                                </a:moveTo>
                                <a:lnTo>
                                  <a:pt x="146304" y="0"/>
                                </a:lnTo>
                                <a:lnTo>
                                  <a:pt x="146304" y="6096"/>
                                </a:lnTo>
                                <a:lnTo>
                                  <a:pt x="82296" y="6096"/>
                                </a:lnTo>
                                <a:cubicBezTo>
                                  <a:pt x="41148" y="6096"/>
                                  <a:pt x="6096" y="39624"/>
                                  <a:pt x="6096" y="82296"/>
                                </a:cubicBezTo>
                                <a:cubicBezTo>
                                  <a:pt x="6096" y="123444"/>
                                  <a:pt x="41148" y="158496"/>
                                  <a:pt x="82296" y="158496"/>
                                </a:cubicBezTo>
                                <a:lnTo>
                                  <a:pt x="146304" y="158496"/>
                                </a:lnTo>
                                <a:lnTo>
                                  <a:pt x="146304" y="164592"/>
                                </a:lnTo>
                                <a:lnTo>
                                  <a:pt x="82296" y="164592"/>
                                </a:lnTo>
                                <a:cubicBezTo>
                                  <a:pt x="36576" y="164592"/>
                                  <a:pt x="0" y="128016"/>
                                  <a:pt x="0" y="82296"/>
                                </a:cubicBezTo>
                                <a:cubicBezTo>
                                  <a:pt x="0" y="36576"/>
                                  <a:pt x="36576" y="0"/>
                                  <a:pt x="82296" y="0"/>
                                </a:cubicBez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264" name="Shape 264"/>
                        <wps:cNvSpPr/>
                        <wps:spPr>
                          <a:xfrm>
                            <a:off x="2781300" y="2275289"/>
                            <a:ext cx="147828" cy="164592"/>
                          </a:xfrm>
                          <a:custGeom>
                            <a:avLst/>
                            <a:gdLst/>
                            <a:ahLst/>
                            <a:cxnLst/>
                            <a:rect l="0" t="0" r="0" b="0"/>
                            <a:pathLst>
                              <a:path w="147828" h="164592">
                                <a:moveTo>
                                  <a:pt x="0" y="0"/>
                                </a:moveTo>
                                <a:lnTo>
                                  <a:pt x="64008" y="0"/>
                                </a:lnTo>
                                <a:cubicBezTo>
                                  <a:pt x="109728" y="0"/>
                                  <a:pt x="147828" y="36576"/>
                                  <a:pt x="147828" y="82296"/>
                                </a:cubicBezTo>
                                <a:cubicBezTo>
                                  <a:pt x="147828" y="128016"/>
                                  <a:pt x="109728" y="164592"/>
                                  <a:pt x="64008" y="164592"/>
                                </a:cubicBezTo>
                                <a:lnTo>
                                  <a:pt x="0" y="164592"/>
                                </a:lnTo>
                                <a:lnTo>
                                  <a:pt x="0" y="158496"/>
                                </a:lnTo>
                                <a:lnTo>
                                  <a:pt x="64008" y="158496"/>
                                </a:lnTo>
                                <a:cubicBezTo>
                                  <a:pt x="106680" y="158496"/>
                                  <a:pt x="140208" y="123444"/>
                                  <a:pt x="140208" y="82296"/>
                                </a:cubicBezTo>
                                <a:cubicBezTo>
                                  <a:pt x="140208" y="39624"/>
                                  <a:pt x="106680" y="6096"/>
                                  <a:pt x="64008" y="6096"/>
                                </a:cubicBezTo>
                                <a:lnTo>
                                  <a:pt x="0" y="6096"/>
                                </a:lnTo>
                                <a:lnTo>
                                  <a:pt x="0" y="0"/>
                                </a:ln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265" name="Shape 265"/>
                        <wps:cNvSpPr/>
                        <wps:spPr>
                          <a:xfrm>
                            <a:off x="2929128" y="2275289"/>
                            <a:ext cx="146304" cy="164592"/>
                          </a:xfrm>
                          <a:custGeom>
                            <a:avLst/>
                            <a:gdLst/>
                            <a:ahLst/>
                            <a:cxnLst/>
                            <a:rect l="0" t="0" r="0" b="0"/>
                            <a:pathLst>
                              <a:path w="146304" h="164592">
                                <a:moveTo>
                                  <a:pt x="82296" y="0"/>
                                </a:moveTo>
                                <a:lnTo>
                                  <a:pt x="146304" y="0"/>
                                </a:lnTo>
                                <a:lnTo>
                                  <a:pt x="146304" y="6096"/>
                                </a:lnTo>
                                <a:lnTo>
                                  <a:pt x="82296" y="6096"/>
                                </a:lnTo>
                                <a:cubicBezTo>
                                  <a:pt x="39624" y="6096"/>
                                  <a:pt x="6096" y="39624"/>
                                  <a:pt x="6096" y="82296"/>
                                </a:cubicBezTo>
                                <a:cubicBezTo>
                                  <a:pt x="6096" y="123444"/>
                                  <a:pt x="39624" y="158496"/>
                                  <a:pt x="82296" y="158496"/>
                                </a:cubicBezTo>
                                <a:lnTo>
                                  <a:pt x="146304" y="158496"/>
                                </a:lnTo>
                                <a:lnTo>
                                  <a:pt x="146304" y="164592"/>
                                </a:lnTo>
                                <a:lnTo>
                                  <a:pt x="82296" y="164592"/>
                                </a:lnTo>
                                <a:cubicBezTo>
                                  <a:pt x="36576" y="164592"/>
                                  <a:pt x="0" y="128016"/>
                                  <a:pt x="0" y="82296"/>
                                </a:cubicBezTo>
                                <a:cubicBezTo>
                                  <a:pt x="0" y="36576"/>
                                  <a:pt x="36576" y="0"/>
                                  <a:pt x="82296" y="0"/>
                                </a:cubicBez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266" name="Shape 266"/>
                        <wps:cNvSpPr/>
                        <wps:spPr>
                          <a:xfrm>
                            <a:off x="3075432" y="2275289"/>
                            <a:ext cx="146304" cy="164592"/>
                          </a:xfrm>
                          <a:custGeom>
                            <a:avLst/>
                            <a:gdLst/>
                            <a:ahLst/>
                            <a:cxnLst/>
                            <a:rect l="0" t="0" r="0" b="0"/>
                            <a:pathLst>
                              <a:path w="146304" h="164592">
                                <a:moveTo>
                                  <a:pt x="0" y="0"/>
                                </a:moveTo>
                                <a:lnTo>
                                  <a:pt x="64008" y="0"/>
                                </a:lnTo>
                                <a:cubicBezTo>
                                  <a:pt x="109728" y="0"/>
                                  <a:pt x="146304" y="36576"/>
                                  <a:pt x="146304" y="82296"/>
                                </a:cubicBezTo>
                                <a:cubicBezTo>
                                  <a:pt x="146304" y="128016"/>
                                  <a:pt x="109728" y="164592"/>
                                  <a:pt x="64008" y="164592"/>
                                </a:cubicBezTo>
                                <a:lnTo>
                                  <a:pt x="0" y="164592"/>
                                </a:lnTo>
                                <a:lnTo>
                                  <a:pt x="0" y="158496"/>
                                </a:lnTo>
                                <a:lnTo>
                                  <a:pt x="64008" y="158496"/>
                                </a:lnTo>
                                <a:cubicBezTo>
                                  <a:pt x="105156" y="158496"/>
                                  <a:pt x="140208" y="123444"/>
                                  <a:pt x="140208" y="82296"/>
                                </a:cubicBezTo>
                                <a:cubicBezTo>
                                  <a:pt x="140208" y="39624"/>
                                  <a:pt x="105156" y="6096"/>
                                  <a:pt x="64008" y="6096"/>
                                </a:cubicBezTo>
                                <a:lnTo>
                                  <a:pt x="0" y="6096"/>
                                </a:lnTo>
                                <a:lnTo>
                                  <a:pt x="0" y="0"/>
                                </a:ln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267" name="Shape 267"/>
                        <wps:cNvSpPr/>
                        <wps:spPr>
                          <a:xfrm>
                            <a:off x="3221736" y="2275289"/>
                            <a:ext cx="146304" cy="164592"/>
                          </a:xfrm>
                          <a:custGeom>
                            <a:avLst/>
                            <a:gdLst/>
                            <a:ahLst/>
                            <a:cxnLst/>
                            <a:rect l="0" t="0" r="0" b="0"/>
                            <a:pathLst>
                              <a:path w="146304" h="164592">
                                <a:moveTo>
                                  <a:pt x="82296" y="0"/>
                                </a:moveTo>
                                <a:lnTo>
                                  <a:pt x="146304" y="0"/>
                                </a:lnTo>
                                <a:lnTo>
                                  <a:pt x="146304" y="6096"/>
                                </a:lnTo>
                                <a:lnTo>
                                  <a:pt x="82296" y="6096"/>
                                </a:lnTo>
                                <a:cubicBezTo>
                                  <a:pt x="41148" y="6096"/>
                                  <a:pt x="6096" y="39624"/>
                                  <a:pt x="6096" y="82296"/>
                                </a:cubicBezTo>
                                <a:cubicBezTo>
                                  <a:pt x="6096" y="123444"/>
                                  <a:pt x="41148" y="158496"/>
                                  <a:pt x="82296" y="158496"/>
                                </a:cubicBezTo>
                                <a:lnTo>
                                  <a:pt x="146304" y="158496"/>
                                </a:lnTo>
                                <a:lnTo>
                                  <a:pt x="146304" y="164592"/>
                                </a:lnTo>
                                <a:lnTo>
                                  <a:pt x="82296" y="164592"/>
                                </a:lnTo>
                                <a:cubicBezTo>
                                  <a:pt x="36576" y="164592"/>
                                  <a:pt x="0" y="128016"/>
                                  <a:pt x="0" y="82296"/>
                                </a:cubicBezTo>
                                <a:cubicBezTo>
                                  <a:pt x="0" y="36576"/>
                                  <a:pt x="36576" y="0"/>
                                  <a:pt x="82296" y="0"/>
                                </a:cubicBez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268" name="Shape 268"/>
                        <wps:cNvSpPr/>
                        <wps:spPr>
                          <a:xfrm>
                            <a:off x="3368040" y="2275289"/>
                            <a:ext cx="147828" cy="164592"/>
                          </a:xfrm>
                          <a:custGeom>
                            <a:avLst/>
                            <a:gdLst/>
                            <a:ahLst/>
                            <a:cxnLst/>
                            <a:rect l="0" t="0" r="0" b="0"/>
                            <a:pathLst>
                              <a:path w="147828" h="164592">
                                <a:moveTo>
                                  <a:pt x="0" y="0"/>
                                </a:moveTo>
                                <a:lnTo>
                                  <a:pt x="64008" y="0"/>
                                </a:lnTo>
                                <a:cubicBezTo>
                                  <a:pt x="109728" y="0"/>
                                  <a:pt x="147828" y="36576"/>
                                  <a:pt x="147828" y="82296"/>
                                </a:cubicBezTo>
                                <a:cubicBezTo>
                                  <a:pt x="147828" y="128016"/>
                                  <a:pt x="109728" y="164592"/>
                                  <a:pt x="64008" y="164592"/>
                                </a:cubicBezTo>
                                <a:lnTo>
                                  <a:pt x="0" y="164592"/>
                                </a:lnTo>
                                <a:lnTo>
                                  <a:pt x="0" y="158496"/>
                                </a:lnTo>
                                <a:lnTo>
                                  <a:pt x="64008" y="158496"/>
                                </a:lnTo>
                                <a:cubicBezTo>
                                  <a:pt x="106680" y="158496"/>
                                  <a:pt x="140208" y="123444"/>
                                  <a:pt x="140208" y="82296"/>
                                </a:cubicBezTo>
                                <a:cubicBezTo>
                                  <a:pt x="140208" y="39624"/>
                                  <a:pt x="106680" y="6096"/>
                                  <a:pt x="64008" y="6096"/>
                                </a:cubicBezTo>
                                <a:lnTo>
                                  <a:pt x="0" y="6096"/>
                                </a:lnTo>
                                <a:lnTo>
                                  <a:pt x="0" y="0"/>
                                </a:ln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269" name="Shape 269"/>
                        <wps:cNvSpPr/>
                        <wps:spPr>
                          <a:xfrm>
                            <a:off x="2048256" y="2656289"/>
                            <a:ext cx="146304" cy="164592"/>
                          </a:xfrm>
                          <a:custGeom>
                            <a:avLst/>
                            <a:gdLst/>
                            <a:ahLst/>
                            <a:cxnLst/>
                            <a:rect l="0" t="0" r="0" b="0"/>
                            <a:pathLst>
                              <a:path w="146304" h="164592">
                                <a:moveTo>
                                  <a:pt x="82296" y="0"/>
                                </a:moveTo>
                                <a:lnTo>
                                  <a:pt x="146304" y="0"/>
                                </a:lnTo>
                                <a:lnTo>
                                  <a:pt x="146304" y="6096"/>
                                </a:lnTo>
                                <a:lnTo>
                                  <a:pt x="82296" y="6096"/>
                                </a:lnTo>
                                <a:cubicBezTo>
                                  <a:pt x="41148" y="6096"/>
                                  <a:pt x="6096" y="39624"/>
                                  <a:pt x="6096" y="82296"/>
                                </a:cubicBezTo>
                                <a:cubicBezTo>
                                  <a:pt x="6096" y="123444"/>
                                  <a:pt x="41148" y="158496"/>
                                  <a:pt x="82296" y="158496"/>
                                </a:cubicBezTo>
                                <a:lnTo>
                                  <a:pt x="146304" y="158496"/>
                                </a:lnTo>
                                <a:lnTo>
                                  <a:pt x="146304" y="164592"/>
                                </a:lnTo>
                                <a:lnTo>
                                  <a:pt x="82296" y="164592"/>
                                </a:lnTo>
                                <a:cubicBezTo>
                                  <a:pt x="36576" y="164592"/>
                                  <a:pt x="0" y="128016"/>
                                  <a:pt x="0" y="82296"/>
                                </a:cubicBezTo>
                                <a:cubicBezTo>
                                  <a:pt x="0" y="36576"/>
                                  <a:pt x="36576" y="0"/>
                                  <a:pt x="82296" y="0"/>
                                </a:cubicBez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270" name="Shape 270"/>
                        <wps:cNvSpPr/>
                        <wps:spPr>
                          <a:xfrm>
                            <a:off x="2194560" y="2656289"/>
                            <a:ext cx="147828" cy="164592"/>
                          </a:xfrm>
                          <a:custGeom>
                            <a:avLst/>
                            <a:gdLst/>
                            <a:ahLst/>
                            <a:cxnLst/>
                            <a:rect l="0" t="0" r="0" b="0"/>
                            <a:pathLst>
                              <a:path w="147828" h="164592">
                                <a:moveTo>
                                  <a:pt x="0" y="0"/>
                                </a:moveTo>
                                <a:lnTo>
                                  <a:pt x="64008" y="0"/>
                                </a:lnTo>
                                <a:cubicBezTo>
                                  <a:pt x="109728" y="0"/>
                                  <a:pt x="147828" y="36576"/>
                                  <a:pt x="147828" y="82296"/>
                                </a:cubicBezTo>
                                <a:cubicBezTo>
                                  <a:pt x="147828" y="128016"/>
                                  <a:pt x="109728" y="164592"/>
                                  <a:pt x="64008" y="164592"/>
                                </a:cubicBezTo>
                                <a:lnTo>
                                  <a:pt x="0" y="164592"/>
                                </a:lnTo>
                                <a:lnTo>
                                  <a:pt x="0" y="158496"/>
                                </a:lnTo>
                                <a:lnTo>
                                  <a:pt x="64008" y="158496"/>
                                </a:lnTo>
                                <a:cubicBezTo>
                                  <a:pt x="106680" y="158496"/>
                                  <a:pt x="140208" y="123444"/>
                                  <a:pt x="140208" y="82296"/>
                                </a:cubicBezTo>
                                <a:cubicBezTo>
                                  <a:pt x="140208" y="39624"/>
                                  <a:pt x="106680" y="6096"/>
                                  <a:pt x="64008" y="6096"/>
                                </a:cubicBezTo>
                                <a:lnTo>
                                  <a:pt x="0" y="6096"/>
                                </a:lnTo>
                                <a:lnTo>
                                  <a:pt x="0" y="0"/>
                                </a:ln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271" name="Shape 271"/>
                        <wps:cNvSpPr/>
                        <wps:spPr>
                          <a:xfrm>
                            <a:off x="2342388" y="2656289"/>
                            <a:ext cx="146304" cy="164592"/>
                          </a:xfrm>
                          <a:custGeom>
                            <a:avLst/>
                            <a:gdLst/>
                            <a:ahLst/>
                            <a:cxnLst/>
                            <a:rect l="0" t="0" r="0" b="0"/>
                            <a:pathLst>
                              <a:path w="146304" h="164592">
                                <a:moveTo>
                                  <a:pt x="82296" y="0"/>
                                </a:moveTo>
                                <a:lnTo>
                                  <a:pt x="146304" y="0"/>
                                </a:lnTo>
                                <a:lnTo>
                                  <a:pt x="146304" y="6096"/>
                                </a:lnTo>
                                <a:lnTo>
                                  <a:pt x="82296" y="6096"/>
                                </a:lnTo>
                                <a:cubicBezTo>
                                  <a:pt x="39624" y="6096"/>
                                  <a:pt x="6096" y="39624"/>
                                  <a:pt x="6096" y="82296"/>
                                </a:cubicBezTo>
                                <a:cubicBezTo>
                                  <a:pt x="6096" y="123444"/>
                                  <a:pt x="39624" y="158496"/>
                                  <a:pt x="82296" y="158496"/>
                                </a:cubicBezTo>
                                <a:lnTo>
                                  <a:pt x="146304" y="158496"/>
                                </a:lnTo>
                                <a:lnTo>
                                  <a:pt x="146304" y="164592"/>
                                </a:lnTo>
                                <a:lnTo>
                                  <a:pt x="82296" y="164592"/>
                                </a:lnTo>
                                <a:cubicBezTo>
                                  <a:pt x="36576" y="164592"/>
                                  <a:pt x="0" y="128016"/>
                                  <a:pt x="0" y="82296"/>
                                </a:cubicBezTo>
                                <a:cubicBezTo>
                                  <a:pt x="0" y="36576"/>
                                  <a:pt x="36576" y="0"/>
                                  <a:pt x="82296" y="0"/>
                                </a:cubicBez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272" name="Shape 272"/>
                        <wps:cNvSpPr/>
                        <wps:spPr>
                          <a:xfrm>
                            <a:off x="2488692" y="2656289"/>
                            <a:ext cx="146304" cy="164592"/>
                          </a:xfrm>
                          <a:custGeom>
                            <a:avLst/>
                            <a:gdLst/>
                            <a:ahLst/>
                            <a:cxnLst/>
                            <a:rect l="0" t="0" r="0" b="0"/>
                            <a:pathLst>
                              <a:path w="146304" h="164592">
                                <a:moveTo>
                                  <a:pt x="0" y="0"/>
                                </a:moveTo>
                                <a:lnTo>
                                  <a:pt x="64008" y="0"/>
                                </a:lnTo>
                                <a:cubicBezTo>
                                  <a:pt x="109728" y="0"/>
                                  <a:pt x="146304" y="36576"/>
                                  <a:pt x="146304" y="82296"/>
                                </a:cubicBezTo>
                                <a:cubicBezTo>
                                  <a:pt x="146304" y="128016"/>
                                  <a:pt x="109728" y="164592"/>
                                  <a:pt x="64008" y="164592"/>
                                </a:cubicBezTo>
                                <a:lnTo>
                                  <a:pt x="0" y="164592"/>
                                </a:lnTo>
                                <a:lnTo>
                                  <a:pt x="0" y="158496"/>
                                </a:lnTo>
                                <a:lnTo>
                                  <a:pt x="64008" y="158496"/>
                                </a:lnTo>
                                <a:cubicBezTo>
                                  <a:pt x="105156" y="158496"/>
                                  <a:pt x="140208" y="123444"/>
                                  <a:pt x="140208" y="82296"/>
                                </a:cubicBezTo>
                                <a:cubicBezTo>
                                  <a:pt x="140208" y="39624"/>
                                  <a:pt x="105156" y="6096"/>
                                  <a:pt x="64008" y="6096"/>
                                </a:cubicBezTo>
                                <a:lnTo>
                                  <a:pt x="0" y="6096"/>
                                </a:lnTo>
                                <a:lnTo>
                                  <a:pt x="0" y="0"/>
                                </a:ln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273" name="Shape 273"/>
                        <wps:cNvSpPr/>
                        <wps:spPr>
                          <a:xfrm>
                            <a:off x="2634996" y="2656289"/>
                            <a:ext cx="146304" cy="164592"/>
                          </a:xfrm>
                          <a:custGeom>
                            <a:avLst/>
                            <a:gdLst/>
                            <a:ahLst/>
                            <a:cxnLst/>
                            <a:rect l="0" t="0" r="0" b="0"/>
                            <a:pathLst>
                              <a:path w="146304" h="164592">
                                <a:moveTo>
                                  <a:pt x="82296" y="0"/>
                                </a:moveTo>
                                <a:lnTo>
                                  <a:pt x="146304" y="0"/>
                                </a:lnTo>
                                <a:lnTo>
                                  <a:pt x="146304" y="6096"/>
                                </a:lnTo>
                                <a:lnTo>
                                  <a:pt x="82296" y="6096"/>
                                </a:lnTo>
                                <a:cubicBezTo>
                                  <a:pt x="41148" y="6096"/>
                                  <a:pt x="6096" y="39624"/>
                                  <a:pt x="6096" y="82296"/>
                                </a:cubicBezTo>
                                <a:cubicBezTo>
                                  <a:pt x="6096" y="123444"/>
                                  <a:pt x="41148" y="158496"/>
                                  <a:pt x="82296" y="158496"/>
                                </a:cubicBezTo>
                                <a:lnTo>
                                  <a:pt x="146304" y="158496"/>
                                </a:lnTo>
                                <a:lnTo>
                                  <a:pt x="146304" y="164592"/>
                                </a:lnTo>
                                <a:lnTo>
                                  <a:pt x="82296" y="164592"/>
                                </a:lnTo>
                                <a:cubicBezTo>
                                  <a:pt x="36576" y="164592"/>
                                  <a:pt x="0" y="128016"/>
                                  <a:pt x="0" y="82296"/>
                                </a:cubicBezTo>
                                <a:cubicBezTo>
                                  <a:pt x="0" y="36576"/>
                                  <a:pt x="36576" y="0"/>
                                  <a:pt x="82296" y="0"/>
                                </a:cubicBez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274" name="Shape 274"/>
                        <wps:cNvSpPr/>
                        <wps:spPr>
                          <a:xfrm>
                            <a:off x="2781300" y="2656289"/>
                            <a:ext cx="147828" cy="164592"/>
                          </a:xfrm>
                          <a:custGeom>
                            <a:avLst/>
                            <a:gdLst/>
                            <a:ahLst/>
                            <a:cxnLst/>
                            <a:rect l="0" t="0" r="0" b="0"/>
                            <a:pathLst>
                              <a:path w="147828" h="164592">
                                <a:moveTo>
                                  <a:pt x="0" y="0"/>
                                </a:moveTo>
                                <a:lnTo>
                                  <a:pt x="64008" y="0"/>
                                </a:lnTo>
                                <a:cubicBezTo>
                                  <a:pt x="109728" y="0"/>
                                  <a:pt x="147828" y="36576"/>
                                  <a:pt x="147828" y="82296"/>
                                </a:cubicBezTo>
                                <a:cubicBezTo>
                                  <a:pt x="147828" y="128016"/>
                                  <a:pt x="109728" y="164592"/>
                                  <a:pt x="64008" y="164592"/>
                                </a:cubicBezTo>
                                <a:lnTo>
                                  <a:pt x="0" y="164592"/>
                                </a:lnTo>
                                <a:lnTo>
                                  <a:pt x="0" y="158496"/>
                                </a:lnTo>
                                <a:lnTo>
                                  <a:pt x="64008" y="158496"/>
                                </a:lnTo>
                                <a:cubicBezTo>
                                  <a:pt x="106680" y="158496"/>
                                  <a:pt x="140208" y="123444"/>
                                  <a:pt x="140208" y="82296"/>
                                </a:cubicBezTo>
                                <a:cubicBezTo>
                                  <a:pt x="140208" y="39624"/>
                                  <a:pt x="106680" y="6096"/>
                                  <a:pt x="64008" y="6096"/>
                                </a:cubicBezTo>
                                <a:lnTo>
                                  <a:pt x="0" y="6096"/>
                                </a:lnTo>
                                <a:lnTo>
                                  <a:pt x="0" y="0"/>
                                </a:ln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275" name="Shape 275"/>
                        <wps:cNvSpPr/>
                        <wps:spPr>
                          <a:xfrm>
                            <a:off x="2929128" y="2656289"/>
                            <a:ext cx="146304" cy="164592"/>
                          </a:xfrm>
                          <a:custGeom>
                            <a:avLst/>
                            <a:gdLst/>
                            <a:ahLst/>
                            <a:cxnLst/>
                            <a:rect l="0" t="0" r="0" b="0"/>
                            <a:pathLst>
                              <a:path w="146304" h="164592">
                                <a:moveTo>
                                  <a:pt x="82296" y="0"/>
                                </a:moveTo>
                                <a:lnTo>
                                  <a:pt x="146304" y="0"/>
                                </a:lnTo>
                                <a:lnTo>
                                  <a:pt x="146304" y="6096"/>
                                </a:lnTo>
                                <a:lnTo>
                                  <a:pt x="82296" y="6096"/>
                                </a:lnTo>
                                <a:cubicBezTo>
                                  <a:pt x="39624" y="6096"/>
                                  <a:pt x="6096" y="39624"/>
                                  <a:pt x="6096" y="82296"/>
                                </a:cubicBezTo>
                                <a:cubicBezTo>
                                  <a:pt x="6096" y="123444"/>
                                  <a:pt x="39624" y="158496"/>
                                  <a:pt x="82296" y="158496"/>
                                </a:cubicBezTo>
                                <a:lnTo>
                                  <a:pt x="146304" y="158496"/>
                                </a:lnTo>
                                <a:lnTo>
                                  <a:pt x="146304" y="164592"/>
                                </a:lnTo>
                                <a:lnTo>
                                  <a:pt x="82296" y="164592"/>
                                </a:lnTo>
                                <a:cubicBezTo>
                                  <a:pt x="36576" y="164592"/>
                                  <a:pt x="0" y="128016"/>
                                  <a:pt x="0" y="82296"/>
                                </a:cubicBezTo>
                                <a:cubicBezTo>
                                  <a:pt x="0" y="36576"/>
                                  <a:pt x="36576" y="0"/>
                                  <a:pt x="82296" y="0"/>
                                </a:cubicBez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276" name="Shape 276"/>
                        <wps:cNvSpPr/>
                        <wps:spPr>
                          <a:xfrm>
                            <a:off x="3075432" y="2656289"/>
                            <a:ext cx="146304" cy="164592"/>
                          </a:xfrm>
                          <a:custGeom>
                            <a:avLst/>
                            <a:gdLst/>
                            <a:ahLst/>
                            <a:cxnLst/>
                            <a:rect l="0" t="0" r="0" b="0"/>
                            <a:pathLst>
                              <a:path w="146304" h="164592">
                                <a:moveTo>
                                  <a:pt x="0" y="0"/>
                                </a:moveTo>
                                <a:lnTo>
                                  <a:pt x="64008" y="0"/>
                                </a:lnTo>
                                <a:cubicBezTo>
                                  <a:pt x="109728" y="0"/>
                                  <a:pt x="146304" y="36576"/>
                                  <a:pt x="146304" y="82296"/>
                                </a:cubicBezTo>
                                <a:cubicBezTo>
                                  <a:pt x="146304" y="128016"/>
                                  <a:pt x="109728" y="164592"/>
                                  <a:pt x="64008" y="164592"/>
                                </a:cubicBezTo>
                                <a:lnTo>
                                  <a:pt x="0" y="164592"/>
                                </a:lnTo>
                                <a:lnTo>
                                  <a:pt x="0" y="158496"/>
                                </a:lnTo>
                                <a:lnTo>
                                  <a:pt x="64008" y="158496"/>
                                </a:lnTo>
                                <a:cubicBezTo>
                                  <a:pt x="105156" y="158496"/>
                                  <a:pt x="140208" y="123444"/>
                                  <a:pt x="140208" y="82296"/>
                                </a:cubicBezTo>
                                <a:cubicBezTo>
                                  <a:pt x="140208" y="39624"/>
                                  <a:pt x="105156" y="6096"/>
                                  <a:pt x="64008" y="6096"/>
                                </a:cubicBezTo>
                                <a:lnTo>
                                  <a:pt x="0" y="6096"/>
                                </a:lnTo>
                                <a:lnTo>
                                  <a:pt x="0" y="0"/>
                                </a:ln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277" name="Shape 277"/>
                        <wps:cNvSpPr/>
                        <wps:spPr>
                          <a:xfrm>
                            <a:off x="3221736" y="2656289"/>
                            <a:ext cx="146304" cy="164592"/>
                          </a:xfrm>
                          <a:custGeom>
                            <a:avLst/>
                            <a:gdLst/>
                            <a:ahLst/>
                            <a:cxnLst/>
                            <a:rect l="0" t="0" r="0" b="0"/>
                            <a:pathLst>
                              <a:path w="146304" h="164592">
                                <a:moveTo>
                                  <a:pt x="82296" y="0"/>
                                </a:moveTo>
                                <a:lnTo>
                                  <a:pt x="146304" y="0"/>
                                </a:lnTo>
                                <a:lnTo>
                                  <a:pt x="146304" y="6096"/>
                                </a:lnTo>
                                <a:lnTo>
                                  <a:pt x="82296" y="6096"/>
                                </a:lnTo>
                                <a:cubicBezTo>
                                  <a:pt x="41148" y="6096"/>
                                  <a:pt x="6096" y="39624"/>
                                  <a:pt x="6096" y="82296"/>
                                </a:cubicBezTo>
                                <a:cubicBezTo>
                                  <a:pt x="6096" y="123444"/>
                                  <a:pt x="41148" y="158496"/>
                                  <a:pt x="82296" y="158496"/>
                                </a:cubicBezTo>
                                <a:lnTo>
                                  <a:pt x="146304" y="158496"/>
                                </a:lnTo>
                                <a:lnTo>
                                  <a:pt x="146304" y="164592"/>
                                </a:lnTo>
                                <a:lnTo>
                                  <a:pt x="82296" y="164592"/>
                                </a:lnTo>
                                <a:cubicBezTo>
                                  <a:pt x="36576" y="164592"/>
                                  <a:pt x="0" y="128016"/>
                                  <a:pt x="0" y="82296"/>
                                </a:cubicBezTo>
                                <a:cubicBezTo>
                                  <a:pt x="0" y="36576"/>
                                  <a:pt x="36576" y="0"/>
                                  <a:pt x="82296" y="0"/>
                                </a:cubicBez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278" name="Shape 278"/>
                        <wps:cNvSpPr/>
                        <wps:spPr>
                          <a:xfrm>
                            <a:off x="3368040" y="2656289"/>
                            <a:ext cx="147828" cy="164592"/>
                          </a:xfrm>
                          <a:custGeom>
                            <a:avLst/>
                            <a:gdLst/>
                            <a:ahLst/>
                            <a:cxnLst/>
                            <a:rect l="0" t="0" r="0" b="0"/>
                            <a:pathLst>
                              <a:path w="147828" h="164592">
                                <a:moveTo>
                                  <a:pt x="0" y="0"/>
                                </a:moveTo>
                                <a:lnTo>
                                  <a:pt x="64008" y="0"/>
                                </a:lnTo>
                                <a:cubicBezTo>
                                  <a:pt x="109728" y="0"/>
                                  <a:pt x="147828" y="36576"/>
                                  <a:pt x="147828" y="82296"/>
                                </a:cubicBezTo>
                                <a:cubicBezTo>
                                  <a:pt x="147828" y="128016"/>
                                  <a:pt x="109728" y="164592"/>
                                  <a:pt x="64008" y="164592"/>
                                </a:cubicBezTo>
                                <a:lnTo>
                                  <a:pt x="0" y="164592"/>
                                </a:lnTo>
                                <a:lnTo>
                                  <a:pt x="0" y="158496"/>
                                </a:lnTo>
                                <a:lnTo>
                                  <a:pt x="64008" y="158496"/>
                                </a:lnTo>
                                <a:cubicBezTo>
                                  <a:pt x="106680" y="158496"/>
                                  <a:pt x="140208" y="123444"/>
                                  <a:pt x="140208" y="82296"/>
                                </a:cubicBezTo>
                                <a:cubicBezTo>
                                  <a:pt x="140208" y="39624"/>
                                  <a:pt x="106680" y="6096"/>
                                  <a:pt x="64008" y="6096"/>
                                </a:cubicBezTo>
                                <a:lnTo>
                                  <a:pt x="0" y="6096"/>
                                </a:lnTo>
                                <a:lnTo>
                                  <a:pt x="0" y="0"/>
                                </a:ln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3606" name="Shape 3606"/>
                        <wps:cNvSpPr/>
                        <wps:spPr>
                          <a:xfrm>
                            <a:off x="0" y="2820881"/>
                            <a:ext cx="3515868" cy="9144"/>
                          </a:xfrm>
                          <a:custGeom>
                            <a:avLst/>
                            <a:gdLst/>
                            <a:ahLst/>
                            <a:cxnLst/>
                            <a:rect l="0" t="0" r="0" b="0"/>
                            <a:pathLst>
                              <a:path w="3515868" h="9144">
                                <a:moveTo>
                                  <a:pt x="0" y="0"/>
                                </a:moveTo>
                                <a:lnTo>
                                  <a:pt x="3515868" y="0"/>
                                </a:lnTo>
                                <a:lnTo>
                                  <a:pt x="3515868" y="9144"/>
                                </a:lnTo>
                                <a:lnTo>
                                  <a:pt x="0" y="9144"/>
                                </a:lnTo>
                                <a:lnTo>
                                  <a:pt x="0" y="0"/>
                                </a:lnTo>
                              </a:path>
                            </a:pathLst>
                          </a:custGeom>
                          <a:ln w="0" cap="flat">
                            <a:miter lim="127000"/>
                          </a:ln>
                        </wps:spPr>
                        <wps:style>
                          <a:lnRef idx="0">
                            <a:srgbClr val="000000">
                              <a:alpha val="0"/>
                            </a:srgbClr>
                          </a:lnRef>
                          <a:fillRef idx="1">
                            <a:srgbClr val="D3D8D3"/>
                          </a:fillRef>
                          <a:effectRef idx="0">
                            <a:scrgbClr r="0" g="0" b="0"/>
                          </a:effectRef>
                          <a:fontRef idx="none"/>
                        </wps:style>
                        <wps:bodyPr/>
                      </wps:wsp>
                      <wps:wsp>
                        <wps:cNvPr id="3607" name="Shape 3607"/>
                        <wps:cNvSpPr/>
                        <wps:spPr>
                          <a:xfrm>
                            <a:off x="0" y="2648669"/>
                            <a:ext cx="3515868" cy="9144"/>
                          </a:xfrm>
                          <a:custGeom>
                            <a:avLst/>
                            <a:gdLst/>
                            <a:ahLst/>
                            <a:cxnLst/>
                            <a:rect l="0" t="0" r="0" b="0"/>
                            <a:pathLst>
                              <a:path w="3515868" h="9144">
                                <a:moveTo>
                                  <a:pt x="0" y="0"/>
                                </a:moveTo>
                                <a:lnTo>
                                  <a:pt x="3515868" y="0"/>
                                </a:lnTo>
                                <a:lnTo>
                                  <a:pt x="3515868" y="9144"/>
                                </a:lnTo>
                                <a:lnTo>
                                  <a:pt x="0" y="9144"/>
                                </a:lnTo>
                                <a:lnTo>
                                  <a:pt x="0" y="0"/>
                                </a:lnTo>
                              </a:path>
                            </a:pathLst>
                          </a:custGeom>
                          <a:ln w="0" cap="flat">
                            <a:miter lim="127000"/>
                          </a:ln>
                        </wps:spPr>
                        <wps:style>
                          <a:lnRef idx="0">
                            <a:srgbClr val="000000">
                              <a:alpha val="0"/>
                            </a:srgbClr>
                          </a:lnRef>
                          <a:fillRef idx="1">
                            <a:srgbClr val="D3D8D3"/>
                          </a:fillRef>
                          <a:effectRef idx="0">
                            <a:scrgbClr r="0" g="0" b="0"/>
                          </a:effectRef>
                          <a:fontRef idx="none"/>
                        </wps:style>
                        <wps:bodyPr/>
                      </wps:wsp>
                      <wps:wsp>
                        <wps:cNvPr id="3608" name="Shape 3608"/>
                        <wps:cNvSpPr/>
                        <wps:spPr>
                          <a:xfrm>
                            <a:off x="0" y="2058881"/>
                            <a:ext cx="3515868" cy="9144"/>
                          </a:xfrm>
                          <a:custGeom>
                            <a:avLst/>
                            <a:gdLst/>
                            <a:ahLst/>
                            <a:cxnLst/>
                            <a:rect l="0" t="0" r="0" b="0"/>
                            <a:pathLst>
                              <a:path w="3515868" h="9144">
                                <a:moveTo>
                                  <a:pt x="0" y="0"/>
                                </a:moveTo>
                                <a:lnTo>
                                  <a:pt x="3515868" y="0"/>
                                </a:lnTo>
                                <a:lnTo>
                                  <a:pt x="3515868" y="9144"/>
                                </a:lnTo>
                                <a:lnTo>
                                  <a:pt x="0" y="9144"/>
                                </a:lnTo>
                                <a:lnTo>
                                  <a:pt x="0" y="0"/>
                                </a:lnTo>
                              </a:path>
                            </a:pathLst>
                          </a:custGeom>
                          <a:ln w="0" cap="flat">
                            <a:miter lim="127000"/>
                          </a:ln>
                        </wps:spPr>
                        <wps:style>
                          <a:lnRef idx="0">
                            <a:srgbClr val="000000">
                              <a:alpha val="0"/>
                            </a:srgbClr>
                          </a:lnRef>
                          <a:fillRef idx="1">
                            <a:srgbClr val="D3D8D3"/>
                          </a:fillRef>
                          <a:effectRef idx="0">
                            <a:scrgbClr r="0" g="0" b="0"/>
                          </a:effectRef>
                          <a:fontRef idx="none"/>
                        </wps:style>
                        <wps:bodyPr/>
                      </wps:wsp>
                      <wps:wsp>
                        <wps:cNvPr id="3609" name="Shape 3609"/>
                        <wps:cNvSpPr/>
                        <wps:spPr>
                          <a:xfrm>
                            <a:off x="0" y="1760178"/>
                            <a:ext cx="3515868" cy="9144"/>
                          </a:xfrm>
                          <a:custGeom>
                            <a:avLst/>
                            <a:gdLst/>
                            <a:ahLst/>
                            <a:cxnLst/>
                            <a:rect l="0" t="0" r="0" b="0"/>
                            <a:pathLst>
                              <a:path w="3515868" h="9144">
                                <a:moveTo>
                                  <a:pt x="0" y="0"/>
                                </a:moveTo>
                                <a:lnTo>
                                  <a:pt x="3515868" y="0"/>
                                </a:lnTo>
                                <a:lnTo>
                                  <a:pt x="3515868" y="9144"/>
                                </a:lnTo>
                                <a:lnTo>
                                  <a:pt x="0" y="9144"/>
                                </a:lnTo>
                                <a:lnTo>
                                  <a:pt x="0" y="0"/>
                                </a:lnTo>
                              </a:path>
                            </a:pathLst>
                          </a:custGeom>
                          <a:ln w="0" cap="flat">
                            <a:miter lim="127000"/>
                          </a:ln>
                        </wps:spPr>
                        <wps:style>
                          <a:lnRef idx="0">
                            <a:srgbClr val="000000">
                              <a:alpha val="0"/>
                            </a:srgbClr>
                          </a:lnRef>
                          <a:fillRef idx="1">
                            <a:srgbClr val="D3D8D3"/>
                          </a:fillRef>
                          <a:effectRef idx="0">
                            <a:scrgbClr r="0" g="0" b="0"/>
                          </a:effectRef>
                          <a:fontRef idx="none"/>
                        </wps:style>
                        <wps:bodyPr/>
                      </wps:wsp>
                      <wps:wsp>
                        <wps:cNvPr id="3610" name="Shape 3610"/>
                        <wps:cNvSpPr/>
                        <wps:spPr>
                          <a:xfrm>
                            <a:off x="0" y="1461473"/>
                            <a:ext cx="3515868" cy="9144"/>
                          </a:xfrm>
                          <a:custGeom>
                            <a:avLst/>
                            <a:gdLst/>
                            <a:ahLst/>
                            <a:cxnLst/>
                            <a:rect l="0" t="0" r="0" b="0"/>
                            <a:pathLst>
                              <a:path w="3515868" h="9144">
                                <a:moveTo>
                                  <a:pt x="0" y="0"/>
                                </a:moveTo>
                                <a:lnTo>
                                  <a:pt x="3515868" y="0"/>
                                </a:lnTo>
                                <a:lnTo>
                                  <a:pt x="3515868" y="9144"/>
                                </a:lnTo>
                                <a:lnTo>
                                  <a:pt x="0" y="9144"/>
                                </a:lnTo>
                                <a:lnTo>
                                  <a:pt x="0" y="0"/>
                                </a:lnTo>
                              </a:path>
                            </a:pathLst>
                          </a:custGeom>
                          <a:ln w="0" cap="flat">
                            <a:miter lim="127000"/>
                          </a:ln>
                        </wps:spPr>
                        <wps:style>
                          <a:lnRef idx="0">
                            <a:srgbClr val="000000">
                              <a:alpha val="0"/>
                            </a:srgbClr>
                          </a:lnRef>
                          <a:fillRef idx="1">
                            <a:srgbClr val="D3D8D3"/>
                          </a:fillRef>
                          <a:effectRef idx="0">
                            <a:scrgbClr r="0" g="0" b="0"/>
                          </a:effectRef>
                          <a:fontRef idx="none"/>
                        </wps:style>
                        <wps:bodyPr/>
                      </wps:wsp>
                      <wps:wsp>
                        <wps:cNvPr id="3611" name="Shape 3611"/>
                        <wps:cNvSpPr/>
                        <wps:spPr>
                          <a:xfrm>
                            <a:off x="0" y="1162769"/>
                            <a:ext cx="3515868" cy="9144"/>
                          </a:xfrm>
                          <a:custGeom>
                            <a:avLst/>
                            <a:gdLst/>
                            <a:ahLst/>
                            <a:cxnLst/>
                            <a:rect l="0" t="0" r="0" b="0"/>
                            <a:pathLst>
                              <a:path w="3515868" h="9144">
                                <a:moveTo>
                                  <a:pt x="0" y="0"/>
                                </a:moveTo>
                                <a:lnTo>
                                  <a:pt x="3515868" y="0"/>
                                </a:lnTo>
                                <a:lnTo>
                                  <a:pt x="3515868" y="9144"/>
                                </a:lnTo>
                                <a:lnTo>
                                  <a:pt x="0" y="9144"/>
                                </a:lnTo>
                                <a:lnTo>
                                  <a:pt x="0" y="0"/>
                                </a:lnTo>
                              </a:path>
                            </a:pathLst>
                          </a:custGeom>
                          <a:ln w="0" cap="flat">
                            <a:miter lim="127000"/>
                          </a:ln>
                        </wps:spPr>
                        <wps:style>
                          <a:lnRef idx="0">
                            <a:srgbClr val="000000">
                              <a:alpha val="0"/>
                            </a:srgbClr>
                          </a:lnRef>
                          <a:fillRef idx="1">
                            <a:srgbClr val="D3D8D3"/>
                          </a:fillRef>
                          <a:effectRef idx="0">
                            <a:scrgbClr r="0" g="0" b="0"/>
                          </a:effectRef>
                          <a:fontRef idx="none"/>
                        </wps:style>
                        <wps:bodyPr/>
                      </wps:wsp>
                      <wps:wsp>
                        <wps:cNvPr id="3612" name="Shape 3612"/>
                        <wps:cNvSpPr/>
                        <wps:spPr>
                          <a:xfrm>
                            <a:off x="0" y="992081"/>
                            <a:ext cx="3515868" cy="9144"/>
                          </a:xfrm>
                          <a:custGeom>
                            <a:avLst/>
                            <a:gdLst/>
                            <a:ahLst/>
                            <a:cxnLst/>
                            <a:rect l="0" t="0" r="0" b="0"/>
                            <a:pathLst>
                              <a:path w="3515868" h="9144">
                                <a:moveTo>
                                  <a:pt x="0" y="0"/>
                                </a:moveTo>
                                <a:lnTo>
                                  <a:pt x="3515868" y="0"/>
                                </a:lnTo>
                                <a:lnTo>
                                  <a:pt x="3515868" y="9144"/>
                                </a:lnTo>
                                <a:lnTo>
                                  <a:pt x="0" y="9144"/>
                                </a:lnTo>
                                <a:lnTo>
                                  <a:pt x="0" y="0"/>
                                </a:lnTo>
                              </a:path>
                            </a:pathLst>
                          </a:custGeom>
                          <a:ln w="0" cap="flat">
                            <a:miter lim="127000"/>
                          </a:ln>
                        </wps:spPr>
                        <wps:style>
                          <a:lnRef idx="0">
                            <a:srgbClr val="000000">
                              <a:alpha val="0"/>
                            </a:srgbClr>
                          </a:lnRef>
                          <a:fillRef idx="1">
                            <a:srgbClr val="D3D8D3"/>
                          </a:fillRef>
                          <a:effectRef idx="0">
                            <a:scrgbClr r="0" g="0" b="0"/>
                          </a:effectRef>
                          <a:fontRef idx="none"/>
                        </wps:style>
                        <wps:bodyPr/>
                      </wps:wsp>
                      <wps:wsp>
                        <wps:cNvPr id="3613" name="Shape 3613"/>
                        <wps:cNvSpPr/>
                        <wps:spPr>
                          <a:xfrm>
                            <a:off x="0" y="693377"/>
                            <a:ext cx="3515868" cy="9144"/>
                          </a:xfrm>
                          <a:custGeom>
                            <a:avLst/>
                            <a:gdLst/>
                            <a:ahLst/>
                            <a:cxnLst/>
                            <a:rect l="0" t="0" r="0" b="0"/>
                            <a:pathLst>
                              <a:path w="3515868" h="9144">
                                <a:moveTo>
                                  <a:pt x="0" y="0"/>
                                </a:moveTo>
                                <a:lnTo>
                                  <a:pt x="3515868" y="0"/>
                                </a:lnTo>
                                <a:lnTo>
                                  <a:pt x="3515868" y="9144"/>
                                </a:lnTo>
                                <a:lnTo>
                                  <a:pt x="0" y="9144"/>
                                </a:lnTo>
                                <a:lnTo>
                                  <a:pt x="0" y="0"/>
                                </a:lnTo>
                              </a:path>
                            </a:pathLst>
                          </a:custGeom>
                          <a:ln w="0" cap="flat">
                            <a:miter lim="127000"/>
                          </a:ln>
                        </wps:spPr>
                        <wps:style>
                          <a:lnRef idx="0">
                            <a:srgbClr val="000000">
                              <a:alpha val="0"/>
                            </a:srgbClr>
                          </a:lnRef>
                          <a:fillRef idx="1">
                            <a:srgbClr val="D3D8D3"/>
                          </a:fillRef>
                          <a:effectRef idx="0">
                            <a:scrgbClr r="0" g="0" b="0"/>
                          </a:effectRef>
                          <a:fontRef idx="none"/>
                        </wps:style>
                        <wps:bodyPr/>
                      </wps:wsp>
                      <wps:wsp>
                        <wps:cNvPr id="3614" name="Shape 3614"/>
                        <wps:cNvSpPr/>
                        <wps:spPr>
                          <a:xfrm>
                            <a:off x="0" y="522689"/>
                            <a:ext cx="3515868" cy="9144"/>
                          </a:xfrm>
                          <a:custGeom>
                            <a:avLst/>
                            <a:gdLst/>
                            <a:ahLst/>
                            <a:cxnLst/>
                            <a:rect l="0" t="0" r="0" b="0"/>
                            <a:pathLst>
                              <a:path w="3515868" h="9144">
                                <a:moveTo>
                                  <a:pt x="0" y="0"/>
                                </a:moveTo>
                                <a:lnTo>
                                  <a:pt x="3515868" y="0"/>
                                </a:lnTo>
                                <a:lnTo>
                                  <a:pt x="3515868" y="9144"/>
                                </a:lnTo>
                                <a:lnTo>
                                  <a:pt x="0" y="9144"/>
                                </a:lnTo>
                                <a:lnTo>
                                  <a:pt x="0" y="0"/>
                                </a:lnTo>
                              </a:path>
                            </a:pathLst>
                          </a:custGeom>
                          <a:ln w="0" cap="flat">
                            <a:miter lim="127000"/>
                          </a:ln>
                        </wps:spPr>
                        <wps:style>
                          <a:lnRef idx="0">
                            <a:srgbClr val="000000">
                              <a:alpha val="0"/>
                            </a:srgbClr>
                          </a:lnRef>
                          <a:fillRef idx="1">
                            <a:srgbClr val="D3D8D3"/>
                          </a:fillRef>
                          <a:effectRef idx="0">
                            <a:scrgbClr r="0" g="0" b="0"/>
                          </a:effectRef>
                          <a:fontRef idx="none"/>
                        </wps:style>
                        <wps:bodyPr/>
                      </wps:wsp>
                      <wps:wsp>
                        <wps:cNvPr id="3615" name="Shape 3615"/>
                        <wps:cNvSpPr/>
                        <wps:spPr>
                          <a:xfrm>
                            <a:off x="0" y="350477"/>
                            <a:ext cx="3515868" cy="9144"/>
                          </a:xfrm>
                          <a:custGeom>
                            <a:avLst/>
                            <a:gdLst/>
                            <a:ahLst/>
                            <a:cxnLst/>
                            <a:rect l="0" t="0" r="0" b="0"/>
                            <a:pathLst>
                              <a:path w="3515868" h="9144">
                                <a:moveTo>
                                  <a:pt x="0" y="0"/>
                                </a:moveTo>
                                <a:lnTo>
                                  <a:pt x="3515868" y="0"/>
                                </a:lnTo>
                                <a:lnTo>
                                  <a:pt x="3515868" y="9144"/>
                                </a:lnTo>
                                <a:lnTo>
                                  <a:pt x="0" y="9144"/>
                                </a:lnTo>
                                <a:lnTo>
                                  <a:pt x="0" y="0"/>
                                </a:lnTo>
                              </a:path>
                            </a:pathLst>
                          </a:custGeom>
                          <a:ln w="0" cap="flat">
                            <a:miter lim="127000"/>
                          </a:ln>
                        </wps:spPr>
                        <wps:style>
                          <a:lnRef idx="0">
                            <a:srgbClr val="000000">
                              <a:alpha val="0"/>
                            </a:srgbClr>
                          </a:lnRef>
                          <a:fillRef idx="1">
                            <a:srgbClr val="D3D8D3"/>
                          </a:fillRef>
                          <a:effectRef idx="0">
                            <a:scrgbClr r="0" g="0" b="0"/>
                          </a:effectRef>
                          <a:fontRef idx="none"/>
                        </wps:style>
                        <wps:bodyPr/>
                      </wps:wsp>
                      <wps:wsp>
                        <wps:cNvPr id="3616" name="Shape 3616"/>
                        <wps:cNvSpPr/>
                        <wps:spPr>
                          <a:xfrm>
                            <a:off x="0" y="179789"/>
                            <a:ext cx="3515868" cy="9144"/>
                          </a:xfrm>
                          <a:custGeom>
                            <a:avLst/>
                            <a:gdLst/>
                            <a:ahLst/>
                            <a:cxnLst/>
                            <a:rect l="0" t="0" r="0" b="0"/>
                            <a:pathLst>
                              <a:path w="3515868" h="9144">
                                <a:moveTo>
                                  <a:pt x="0" y="0"/>
                                </a:moveTo>
                                <a:lnTo>
                                  <a:pt x="3515868" y="0"/>
                                </a:lnTo>
                                <a:lnTo>
                                  <a:pt x="3515868" y="9144"/>
                                </a:lnTo>
                                <a:lnTo>
                                  <a:pt x="0" y="9144"/>
                                </a:lnTo>
                                <a:lnTo>
                                  <a:pt x="0" y="0"/>
                                </a:lnTo>
                              </a:path>
                            </a:pathLst>
                          </a:custGeom>
                          <a:ln w="0" cap="flat">
                            <a:miter lim="127000"/>
                          </a:ln>
                        </wps:spPr>
                        <wps:style>
                          <a:lnRef idx="0">
                            <a:srgbClr val="000000">
                              <a:alpha val="0"/>
                            </a:srgbClr>
                          </a:lnRef>
                          <a:fillRef idx="1">
                            <a:srgbClr val="D3D8D3"/>
                          </a:fillRef>
                          <a:effectRef idx="0">
                            <a:scrgbClr r="0" g="0" b="0"/>
                          </a:effectRef>
                          <a:fontRef idx="none"/>
                        </wps:style>
                        <wps:bodyPr/>
                      </wps:wsp>
                      <wps:wsp>
                        <wps:cNvPr id="535" name="Rectangle 535"/>
                        <wps:cNvSpPr/>
                        <wps:spPr>
                          <a:xfrm>
                            <a:off x="3335023" y="0"/>
                            <a:ext cx="91285" cy="154321"/>
                          </a:xfrm>
                          <a:prstGeom prst="rect">
                            <a:avLst/>
                          </a:prstGeom>
                          <a:ln>
                            <a:noFill/>
                          </a:ln>
                        </wps:spPr>
                        <wps:txbx>
                          <w:txbxContent>
                            <w:p w:rsidR="00A3516D" w:rsidRDefault="00A3516D" w:rsidP="00431F96">
                              <w:r>
                                <w:rPr>
                                  <w:w w:val="111"/>
                                </w:rPr>
                                <w:t>5</w:t>
                              </w:r>
                            </w:p>
                          </w:txbxContent>
                        </wps:txbx>
                        <wps:bodyPr horzOverflow="overflow" vert="horz" lIns="0" tIns="0" rIns="0" bIns="0" rtlCol="0">
                          <a:noAutofit/>
                        </wps:bodyPr>
                      </wps:wsp>
                      <wps:wsp>
                        <wps:cNvPr id="531" name="Rectangle 531"/>
                        <wps:cNvSpPr/>
                        <wps:spPr>
                          <a:xfrm>
                            <a:off x="2161064" y="0"/>
                            <a:ext cx="91285" cy="154321"/>
                          </a:xfrm>
                          <a:prstGeom prst="rect">
                            <a:avLst/>
                          </a:prstGeom>
                          <a:ln>
                            <a:noFill/>
                          </a:ln>
                        </wps:spPr>
                        <wps:txbx>
                          <w:txbxContent>
                            <w:p w:rsidR="00A3516D" w:rsidRDefault="00A3516D" w:rsidP="00431F96">
                              <w:r>
                                <w:rPr>
                                  <w:w w:val="111"/>
                                </w:rPr>
                                <w:t>1</w:t>
                              </w:r>
                            </w:p>
                          </w:txbxContent>
                        </wps:txbx>
                        <wps:bodyPr horzOverflow="overflow" vert="horz" lIns="0" tIns="0" rIns="0" bIns="0" rtlCol="0">
                          <a:noAutofit/>
                        </wps:bodyPr>
                      </wps:wsp>
                      <wps:wsp>
                        <wps:cNvPr id="532" name="Rectangle 532"/>
                        <wps:cNvSpPr/>
                        <wps:spPr>
                          <a:xfrm>
                            <a:off x="2454862" y="0"/>
                            <a:ext cx="91285" cy="154321"/>
                          </a:xfrm>
                          <a:prstGeom prst="rect">
                            <a:avLst/>
                          </a:prstGeom>
                          <a:ln>
                            <a:noFill/>
                          </a:ln>
                        </wps:spPr>
                        <wps:txbx>
                          <w:txbxContent>
                            <w:p w:rsidR="00A3516D" w:rsidRDefault="00A3516D" w:rsidP="00431F96">
                              <w:r>
                                <w:rPr>
                                  <w:w w:val="111"/>
                                </w:rPr>
                                <w:t>2</w:t>
                              </w:r>
                            </w:p>
                          </w:txbxContent>
                        </wps:txbx>
                        <wps:bodyPr horzOverflow="overflow" vert="horz" lIns="0" tIns="0" rIns="0" bIns="0" rtlCol="0">
                          <a:noAutofit/>
                        </wps:bodyPr>
                      </wps:wsp>
                      <wps:wsp>
                        <wps:cNvPr id="533" name="Rectangle 533"/>
                        <wps:cNvSpPr/>
                        <wps:spPr>
                          <a:xfrm>
                            <a:off x="2747426" y="0"/>
                            <a:ext cx="91285" cy="154321"/>
                          </a:xfrm>
                          <a:prstGeom prst="rect">
                            <a:avLst/>
                          </a:prstGeom>
                          <a:ln>
                            <a:noFill/>
                          </a:ln>
                        </wps:spPr>
                        <wps:txbx>
                          <w:txbxContent>
                            <w:p w:rsidR="00A3516D" w:rsidRDefault="00A3516D" w:rsidP="00431F96">
                              <w:r>
                                <w:rPr>
                                  <w:w w:val="111"/>
                                </w:rPr>
                                <w:t>3</w:t>
                              </w:r>
                            </w:p>
                          </w:txbxContent>
                        </wps:txbx>
                        <wps:bodyPr horzOverflow="overflow" vert="horz" lIns="0" tIns="0" rIns="0" bIns="0" rtlCol="0">
                          <a:noAutofit/>
                        </wps:bodyPr>
                      </wps:wsp>
                      <wps:wsp>
                        <wps:cNvPr id="534" name="Rectangle 534"/>
                        <wps:cNvSpPr/>
                        <wps:spPr>
                          <a:xfrm>
                            <a:off x="3042459" y="0"/>
                            <a:ext cx="91285" cy="154321"/>
                          </a:xfrm>
                          <a:prstGeom prst="rect">
                            <a:avLst/>
                          </a:prstGeom>
                          <a:ln>
                            <a:noFill/>
                          </a:ln>
                        </wps:spPr>
                        <wps:txbx>
                          <w:txbxContent>
                            <w:p w:rsidR="00A3516D" w:rsidRDefault="00A3516D" w:rsidP="00431F96">
                              <w:r>
                                <w:rPr>
                                  <w:w w:val="111"/>
                                </w:rPr>
                                <w:t>4</w:t>
                              </w:r>
                            </w:p>
                          </w:txbxContent>
                        </wps:txbx>
                        <wps:bodyPr horzOverflow="overflow" vert="horz" lIns="0" tIns="0" rIns="0" bIns="0" rtlCol="0">
                          <a:noAutofit/>
                        </wps:bodyPr>
                      </wps:wsp>
                      <wps:wsp>
                        <wps:cNvPr id="295" name="Rectangle 295"/>
                        <wps:cNvSpPr/>
                        <wps:spPr>
                          <a:xfrm>
                            <a:off x="144780" y="224044"/>
                            <a:ext cx="1922565" cy="154321"/>
                          </a:xfrm>
                          <a:prstGeom prst="rect">
                            <a:avLst/>
                          </a:prstGeom>
                          <a:ln>
                            <a:noFill/>
                          </a:ln>
                        </wps:spPr>
                        <wps:txbx>
                          <w:txbxContent>
                            <w:p w:rsidR="00A3516D" w:rsidRDefault="00A3516D" w:rsidP="00431F96">
                              <w:r>
                                <w:rPr>
                                  <w:w w:val="108"/>
                                </w:rPr>
                                <w:t>Open</w:t>
                              </w:r>
                              <w:r>
                                <w:rPr>
                                  <w:spacing w:val="7"/>
                                  <w:w w:val="108"/>
                                </w:rPr>
                                <w:t xml:space="preserve"> </w:t>
                              </w:r>
                              <w:r>
                                <w:rPr>
                                  <w:w w:val="108"/>
                                </w:rPr>
                                <w:t>the</w:t>
                              </w:r>
                              <w:r>
                                <w:rPr>
                                  <w:spacing w:val="7"/>
                                  <w:w w:val="108"/>
                                </w:rPr>
                                <w:t xml:space="preserve"> </w:t>
                              </w:r>
                              <w:r>
                                <w:rPr>
                                  <w:w w:val="108"/>
                                </w:rPr>
                                <w:t>door</w:t>
                              </w:r>
                              <w:r>
                                <w:rPr>
                                  <w:spacing w:val="7"/>
                                  <w:w w:val="108"/>
                                </w:rPr>
                                <w:t xml:space="preserve"> </w:t>
                              </w:r>
                              <w:r>
                                <w:rPr>
                                  <w:w w:val="108"/>
                                </w:rPr>
                                <w:t>without</w:t>
                              </w:r>
                              <w:r>
                                <w:rPr>
                                  <w:spacing w:val="6"/>
                                  <w:w w:val="108"/>
                                </w:rPr>
                                <w:t xml:space="preserve"> </w:t>
                              </w:r>
                              <w:r>
                                <w:rPr>
                                  <w:w w:val="108"/>
                                </w:rPr>
                                <w:t>key</w:t>
                              </w:r>
                            </w:p>
                          </w:txbxContent>
                        </wps:txbx>
                        <wps:bodyPr horzOverflow="overflow" vert="horz" lIns="0" tIns="0" rIns="0" bIns="0" rtlCol="0">
                          <a:noAutofit/>
                        </wps:bodyPr>
                      </wps:wsp>
                      <wps:wsp>
                        <wps:cNvPr id="296" name="Rectangle 296"/>
                        <wps:cNvSpPr/>
                        <wps:spPr>
                          <a:xfrm>
                            <a:off x="144780" y="394746"/>
                            <a:ext cx="2158986" cy="154321"/>
                          </a:xfrm>
                          <a:prstGeom prst="rect">
                            <a:avLst/>
                          </a:prstGeom>
                          <a:ln>
                            <a:noFill/>
                          </a:ln>
                        </wps:spPr>
                        <wps:txbx>
                          <w:txbxContent>
                            <w:p w:rsidR="00A3516D" w:rsidRDefault="00A3516D" w:rsidP="00431F96">
                              <w:r>
                                <w:rPr>
                                  <w:w w:val="105"/>
                                </w:rPr>
                                <w:t>Automatic</w:t>
                              </w:r>
                              <w:r>
                                <w:rPr>
                                  <w:spacing w:val="8"/>
                                  <w:w w:val="105"/>
                                </w:rPr>
                                <w:t xml:space="preserve"> </w:t>
                              </w:r>
                              <w:r>
                                <w:rPr>
                                  <w:w w:val="105"/>
                                </w:rPr>
                                <w:t>control</w:t>
                              </w:r>
                              <w:r>
                                <w:rPr>
                                  <w:spacing w:val="5"/>
                                  <w:w w:val="105"/>
                                </w:rPr>
                                <w:t xml:space="preserve"> </w:t>
                              </w:r>
                              <w:r>
                                <w:rPr>
                                  <w:w w:val="105"/>
                                </w:rPr>
                                <w:t>of</w:t>
                              </w:r>
                              <w:r>
                                <w:rPr>
                                  <w:spacing w:val="6"/>
                                  <w:w w:val="105"/>
                                </w:rPr>
                                <w:t xml:space="preserve"> </w:t>
                              </w:r>
                              <w:r>
                                <w:rPr>
                                  <w:w w:val="105"/>
                                </w:rPr>
                                <w:t>the</w:t>
                              </w:r>
                              <w:r>
                                <w:rPr>
                                  <w:spacing w:val="5"/>
                                  <w:w w:val="105"/>
                                </w:rPr>
                                <w:t xml:space="preserve"> </w:t>
                              </w:r>
                              <w:r>
                                <w:rPr>
                                  <w:w w:val="105"/>
                                </w:rPr>
                                <w:t>lights</w:t>
                              </w:r>
                            </w:p>
                          </w:txbxContent>
                        </wps:txbx>
                        <wps:bodyPr horzOverflow="overflow" vert="horz" lIns="0" tIns="0" rIns="0" bIns="0" rtlCol="0">
                          <a:noAutofit/>
                        </wps:bodyPr>
                      </wps:wsp>
                      <wps:wsp>
                        <wps:cNvPr id="297" name="Rectangle 297"/>
                        <wps:cNvSpPr/>
                        <wps:spPr>
                          <a:xfrm>
                            <a:off x="144780" y="566953"/>
                            <a:ext cx="2158986" cy="154321"/>
                          </a:xfrm>
                          <a:prstGeom prst="rect">
                            <a:avLst/>
                          </a:prstGeom>
                          <a:ln>
                            <a:noFill/>
                          </a:ln>
                        </wps:spPr>
                        <wps:txbx>
                          <w:txbxContent>
                            <w:p w:rsidR="00A3516D" w:rsidRDefault="00A3516D" w:rsidP="00431F96">
                              <w:r>
                                <w:rPr>
                                  <w:w w:val="108"/>
                                </w:rPr>
                                <w:t>Automatic</w:t>
                              </w:r>
                              <w:r>
                                <w:rPr>
                                  <w:spacing w:val="8"/>
                                  <w:w w:val="108"/>
                                </w:rPr>
                                <w:t xml:space="preserve"> </w:t>
                              </w:r>
                              <w:r>
                                <w:rPr>
                                  <w:w w:val="108"/>
                                </w:rPr>
                                <w:t>shutters</w:t>
                              </w:r>
                              <w:r>
                                <w:rPr>
                                  <w:spacing w:val="6"/>
                                  <w:w w:val="108"/>
                                </w:rPr>
                                <w:t xml:space="preserve"> </w:t>
                              </w:r>
                              <w:r>
                                <w:rPr>
                                  <w:w w:val="108"/>
                                </w:rPr>
                                <w:t>and</w:t>
                              </w:r>
                              <w:r>
                                <w:rPr>
                                  <w:spacing w:val="7"/>
                                  <w:w w:val="108"/>
                                </w:rPr>
                                <w:t xml:space="preserve"> </w:t>
                              </w:r>
                              <w:r>
                                <w:rPr>
                                  <w:w w:val="108"/>
                                </w:rPr>
                                <w:t>blinds</w:t>
                              </w:r>
                            </w:p>
                          </w:txbxContent>
                        </wps:txbx>
                        <wps:bodyPr horzOverflow="overflow" vert="horz" lIns="0" tIns="0" rIns="0" bIns="0" rtlCol="0">
                          <a:noAutofit/>
                        </wps:bodyPr>
                      </wps:wsp>
                      <wps:wsp>
                        <wps:cNvPr id="298" name="Rectangle 298"/>
                        <wps:cNvSpPr/>
                        <wps:spPr>
                          <a:xfrm>
                            <a:off x="144780" y="728492"/>
                            <a:ext cx="2233360" cy="154322"/>
                          </a:xfrm>
                          <a:prstGeom prst="rect">
                            <a:avLst/>
                          </a:prstGeom>
                          <a:ln>
                            <a:noFill/>
                          </a:ln>
                        </wps:spPr>
                        <wps:txbx>
                          <w:txbxContent>
                            <w:p w:rsidR="00A3516D" w:rsidRDefault="00A3516D" w:rsidP="00431F96">
                              <w:r>
                                <w:rPr>
                                  <w:w w:val="108"/>
                                </w:rPr>
                                <w:t>The</w:t>
                              </w:r>
                              <w:r>
                                <w:rPr>
                                  <w:spacing w:val="7"/>
                                  <w:w w:val="108"/>
                                </w:rPr>
                                <w:t xml:space="preserve"> </w:t>
                              </w:r>
                              <w:r>
                                <w:rPr>
                                  <w:w w:val="108"/>
                                </w:rPr>
                                <w:t>possibility</w:t>
                              </w:r>
                              <w:r>
                                <w:rPr>
                                  <w:spacing w:val="6"/>
                                  <w:w w:val="108"/>
                                </w:rPr>
                                <w:t xml:space="preserve"> </w:t>
                              </w:r>
                              <w:r>
                                <w:rPr>
                                  <w:w w:val="108"/>
                                </w:rPr>
                                <w:t>to</w:t>
                              </w:r>
                              <w:r>
                                <w:rPr>
                                  <w:spacing w:val="5"/>
                                  <w:w w:val="108"/>
                                </w:rPr>
                                <w:t xml:space="preserve"> </w:t>
                              </w:r>
                              <w:r>
                                <w:rPr>
                                  <w:w w:val="108"/>
                                </w:rPr>
                                <w:t>manage</w:t>
                              </w:r>
                              <w:r>
                                <w:rPr>
                                  <w:spacing w:val="7"/>
                                  <w:w w:val="108"/>
                                </w:rPr>
                                <w:t xml:space="preserve"> </w:t>
                              </w:r>
                              <w:r>
                                <w:rPr>
                                  <w:w w:val="108"/>
                                </w:rPr>
                                <w:t>your</w:t>
                              </w:r>
                            </w:p>
                          </w:txbxContent>
                        </wps:txbx>
                        <wps:bodyPr horzOverflow="overflow" vert="horz" lIns="0" tIns="0" rIns="0" bIns="0" rtlCol="0">
                          <a:noAutofit/>
                        </wps:bodyPr>
                      </wps:wsp>
                      <wps:wsp>
                        <wps:cNvPr id="299" name="Rectangle 299"/>
                        <wps:cNvSpPr/>
                        <wps:spPr>
                          <a:xfrm>
                            <a:off x="144780" y="874782"/>
                            <a:ext cx="1391766" cy="154321"/>
                          </a:xfrm>
                          <a:prstGeom prst="rect">
                            <a:avLst/>
                          </a:prstGeom>
                          <a:ln>
                            <a:noFill/>
                          </a:ln>
                        </wps:spPr>
                        <wps:txbx>
                          <w:txbxContent>
                            <w:p w:rsidR="00A3516D" w:rsidRDefault="00A3516D" w:rsidP="00431F96">
                              <w:proofErr w:type="gramStart"/>
                              <w:r>
                                <w:rPr>
                                  <w:spacing w:val="1"/>
                                  <w:w w:val="108"/>
                                </w:rPr>
                                <w:t>home</w:t>
                              </w:r>
                              <w:proofErr w:type="gramEnd"/>
                              <w:r>
                                <w:rPr>
                                  <w:spacing w:val="4"/>
                                  <w:w w:val="108"/>
                                </w:rPr>
                                <w:t xml:space="preserve"> </w:t>
                              </w:r>
                              <w:r>
                                <w:rPr>
                                  <w:spacing w:val="1"/>
                                  <w:w w:val="108"/>
                                </w:rPr>
                                <w:t>from</w:t>
                              </w:r>
                              <w:r>
                                <w:rPr>
                                  <w:spacing w:val="6"/>
                                  <w:w w:val="108"/>
                                </w:rPr>
                                <w:t xml:space="preserve"> </w:t>
                              </w:r>
                              <w:r>
                                <w:rPr>
                                  <w:spacing w:val="1"/>
                                  <w:w w:val="108"/>
                                </w:rPr>
                                <w:t>Internet</w:t>
                              </w:r>
                            </w:p>
                          </w:txbxContent>
                        </wps:txbx>
                        <wps:bodyPr horzOverflow="overflow" vert="horz" lIns="0" tIns="0" rIns="0" bIns="0" rtlCol="0">
                          <a:noAutofit/>
                        </wps:bodyPr>
                      </wps:wsp>
                      <wps:wsp>
                        <wps:cNvPr id="300" name="Rectangle 300"/>
                        <wps:cNvSpPr/>
                        <wps:spPr>
                          <a:xfrm>
                            <a:off x="144780" y="1036320"/>
                            <a:ext cx="1455632" cy="154322"/>
                          </a:xfrm>
                          <a:prstGeom prst="rect">
                            <a:avLst/>
                          </a:prstGeom>
                          <a:ln>
                            <a:noFill/>
                          </a:ln>
                        </wps:spPr>
                        <wps:txbx>
                          <w:txbxContent>
                            <w:p w:rsidR="00A3516D" w:rsidRDefault="00A3516D" w:rsidP="00431F96">
                              <w:r>
                                <w:rPr>
                                  <w:spacing w:val="1"/>
                                  <w:w w:val="111"/>
                                </w:rPr>
                                <w:t>Manage</w:t>
                              </w:r>
                              <w:r>
                                <w:rPr>
                                  <w:spacing w:val="6"/>
                                  <w:w w:val="111"/>
                                </w:rPr>
                                <w:t xml:space="preserve"> </w:t>
                              </w:r>
                              <w:r>
                                <w:rPr>
                                  <w:spacing w:val="1"/>
                                  <w:w w:val="111"/>
                                </w:rPr>
                                <w:t>the</w:t>
                              </w:r>
                              <w:r>
                                <w:rPr>
                                  <w:spacing w:val="6"/>
                                  <w:w w:val="111"/>
                                </w:rPr>
                                <w:t xml:space="preserve"> </w:t>
                              </w:r>
                              <w:r>
                                <w:rPr>
                                  <w:spacing w:val="1"/>
                                  <w:w w:val="111"/>
                                </w:rPr>
                                <w:t>heating</w:t>
                              </w:r>
                            </w:p>
                          </w:txbxContent>
                        </wps:txbx>
                        <wps:bodyPr horzOverflow="overflow" vert="horz" lIns="0" tIns="0" rIns="0" bIns="0" rtlCol="0">
                          <a:noAutofit/>
                        </wps:bodyPr>
                      </wps:wsp>
                      <wps:wsp>
                        <wps:cNvPr id="301" name="Rectangle 301"/>
                        <wps:cNvSpPr/>
                        <wps:spPr>
                          <a:xfrm>
                            <a:off x="144780" y="1197860"/>
                            <a:ext cx="2434154" cy="154321"/>
                          </a:xfrm>
                          <a:prstGeom prst="rect">
                            <a:avLst/>
                          </a:prstGeom>
                          <a:ln>
                            <a:noFill/>
                          </a:ln>
                        </wps:spPr>
                        <wps:txbx>
                          <w:txbxContent>
                            <w:p w:rsidR="00A3516D" w:rsidRDefault="00A3516D" w:rsidP="00431F96">
                              <w:r>
                                <w:rPr>
                                  <w:w w:val="109"/>
                                </w:rPr>
                                <w:t>Communication</w:t>
                              </w:r>
                              <w:r>
                                <w:rPr>
                                  <w:spacing w:val="7"/>
                                  <w:w w:val="109"/>
                                </w:rPr>
                                <w:t xml:space="preserve"> </w:t>
                              </w:r>
                              <w:r>
                                <w:rPr>
                                  <w:w w:val="109"/>
                                </w:rPr>
                                <w:t>system</w:t>
                              </w:r>
                              <w:r>
                                <w:rPr>
                                  <w:spacing w:val="7"/>
                                  <w:w w:val="109"/>
                                </w:rPr>
                                <w:t xml:space="preserve"> </w:t>
                              </w:r>
                              <w:r>
                                <w:rPr>
                                  <w:w w:val="109"/>
                                </w:rPr>
                                <w:t>(between</w:t>
                              </w:r>
                            </w:p>
                          </w:txbxContent>
                        </wps:txbx>
                        <wps:bodyPr horzOverflow="overflow" vert="horz" lIns="0" tIns="0" rIns="0" bIns="0" rtlCol="0">
                          <a:noAutofit/>
                        </wps:bodyPr>
                      </wps:wsp>
                      <wps:wsp>
                        <wps:cNvPr id="302" name="Rectangle 302"/>
                        <wps:cNvSpPr/>
                        <wps:spPr>
                          <a:xfrm>
                            <a:off x="144780" y="1344208"/>
                            <a:ext cx="1125135" cy="154322"/>
                          </a:xfrm>
                          <a:prstGeom prst="rect">
                            <a:avLst/>
                          </a:prstGeom>
                          <a:ln>
                            <a:noFill/>
                          </a:ln>
                        </wps:spPr>
                        <wps:txbx>
                          <w:txbxContent>
                            <w:p w:rsidR="00A3516D" w:rsidRDefault="00A3516D" w:rsidP="00431F96">
                              <w:proofErr w:type="gramStart"/>
                              <w:r>
                                <w:rPr>
                                  <w:w w:val="105"/>
                                </w:rPr>
                                <w:t>multiple</w:t>
                              </w:r>
                              <w:proofErr w:type="gramEnd"/>
                              <w:r>
                                <w:rPr>
                                  <w:spacing w:val="7"/>
                                  <w:w w:val="105"/>
                                </w:rPr>
                                <w:t xml:space="preserve"> </w:t>
                              </w:r>
                              <w:r>
                                <w:rPr>
                                  <w:w w:val="105"/>
                                </w:rPr>
                                <w:t>rooms)</w:t>
                              </w:r>
                            </w:p>
                          </w:txbxContent>
                        </wps:txbx>
                        <wps:bodyPr horzOverflow="overflow" vert="horz" lIns="0" tIns="0" rIns="0" bIns="0" rtlCol="0">
                          <a:noAutofit/>
                        </wps:bodyPr>
                      </wps:wsp>
                      <wps:wsp>
                        <wps:cNvPr id="303" name="Rectangle 303"/>
                        <wps:cNvSpPr/>
                        <wps:spPr>
                          <a:xfrm>
                            <a:off x="144780" y="1496586"/>
                            <a:ext cx="2197733" cy="154321"/>
                          </a:xfrm>
                          <a:prstGeom prst="rect">
                            <a:avLst/>
                          </a:prstGeom>
                          <a:ln>
                            <a:noFill/>
                          </a:ln>
                        </wps:spPr>
                        <wps:txbx>
                          <w:txbxContent>
                            <w:p w:rsidR="00A3516D" w:rsidRDefault="00A3516D" w:rsidP="00431F96">
                              <w:r>
                                <w:rPr>
                                  <w:w w:val="109"/>
                                </w:rPr>
                                <w:t>Automatic</w:t>
                              </w:r>
                              <w:r>
                                <w:rPr>
                                  <w:spacing w:val="8"/>
                                  <w:w w:val="109"/>
                                </w:rPr>
                                <w:t xml:space="preserve"> </w:t>
                              </w:r>
                              <w:r>
                                <w:rPr>
                                  <w:w w:val="109"/>
                                </w:rPr>
                                <w:t>management</w:t>
                              </w:r>
                              <w:r>
                                <w:rPr>
                                  <w:spacing w:val="8"/>
                                  <w:w w:val="109"/>
                                </w:rPr>
                                <w:t xml:space="preserve"> </w:t>
                              </w:r>
                              <w:r>
                                <w:rPr>
                                  <w:w w:val="109"/>
                                </w:rPr>
                                <w:t>of</w:t>
                              </w:r>
                              <w:r>
                                <w:rPr>
                                  <w:spacing w:val="6"/>
                                  <w:w w:val="109"/>
                                </w:rPr>
                                <w:t xml:space="preserve"> </w:t>
                              </w:r>
                              <w:r>
                                <w:rPr>
                                  <w:w w:val="109"/>
                                </w:rPr>
                                <w:t>the</w:t>
                              </w:r>
                            </w:p>
                          </w:txbxContent>
                        </wps:txbx>
                        <wps:bodyPr horzOverflow="overflow" vert="horz" lIns="0" tIns="0" rIns="0" bIns="0" rtlCol="0">
                          <a:noAutofit/>
                        </wps:bodyPr>
                      </wps:wsp>
                      <wps:wsp>
                        <wps:cNvPr id="304" name="Rectangle 304"/>
                        <wps:cNvSpPr/>
                        <wps:spPr>
                          <a:xfrm>
                            <a:off x="144780" y="1642875"/>
                            <a:ext cx="1435438" cy="154321"/>
                          </a:xfrm>
                          <a:prstGeom prst="rect">
                            <a:avLst/>
                          </a:prstGeom>
                          <a:ln>
                            <a:noFill/>
                          </a:ln>
                        </wps:spPr>
                        <wps:txbx>
                          <w:txbxContent>
                            <w:p w:rsidR="00A3516D" w:rsidRDefault="00A3516D" w:rsidP="00431F96">
                              <w:proofErr w:type="gramStart"/>
                              <w:r>
                                <w:rPr>
                                  <w:w w:val="111"/>
                                </w:rPr>
                                <w:t>home</w:t>
                              </w:r>
                              <w:proofErr w:type="gramEnd"/>
                              <w:r>
                                <w:rPr>
                                  <w:spacing w:val="5"/>
                                  <w:w w:val="111"/>
                                </w:rPr>
                                <w:t xml:space="preserve"> </w:t>
                              </w:r>
                              <w:r>
                                <w:rPr>
                                  <w:w w:val="111"/>
                                </w:rPr>
                                <w:t>alarm</w:t>
                              </w:r>
                              <w:r>
                                <w:rPr>
                                  <w:spacing w:val="5"/>
                                  <w:w w:val="111"/>
                                </w:rPr>
                                <w:t xml:space="preserve"> </w:t>
                              </w:r>
                              <w:r>
                                <w:rPr>
                                  <w:w w:val="111"/>
                                </w:rPr>
                                <w:t>system</w:t>
                              </w:r>
                            </w:p>
                          </w:txbxContent>
                        </wps:txbx>
                        <wps:bodyPr horzOverflow="overflow" vert="horz" lIns="0" tIns="0" rIns="0" bIns="0" rtlCol="0">
                          <a:noAutofit/>
                        </wps:bodyPr>
                      </wps:wsp>
                      <wps:wsp>
                        <wps:cNvPr id="305" name="Rectangle 305"/>
                        <wps:cNvSpPr/>
                        <wps:spPr>
                          <a:xfrm>
                            <a:off x="144780" y="1795312"/>
                            <a:ext cx="2424467" cy="154321"/>
                          </a:xfrm>
                          <a:prstGeom prst="rect">
                            <a:avLst/>
                          </a:prstGeom>
                          <a:ln>
                            <a:noFill/>
                          </a:ln>
                        </wps:spPr>
                        <wps:txbx>
                          <w:txbxContent>
                            <w:p w:rsidR="00A3516D" w:rsidRDefault="00A3516D" w:rsidP="00431F96">
                              <w:r>
                                <w:rPr>
                                  <w:w w:val="107"/>
                                </w:rPr>
                                <w:t>Automatic</w:t>
                              </w:r>
                              <w:r>
                                <w:rPr>
                                  <w:spacing w:val="8"/>
                                  <w:w w:val="107"/>
                                </w:rPr>
                                <w:t xml:space="preserve"> </w:t>
                              </w:r>
                              <w:r>
                                <w:rPr>
                                  <w:w w:val="107"/>
                                </w:rPr>
                                <w:t>closing</w:t>
                              </w:r>
                              <w:r>
                                <w:rPr>
                                  <w:spacing w:val="7"/>
                                  <w:w w:val="107"/>
                                </w:rPr>
                                <w:t xml:space="preserve"> </w:t>
                              </w:r>
                              <w:r>
                                <w:rPr>
                                  <w:w w:val="107"/>
                                </w:rPr>
                                <w:t>and</w:t>
                              </w:r>
                              <w:r>
                                <w:rPr>
                                  <w:spacing w:val="7"/>
                                  <w:w w:val="107"/>
                                </w:rPr>
                                <w:t xml:space="preserve"> </w:t>
                              </w:r>
                              <w:r>
                                <w:rPr>
                                  <w:w w:val="107"/>
                                </w:rPr>
                                <w:t>opening</w:t>
                              </w:r>
                              <w:r>
                                <w:rPr>
                                  <w:spacing w:val="7"/>
                                  <w:w w:val="107"/>
                                </w:rPr>
                                <w:t xml:space="preserve"> </w:t>
                              </w:r>
                              <w:r>
                                <w:rPr>
                                  <w:w w:val="107"/>
                                </w:rPr>
                                <w:t>of</w:t>
                              </w:r>
                            </w:p>
                          </w:txbxContent>
                        </wps:txbx>
                        <wps:bodyPr horzOverflow="overflow" vert="horz" lIns="0" tIns="0" rIns="0" bIns="0" rtlCol="0">
                          <a:noAutofit/>
                        </wps:bodyPr>
                      </wps:wsp>
                      <wps:wsp>
                        <wps:cNvPr id="306" name="Rectangle 306"/>
                        <wps:cNvSpPr/>
                        <wps:spPr>
                          <a:xfrm>
                            <a:off x="144780" y="1941601"/>
                            <a:ext cx="576277" cy="154321"/>
                          </a:xfrm>
                          <a:prstGeom prst="rect">
                            <a:avLst/>
                          </a:prstGeom>
                          <a:ln>
                            <a:noFill/>
                          </a:ln>
                        </wps:spPr>
                        <wps:txbx>
                          <w:txbxContent>
                            <w:p w:rsidR="00A3516D" w:rsidRDefault="00A3516D" w:rsidP="00431F96">
                              <w:proofErr w:type="gramStart"/>
                              <w:r>
                                <w:rPr>
                                  <w:w w:val="109"/>
                                </w:rPr>
                                <w:t>curtains</w:t>
                              </w:r>
                              <w:proofErr w:type="gramEnd"/>
                            </w:p>
                          </w:txbxContent>
                        </wps:txbx>
                        <wps:bodyPr horzOverflow="overflow" vert="horz" lIns="0" tIns="0" rIns="0" bIns="0" rtlCol="0">
                          <a:noAutofit/>
                        </wps:bodyPr>
                      </wps:wsp>
                      <wps:wsp>
                        <wps:cNvPr id="307" name="Rectangle 307"/>
                        <wps:cNvSpPr/>
                        <wps:spPr>
                          <a:xfrm>
                            <a:off x="144780" y="2093978"/>
                            <a:ext cx="2040775" cy="154321"/>
                          </a:xfrm>
                          <a:prstGeom prst="rect">
                            <a:avLst/>
                          </a:prstGeom>
                          <a:ln>
                            <a:noFill/>
                          </a:ln>
                        </wps:spPr>
                        <wps:txbx>
                          <w:txbxContent>
                            <w:p w:rsidR="00A3516D" w:rsidRDefault="00A3516D" w:rsidP="00431F96">
                              <w:r>
                                <w:rPr>
                                  <w:w w:val="110"/>
                                </w:rPr>
                                <w:t>Managing</w:t>
                              </w:r>
                              <w:r>
                                <w:rPr>
                                  <w:spacing w:val="7"/>
                                  <w:w w:val="110"/>
                                </w:rPr>
                                <w:t xml:space="preserve"> </w:t>
                              </w:r>
                              <w:r>
                                <w:rPr>
                                  <w:w w:val="110"/>
                                </w:rPr>
                                <w:t>Home</w:t>
                              </w:r>
                              <w:r>
                                <w:rPr>
                                  <w:spacing w:val="7"/>
                                  <w:w w:val="110"/>
                                </w:rPr>
                                <w:t xml:space="preserve"> </w:t>
                              </w:r>
                              <w:r>
                                <w:rPr>
                                  <w:w w:val="110"/>
                                </w:rPr>
                                <w:t>appliances</w:t>
                              </w:r>
                            </w:p>
                          </w:txbxContent>
                        </wps:txbx>
                        <wps:bodyPr horzOverflow="overflow" vert="horz" lIns="0" tIns="0" rIns="0" bIns="0" rtlCol="0">
                          <a:noAutofit/>
                        </wps:bodyPr>
                      </wps:wsp>
                      <wps:wsp>
                        <wps:cNvPr id="308" name="Rectangle 308"/>
                        <wps:cNvSpPr/>
                        <wps:spPr>
                          <a:xfrm>
                            <a:off x="144780" y="2240328"/>
                            <a:ext cx="2509842" cy="154321"/>
                          </a:xfrm>
                          <a:prstGeom prst="rect">
                            <a:avLst/>
                          </a:prstGeom>
                          <a:ln>
                            <a:noFill/>
                          </a:ln>
                        </wps:spPr>
                        <wps:txbx>
                          <w:txbxContent>
                            <w:p w:rsidR="00A3516D" w:rsidRDefault="00A3516D" w:rsidP="00431F96">
                              <w:proofErr w:type="gramStart"/>
                              <w:r>
                                <w:rPr>
                                  <w:w w:val="103"/>
                                </w:rPr>
                                <w:t>automatically</w:t>
                              </w:r>
                              <w:proofErr w:type="gramEnd"/>
                              <w:r>
                                <w:rPr>
                                  <w:spacing w:val="4"/>
                                  <w:w w:val="103"/>
                                </w:rPr>
                                <w:t xml:space="preserve"> </w:t>
                              </w:r>
                              <w:r>
                                <w:rPr>
                                  <w:w w:val="103"/>
                                </w:rPr>
                                <w:t>(TV,</w:t>
                              </w:r>
                              <w:r>
                                <w:rPr>
                                  <w:spacing w:val="6"/>
                                  <w:w w:val="103"/>
                                </w:rPr>
                                <w:t xml:space="preserve"> </w:t>
                              </w:r>
                              <w:r>
                                <w:rPr>
                                  <w:w w:val="103"/>
                                </w:rPr>
                                <w:t>refrigerator,</w:t>
                              </w:r>
                              <w:r>
                                <w:rPr>
                                  <w:spacing w:val="6"/>
                                  <w:w w:val="103"/>
                                </w:rPr>
                                <w:t xml:space="preserve"> </w:t>
                              </w:r>
                              <w:r>
                                <w:rPr>
                                  <w:w w:val="103"/>
                                </w:rPr>
                                <w:t>AC,</w:t>
                              </w:r>
                            </w:p>
                          </w:txbxContent>
                        </wps:txbx>
                        <wps:bodyPr horzOverflow="overflow" vert="horz" lIns="0" tIns="0" rIns="0" bIns="0" rtlCol="0">
                          <a:noAutofit/>
                        </wps:bodyPr>
                      </wps:wsp>
                      <wps:wsp>
                        <wps:cNvPr id="309" name="Rectangle 309"/>
                        <wps:cNvSpPr/>
                        <wps:spPr>
                          <a:xfrm>
                            <a:off x="144780" y="2385110"/>
                            <a:ext cx="2196255" cy="154321"/>
                          </a:xfrm>
                          <a:prstGeom prst="rect">
                            <a:avLst/>
                          </a:prstGeom>
                          <a:ln>
                            <a:noFill/>
                          </a:ln>
                        </wps:spPr>
                        <wps:txbx>
                          <w:txbxContent>
                            <w:p w:rsidR="00A3516D" w:rsidRDefault="00A3516D" w:rsidP="00431F96">
                              <w:r>
                                <w:rPr>
                                  <w:w w:val="109"/>
                                </w:rPr>
                                <w:t>Washing</w:t>
                              </w:r>
                              <w:r>
                                <w:rPr>
                                  <w:spacing w:val="7"/>
                                  <w:w w:val="109"/>
                                </w:rPr>
                                <w:t xml:space="preserve"> </w:t>
                              </w:r>
                              <w:r>
                                <w:rPr>
                                  <w:w w:val="109"/>
                                </w:rPr>
                                <w:t>machine,</w:t>
                              </w:r>
                              <w:r>
                                <w:rPr>
                                  <w:spacing w:val="8"/>
                                  <w:w w:val="109"/>
                                </w:rPr>
                                <w:t xml:space="preserve"> </w:t>
                              </w:r>
                              <w:r>
                                <w:rPr>
                                  <w:w w:val="109"/>
                                </w:rPr>
                                <w:t>microwave,</w:t>
                              </w:r>
                            </w:p>
                          </w:txbxContent>
                        </wps:txbx>
                        <wps:bodyPr horzOverflow="overflow" vert="horz" lIns="0" tIns="0" rIns="0" bIns="0" rtlCol="0">
                          <a:noAutofit/>
                        </wps:bodyPr>
                      </wps:wsp>
                      <wps:wsp>
                        <wps:cNvPr id="310" name="Rectangle 310"/>
                        <wps:cNvSpPr/>
                        <wps:spPr>
                          <a:xfrm>
                            <a:off x="144780" y="2531399"/>
                            <a:ext cx="410946" cy="154321"/>
                          </a:xfrm>
                          <a:prstGeom prst="rect">
                            <a:avLst/>
                          </a:prstGeom>
                          <a:ln>
                            <a:noFill/>
                          </a:ln>
                        </wps:spPr>
                        <wps:txbx>
                          <w:txbxContent>
                            <w:p w:rsidR="00A3516D" w:rsidRDefault="00A3516D" w:rsidP="00431F96">
                              <w:r>
                                <w:rPr>
                                  <w:w w:val="109"/>
                                </w:rPr>
                                <w:t>Oven)</w:t>
                              </w:r>
                            </w:p>
                          </w:txbxContent>
                        </wps:txbx>
                        <wps:bodyPr horzOverflow="overflow" vert="horz" lIns="0" tIns="0" rIns="0" bIns="0" rtlCol="0">
                          <a:noAutofit/>
                        </wps:bodyPr>
                      </wps:wsp>
                      <wps:wsp>
                        <wps:cNvPr id="311" name="Rectangle 311"/>
                        <wps:cNvSpPr/>
                        <wps:spPr>
                          <a:xfrm>
                            <a:off x="144780" y="2692954"/>
                            <a:ext cx="2369630" cy="154321"/>
                          </a:xfrm>
                          <a:prstGeom prst="rect">
                            <a:avLst/>
                          </a:prstGeom>
                          <a:ln>
                            <a:noFill/>
                          </a:ln>
                        </wps:spPr>
                        <wps:txbx>
                          <w:txbxContent>
                            <w:p w:rsidR="00A3516D" w:rsidRDefault="00A3516D" w:rsidP="00431F96">
                              <w:r>
                                <w:rPr>
                                  <w:w w:val="109"/>
                                </w:rPr>
                                <w:t>CCTV</w:t>
                              </w:r>
                              <w:r>
                                <w:rPr>
                                  <w:spacing w:val="7"/>
                                  <w:w w:val="109"/>
                                </w:rPr>
                                <w:t xml:space="preserve"> </w:t>
                              </w:r>
                              <w:r>
                                <w:rPr>
                                  <w:w w:val="109"/>
                                </w:rPr>
                                <w:t>cameras (security</w:t>
                              </w:r>
                              <w:r>
                                <w:rPr>
                                  <w:spacing w:val="8"/>
                                  <w:w w:val="109"/>
                                </w:rPr>
                                <w:t xml:space="preserve"> </w:t>
                              </w:r>
                              <w:r>
                                <w:rPr>
                                  <w:w w:val="109"/>
                                </w:rPr>
                                <w:t>system)</w:t>
                              </w:r>
                            </w:p>
                          </w:txbxContent>
                        </wps:txbx>
                        <wps:bodyPr horzOverflow="overflow" vert="horz" lIns="0" tIns="0" rIns="0" bIns="0" rtlCol="0">
                          <a:noAutofit/>
                        </wps:bodyPr>
                      </wps:wsp>
                    </wpg:wgp>
                  </a:graphicData>
                </a:graphic>
              </wp:inline>
            </w:drawing>
          </mc:Choice>
          <mc:Fallback>
            <w:pict>
              <v:group w14:anchorId="0DFB7C95" id="Group 3123" o:spid="_x0000_s1026" style="width:364.4pt;height:239.15pt;mso-position-horizontal-relative:char;mso-position-vertical-relative:line" coordsize="35158,282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">
                <v:shape id="Shape 179" o:spid="_x0000_s1027" style="position:absolute;left:20482;top:1858;width:1463;height:1646;visibility:visible;mso-wrap-style:square;v-text-anchor:top" coordsize="146304,164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" path="m82296,r64008,l146304,6096r-64008,c41148,6096,6096,39624,6096,82296v,42672,35052,76200,76200,76200l146304,158496r,6096l82296,164592c36576,164592,,128016,,82296,,36576,36576,,82296,xe" fillcolor="#999" stroked="f" strokeweight="0">
                  <v:stroke miterlimit="83231f" joinstyle="miter"/>
                  <v:path arrowok="t" textboxrect="0,0,146304,164592"/>
                </v:shape>
                <v:shape id="Shape 180" o:spid="_x0000_s1028" style="position:absolute;left:21945;top:1858;width:1478;height:1646;visibility:visible;mso-wrap-style:square;v-text-anchor:top" coordsize="147828,164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" path="m,l64008,v45720,,83820,36576,83820,82296c147828,128016,109728,164592,64008,164592l,164592r,-6096l64008,158496v42672,,76200,-33528,76200,-76200c140208,39624,106680,6096,64008,6096l,6096,,xe" fillcolor="#999" stroked="f" strokeweight="0">
                  <v:stroke miterlimit="83231f" joinstyle="miter"/>
                  <v:path arrowok="t" textboxrect="0,0,147828,164592"/>
                </v:shape>
                <v:shape id="Shape 181" o:spid="_x0000_s1029" style="position:absolute;left:23423;top:1858;width:1463;height:1646;visibility:visible;mso-wrap-style:square;v-text-anchor:top" coordsize="146304,164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" path="m82296,r64008,l146304,6096r-64008,c39624,6096,6096,39624,6096,82296v,42672,33528,76200,76200,76200l146304,158496r,6096l82296,164592c36576,164592,,128016,,82296,,36576,36576,,82296,xe" fillcolor="#999" stroked="f" strokeweight="0">
                  <v:stroke miterlimit="83231f" joinstyle="miter"/>
                  <v:path arrowok="t" textboxrect="0,0,146304,164592"/>
                </v:shape>
                <v:shape id="Shape 182" o:spid="_x0000_s1030" style="position:absolute;left:24886;top:1858;width:1463;height:1646;visibility:visible;mso-wrap-style:square;v-text-anchor:top" coordsize="146304,164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" path="m,l64008,v45720,,82296,36576,82296,82296c146304,128016,109728,164592,64008,164592l,164592r,-6096l64008,158496v41148,,76200,-33528,76200,-76200c140208,39624,105156,6096,64008,6096l,6096,,xe" fillcolor="#999" stroked="f" strokeweight="0">
                  <v:stroke miterlimit="83231f" joinstyle="miter"/>
                  <v:path arrowok="t" textboxrect="0,0,146304,164592"/>
                </v:shape>
                <v:shape id="Shape 183" o:spid="_x0000_s1031" style="position:absolute;left:26349;top:1858;width:1464;height:1646;visibility:visible;mso-wrap-style:square;v-text-anchor:top" coordsize="146304,164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" path="m82296,r64008,l146304,6096r-64008,c41148,6096,6096,39624,6096,82296v,42672,35052,76200,76200,76200l146304,158496r,6096l82296,164592c36576,164592,,128016,,82296,,36576,36576,,82296,xe" fillcolor="#999" stroked="f" strokeweight="0">
                  <v:stroke miterlimit="83231f" joinstyle="miter"/>
                  <v:path arrowok="t" textboxrect="0,0,146304,164592"/>
                </v:shape>
                <v:shape id="Shape 184" o:spid="_x0000_s1032" style="position:absolute;left:27813;top:1858;width:1478;height:1646;visibility:visible;mso-wrap-style:square;v-text-anchor:top" coordsize="147828,164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" path="m,l64008,v45720,,83820,36576,83820,82296c147828,128016,109728,164592,64008,164592l,164592r,-6096l64008,158496v42672,,76200,-33528,76200,-76200c140208,39624,106680,6096,64008,6096l,6096,,xe" fillcolor="#999" stroked="f" strokeweight="0">
                  <v:stroke miterlimit="83231f" joinstyle="miter"/>
                  <v:path arrowok="t" textboxrect="0,0,147828,164592"/>
                </v:shape>
                <v:shape id="Shape 185" o:spid="_x0000_s1033" style="position:absolute;left:29291;top:1858;width:1463;height:1646;visibility:visible;mso-wrap-style:square;v-text-anchor:top" coordsize="146304,164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" path="m82296,r64008,l146304,6096r-64008,c39624,6096,6096,39624,6096,82296v,42672,33528,76200,76200,76200l146304,158496r,6096l82296,164592c36576,164592,,128016,,82296,,36576,36576,,82296,xe" fillcolor="#999" stroked="f" strokeweight="0">
                  <v:stroke miterlimit="83231f" joinstyle="miter"/>
                  <v:path arrowok="t" textboxrect="0,0,146304,164592"/>
                </v:shape>
                <v:shape id="Shape 186" o:spid="_x0000_s1034" style="position:absolute;left:30754;top:1858;width:1463;height:1646;visibility:visible;mso-wrap-style:square;v-text-anchor:top" coordsize="146304,164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" path="m,l64008,v45720,,82296,36576,82296,82296c146304,128016,109728,164592,64008,164592l,164592r,-6096l64008,158496v41148,,76200,-33528,76200,-76200c140208,39624,105156,6096,64008,6096l,6096,,xe" fillcolor="#999" stroked="f" strokeweight="0">
                  <v:stroke miterlimit="83231f" joinstyle="miter"/>
                  <v:path arrowok="t" textboxrect="0,0,146304,164592"/>
                </v:shape>
                <v:shape id="Shape 187" o:spid="_x0000_s1035" style="position:absolute;left:32217;top:1858;width:1463;height:1646;visibility:visible;mso-wrap-style:square;v-text-anchor:top" coordsize="146304,164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" path="m82296,r64008,l146304,6096r-64008,c41148,6096,6096,39624,6096,82296v,42672,35052,76200,76200,76200l146304,158496r,6096l82296,164592c36576,164592,,128016,,82296,,36576,36576,,82296,xe" fillcolor="#999" stroked="f" strokeweight="0">
                  <v:stroke miterlimit="83231f" joinstyle="miter"/>
                  <v:path arrowok="t" textboxrect="0,0,146304,164592"/>
                </v:shape>
                <v:shape id="Shape 188" o:spid="_x0000_s1036" style="position:absolute;left:33680;top:1858;width:1478;height:1646;visibility:visible;mso-wrap-style:square;v-text-anchor:top" coordsize="147828,164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" path="m,l64008,v45720,,83820,36576,83820,82296c147828,128016,109728,164592,64008,164592l,164592r,-6096l64008,158496v42672,,76200,-33528,76200,-76200c140208,39624,106680,6096,64008,6096l,6096,,xe" fillcolor="#999" stroked="f" strokeweight="0">
                  <v:stroke miterlimit="83231f" joinstyle="miter"/>
                  <v:path arrowok="t" textboxrect="0,0,147828,164592"/>
                </v:shape>
                <v:shape id="Shape 189" o:spid="_x0000_s1037" style="position:absolute;left:20482;top:3565;width:1463;height:1661;visibility:visible;mso-wrap-style:square;v-text-anchor:top" coordsize="146304,166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" path="m82296,r64008,l146304,6096r-64008,c41148,6096,6096,41148,6096,82296v,42672,35052,76200,76200,76200l146304,158496r,7620l82296,166116c36576,166116,,128016,,82296,,38100,36576,,82296,xe" fillcolor="#999" stroked="f" strokeweight="0">
                  <v:stroke miterlimit="83231f" joinstyle="miter"/>
                  <v:path arrowok="t" textboxrect="0,0,146304,166116"/>
                </v:shape>
                <v:shape id="Shape 190" o:spid="_x0000_s1038" style="position:absolute;left:21945;top:3565;width:1478;height:1661;visibility:visible;mso-wrap-style:square;v-text-anchor:top" coordsize="147828,166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" path="m,l64008,v45720,,83820,38100,83820,82296c147828,128016,109728,166116,64008,166116l,166116r,-7620l64008,158496v42672,,76200,-33528,76200,-76200c140208,41148,106680,6096,64008,6096l,6096,,xe" fillcolor="#999" stroked="f" strokeweight="0">
                  <v:stroke miterlimit="83231f" joinstyle="miter"/>
                  <v:path arrowok="t" textboxrect="0,0,147828,166116"/>
                </v:shape>
                <v:shape id="Shape 191" o:spid="_x0000_s1039" style="position:absolute;left:23423;top:3565;width:1463;height:1661;visibility:visible;mso-wrap-style:square;v-text-anchor:top" coordsize="146304,166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" path="m82296,r64008,l146304,6096r-64008,c39624,6096,6096,41148,6096,82296v,42672,33528,76200,76200,76200l146304,158496r,7620l82296,166116c36576,166116,,128016,,82296,,38100,36576,,82296,xe" fillcolor="#999" stroked="f" strokeweight="0">
                  <v:stroke miterlimit="83231f" joinstyle="miter"/>
                  <v:path arrowok="t" textboxrect="0,0,146304,166116"/>
                </v:shape>
                <v:shape id="Shape 192" o:spid="_x0000_s1040" style="position:absolute;left:24886;top:3565;width:1463;height:1661;visibility:visible;mso-wrap-style:square;v-text-anchor:top" coordsize="146304,166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" path="m,l64008,v45720,,82296,38100,82296,82296c146304,128016,109728,166116,64008,166116l,166116r,-7620l64008,158496v41148,,76200,-33528,76200,-76200c140208,41148,105156,6096,64008,6096l,6096,,xe" fillcolor="#999" stroked="f" strokeweight="0">
                  <v:stroke miterlimit="83231f" joinstyle="miter"/>
                  <v:path arrowok="t" textboxrect="0,0,146304,166116"/>
                </v:shape>
                <v:shape id="Shape 193" o:spid="_x0000_s1041" style="position:absolute;left:26349;top:3565;width:1464;height:1661;visibility:visible;mso-wrap-style:square;v-text-anchor:top" coordsize="146304,166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" path="m82296,r64008,l146304,6096r-64008,c41148,6096,6096,41148,6096,82296v,42672,35052,76200,76200,76200l146304,158496r,7620l82296,166116c36576,166116,,128016,,82296,,38100,36576,,82296,xe" fillcolor="#999" stroked="f" strokeweight="0">
                  <v:stroke miterlimit="83231f" joinstyle="miter"/>
                  <v:path arrowok="t" textboxrect="0,0,146304,166116"/>
                </v:shape>
                <v:shape id="Shape 194" o:spid="_x0000_s1042" style="position:absolute;left:27813;top:3565;width:1478;height:1661;visibility:visible;mso-wrap-style:square;v-text-anchor:top" coordsize="147828,166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" path="m,l64008,v45720,,83820,38100,83820,82296c147828,128016,109728,166116,64008,166116l,166116r,-7620l64008,158496v42672,,76200,-33528,76200,-76200c140208,41148,106680,6096,64008,6096l,6096,,xe" fillcolor="#999" stroked="f" strokeweight="0">
                  <v:stroke miterlimit="83231f" joinstyle="miter"/>
                  <v:path arrowok="t" textboxrect="0,0,147828,166116"/>
                </v:shape>
                <v:shape id="Shape 195" o:spid="_x0000_s1043" style="position:absolute;left:29291;top:3565;width:1463;height:1661;visibility:visible;mso-wrap-style:square;v-text-anchor:top" coordsize="146304,166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" path="m82296,r64008,l146304,6096r-64008,c39624,6096,6096,41148,6096,82296v,42672,33528,76200,76200,76200l146304,158496r,7620l82296,166116c36576,166116,,128016,,82296,,38100,36576,,82296,xe" fillcolor="#999" stroked="f" strokeweight="0">
                  <v:stroke miterlimit="83231f" joinstyle="miter"/>
                  <v:path arrowok="t" textboxrect="0,0,146304,166116"/>
                </v:shape>
                <v:shape id="Shape 196" o:spid="_x0000_s1044" style="position:absolute;left:30754;top:3565;width:1463;height:1661;visibility:visible;mso-wrap-style:square;v-text-anchor:top" coordsize="146304,166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" path="m,l64008,v45720,,82296,38100,82296,82296c146304,128016,109728,166116,64008,166116l,166116r,-7620l64008,158496v41148,,76200,-33528,76200,-76200c140208,41148,105156,6096,64008,6096l,6096,,xe" fillcolor="#999" stroked="f" strokeweight="0">
                  <v:stroke miterlimit="83231f" joinstyle="miter"/>
                  <v:path arrowok="t" textboxrect="0,0,146304,166116"/>
                </v:shape>
                <v:shape id="Shape 197" o:spid="_x0000_s1045" style="position:absolute;left:32217;top:3565;width:1463;height:1661;visibility:visible;mso-wrap-style:square;v-text-anchor:top" coordsize="146304,166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" path="m82296,r64008,l146304,6096r-64008,c41148,6096,6096,41148,6096,82296v,42672,35052,76200,76200,76200l146304,158496r,7620l82296,166116c36576,166116,,128016,,82296,,38100,36576,,82296,xe" fillcolor="#999" stroked="f" strokeweight="0">
                  <v:stroke miterlimit="83231f" joinstyle="miter"/>
                  <v:path arrowok="t" textboxrect="0,0,146304,166116"/>
                </v:shape>
                <v:shape id="Shape 198" o:spid="_x0000_s1046" style="position:absolute;left:33680;top:3565;width:1478;height:1661;visibility:visible;mso-wrap-style:square;v-text-anchor:top" coordsize="147828,166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" path="m,l64008,v45720,,83820,38100,83820,82296c147828,128016,109728,166116,64008,166116l,166116r,-7620l64008,158496v42672,,76200,-33528,76200,-76200c140208,41148,106680,6096,64008,6096l,6096,,xe" fillcolor="#999" stroked="f" strokeweight="0">
                  <v:stroke miterlimit="83231f" joinstyle="miter"/>
                  <v:path arrowok="t" textboxrect="0,0,147828,166116"/>
                </v:shape>
                <v:shape id="Shape 199" o:spid="_x0000_s1047" style="position:absolute;left:20482;top:5287;width:1463;height:1646;visibility:visible;mso-wrap-style:square;v-text-anchor:top" coordsize="146304,164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" path="m82296,r64008,l146304,6096r-64008,c41148,6096,6096,39624,6096,82296v,42672,35052,76200,76200,76200l146304,158496r,6096l82296,164592c36576,164592,,128016,,82296,,36576,36576,,82296,xe" fillcolor="#999" stroked="f" strokeweight="0">
                  <v:stroke miterlimit="83231f" joinstyle="miter"/>
                  <v:path arrowok="t" textboxrect="0,0,146304,164592"/>
                </v:shape>
                <v:shape id="Shape 200" o:spid="_x0000_s1048" style="position:absolute;left:21945;top:5287;width:1478;height:1646;visibility:visible;mso-wrap-style:square;v-text-anchor:top" coordsize="147828,164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" path="m,l64008,v45720,,83820,36576,83820,82296c147828,128016,109728,164592,64008,164592l,164592r,-6096l64008,158496v42672,,76200,-33528,76200,-76200c140208,39624,106680,6096,64008,6096l,6096,,xe" fillcolor="#999" stroked="f" strokeweight="0">
                  <v:stroke miterlimit="83231f" joinstyle="miter"/>
                  <v:path arrowok="t" textboxrect="0,0,147828,164592"/>
                </v:shape>
                <v:shape id="Shape 201" o:spid="_x0000_s1049" style="position:absolute;left:23423;top:5287;width:1463;height:1646;visibility:visible;mso-wrap-style:square;v-text-anchor:top" coordsize="146304,164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" path="m82296,r64008,l146304,6096r-64008,c39624,6096,6096,39624,6096,82296v,42672,33528,76200,76200,76200l146304,158496r,6096l82296,164592c36576,164592,,128016,,82296,,36576,36576,,82296,xe" fillcolor="#999" stroked="f" strokeweight="0">
                  <v:stroke miterlimit="83231f" joinstyle="miter"/>
                  <v:path arrowok="t" textboxrect="0,0,146304,164592"/>
                </v:shape>
                <v:shape id="Shape 202" o:spid="_x0000_s1050" style="position:absolute;left:24886;top:5287;width:1463;height:1646;visibility:visible;mso-wrap-style:square;v-text-anchor:top" coordsize="146304,164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" path="m,l64008,v45720,,82296,36576,82296,82296c146304,128016,109728,164592,64008,164592l,164592r,-6096l64008,158496v41148,,76200,-33528,76200,-76200c140208,39624,105156,6096,64008,6096l,6096,,xe" fillcolor="#999" stroked="f" strokeweight="0">
                  <v:stroke miterlimit="83231f" joinstyle="miter"/>
                  <v:path arrowok="t" textboxrect="0,0,146304,164592"/>
                </v:shape>
                <v:shape id="Shape 203" o:spid="_x0000_s1051" style="position:absolute;left:26349;top:5287;width:1464;height:1646;visibility:visible;mso-wrap-style:square;v-text-anchor:top" coordsize="146304,164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" path="m82296,r64008,l146304,6096r-64008,c41148,6096,6096,39624,6096,82296v,42672,35052,76200,76200,76200l146304,158496r,6096l82296,164592c36576,164592,,128016,,82296,,36576,36576,,82296,xe" fillcolor="#999" stroked="f" strokeweight="0">
                  <v:stroke miterlimit="83231f" joinstyle="miter"/>
                  <v:path arrowok="t" textboxrect="0,0,146304,164592"/>
                </v:shape>
                <v:shape id="Shape 204" o:spid="_x0000_s1052" style="position:absolute;left:27813;top:5287;width:1478;height:1646;visibility:visible;mso-wrap-style:square;v-text-anchor:top" coordsize="147828,164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" path="m,l64008,v45720,,83820,36576,83820,82296c147828,128016,109728,164592,64008,164592l,164592r,-6096l64008,158496v42672,,76200,-33528,76200,-76200c140208,39624,106680,6096,64008,6096l,6096,,xe" fillcolor="#999" stroked="f" strokeweight="0">
                  <v:stroke miterlimit="83231f" joinstyle="miter"/>
                  <v:path arrowok="t" textboxrect="0,0,147828,164592"/>
                </v:shape>
                <v:shape id="Shape 205" o:spid="_x0000_s1053" style="position:absolute;left:29291;top:5287;width:1463;height:1646;visibility:visible;mso-wrap-style:square;v-text-anchor:top" coordsize="146304,164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" path="m82296,r64008,l146304,6096r-64008,c39624,6096,6096,39624,6096,82296v,42672,33528,76200,76200,76200l146304,158496r,6096l82296,164592c36576,164592,,128016,,82296,,36576,36576,,82296,xe" fillcolor="#999" stroked="f" strokeweight="0">
                  <v:stroke miterlimit="83231f" joinstyle="miter"/>
                  <v:path arrowok="t" textboxrect="0,0,146304,164592"/>
                </v:shape>
                <v:shape id="Shape 206" o:spid="_x0000_s1054" style="position:absolute;left:30754;top:5287;width:1463;height:1646;visibility:visible;mso-wrap-style:square;v-text-anchor:top" coordsize="146304,164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" path="m,l64008,v45720,,82296,36576,82296,82296c146304,128016,109728,164592,64008,164592l,164592r,-6096l64008,158496v41148,,76200,-33528,76200,-76200c140208,39624,105156,6096,64008,6096l,6096,,xe" fillcolor="#999" stroked="f" strokeweight="0">
                  <v:stroke miterlimit="83231f" joinstyle="miter"/>
                  <v:path arrowok="t" textboxrect="0,0,146304,164592"/>
                </v:shape>
                <v:shape id="Shape 207" o:spid="_x0000_s1055" style="position:absolute;left:32217;top:5287;width:1463;height:1646;visibility:visible;mso-wrap-style:square;v-text-anchor:top" coordsize="146304,164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" path="m82296,r64008,l146304,6096r-64008,c41148,6096,6096,39624,6096,82296v,42672,35052,76200,76200,76200l146304,158496r,6096l82296,164592c36576,164592,,128016,,82296,,36576,36576,,82296,xe" fillcolor="#999" stroked="f" strokeweight="0">
                  <v:stroke miterlimit="83231f" joinstyle="miter"/>
                  <v:path arrowok="t" textboxrect="0,0,146304,164592"/>
                </v:shape>
                <v:shape id="Shape 208" o:spid="_x0000_s1056" style="position:absolute;left:33680;top:5287;width:1478;height:1646;visibility:visible;mso-wrap-style:square;v-text-anchor:top" coordsize="147828,164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" path="m,l64008,v45720,,83820,36576,83820,82296c147828,128016,109728,164592,64008,164592l,164592r,-6096l64008,158496v42672,,76200,-33528,76200,-76200c140208,39624,106680,6096,64008,6096l,6096,,xe" fillcolor="#999" stroked="f" strokeweight="0">
                  <v:stroke miterlimit="83231f" joinstyle="miter"/>
                  <v:path arrowok="t" textboxrect="0,0,147828,164592"/>
                </v:shape>
                <v:shape id="Shape 209" o:spid="_x0000_s1057" style="position:absolute;left:20482;top:7634;width:1463;height:1646;visibility:visible;mso-wrap-style:square;v-text-anchor:top" coordsize="146304,164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" path="m82296,r64008,l146304,6096r-64008,c41148,6096,6096,41148,6096,82296v,42672,35052,76200,76200,76200l146304,158496r,6096l82296,164592c36576,164592,,128016,,82296,,36576,36576,,82296,xe" fillcolor="#999" stroked="f" strokeweight="0">
                  <v:stroke miterlimit="83231f" joinstyle="miter"/>
                  <v:path arrowok="t" textboxrect="0,0,146304,164592"/>
                </v:shape>
                <v:shape id="Shape 210" o:spid="_x0000_s1058" style="position:absolute;left:21945;top:7634;width:1478;height:1646;visibility:visible;mso-wrap-style:square;v-text-anchor:top" coordsize="147828,164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" path="m,l64008,v45720,,83820,36576,83820,82296c147828,128016,109728,164592,64008,164592l,164592r,-6096l64008,158496v42672,,76200,-33528,76200,-76200c140208,41148,106680,6096,64008,6096l,6096,,xe" fillcolor="#999" stroked="f" strokeweight="0">
                  <v:stroke miterlimit="83231f" joinstyle="miter"/>
                  <v:path arrowok="t" textboxrect="0,0,147828,164592"/>
                </v:shape>
                <v:shape id="Shape 211" o:spid="_x0000_s1059" style="position:absolute;left:23423;top:7634;width:1463;height:1646;visibility:visible;mso-wrap-style:square;v-text-anchor:top" coordsize="146304,164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" path="m82296,r64008,l146304,6096r-64008,c39624,6096,6096,41148,6096,82296v,42672,33528,76200,76200,76200l146304,158496r,6096l82296,164592c36576,164592,,128016,,82296,,36576,36576,,82296,xe" fillcolor="#999" stroked="f" strokeweight="0">
                  <v:stroke miterlimit="83231f" joinstyle="miter"/>
                  <v:path arrowok="t" textboxrect="0,0,146304,164592"/>
                </v:shape>
                <v:shape id="Shape 212" o:spid="_x0000_s1060" style="position:absolute;left:24886;top:7634;width:1463;height:1646;visibility:visible;mso-wrap-style:square;v-text-anchor:top" coordsize="146304,164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" path="m,l64008,v45720,,82296,36576,82296,82296c146304,128016,109728,164592,64008,164592l,164592r,-6096l64008,158496v41148,,76200,-33528,76200,-76200c140208,41148,105156,6096,64008,6096l,6096,,xe" fillcolor="#999" stroked="f" strokeweight="0">
                  <v:stroke miterlimit="83231f" joinstyle="miter"/>
                  <v:path arrowok="t" textboxrect="0,0,146304,164592"/>
                </v:shape>
                <v:shape id="Shape 213" o:spid="_x0000_s1061" style="position:absolute;left:26349;top:7634;width:1464;height:1646;visibility:visible;mso-wrap-style:square;v-text-anchor:top" coordsize="146304,164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" path="m82296,r64008,l146304,6096r-64008,c41148,6096,6096,41148,6096,82296v,42672,35052,76200,76200,76200l146304,158496r,6096l82296,164592c36576,164592,,128016,,82296,,36576,36576,,82296,xe" fillcolor="#999" stroked="f" strokeweight="0">
                  <v:stroke miterlimit="83231f" joinstyle="miter"/>
                  <v:path arrowok="t" textboxrect="0,0,146304,164592"/>
                </v:shape>
                <v:shape id="Shape 214" o:spid="_x0000_s1062" style="position:absolute;left:27813;top:7634;width:1478;height:1646;visibility:visible;mso-wrap-style:square;v-text-anchor:top" coordsize="147828,164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" path="m,l64008,v45720,,83820,36576,83820,82296c147828,128016,109728,164592,64008,164592l,164592r,-6096l64008,158496v42672,,76200,-33528,76200,-76200c140208,41148,106680,6096,64008,6096l,6096,,xe" fillcolor="#999" stroked="f" strokeweight="0">
                  <v:stroke miterlimit="83231f" joinstyle="miter"/>
                  <v:path arrowok="t" textboxrect="0,0,147828,164592"/>
                </v:shape>
                <v:shape id="Shape 215" o:spid="_x0000_s1063" style="position:absolute;left:29291;top:7634;width:1463;height:1646;visibility:visible;mso-wrap-style:square;v-text-anchor:top" coordsize="146304,164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" path="m82296,r64008,l146304,6096r-64008,c39624,6096,6096,41148,6096,82296v,42672,33528,76200,76200,76200l146304,158496r,6096l82296,164592c36576,164592,,128016,,82296,,36576,36576,,82296,xe" fillcolor="#999" stroked="f" strokeweight="0">
                  <v:stroke miterlimit="83231f" joinstyle="miter"/>
                  <v:path arrowok="t" textboxrect="0,0,146304,164592"/>
                </v:shape>
                <v:shape id="Shape 216" o:spid="_x0000_s1064" style="position:absolute;left:30754;top:7634;width:1463;height:1646;visibility:visible;mso-wrap-style:square;v-text-anchor:top" coordsize="146304,164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" path="m,l64008,v45720,,82296,36576,82296,82296c146304,128016,109728,164592,64008,164592l,164592r,-6096l64008,158496v41148,,76200,-33528,76200,-76200c140208,41148,105156,6096,64008,6096l,6096,,xe" fillcolor="#999" stroked="f" strokeweight="0">
                  <v:stroke miterlimit="83231f" joinstyle="miter"/>
                  <v:path arrowok="t" textboxrect="0,0,146304,164592"/>
                </v:shape>
                <v:shape id="Shape 217" o:spid="_x0000_s1065" style="position:absolute;left:32217;top:7634;width:1463;height:1646;visibility:visible;mso-wrap-style:square;v-text-anchor:top" coordsize="146304,164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" path="m82296,r64008,l146304,6096r-64008,c41148,6096,6096,41148,6096,82296v,42672,35052,76200,76200,76200l146304,158496r,6096l82296,164592c36576,164592,,128016,,82296,,36576,36576,,82296,xe" fillcolor="#999" stroked="f" strokeweight="0">
                  <v:stroke miterlimit="83231f" joinstyle="miter"/>
                  <v:path arrowok="t" textboxrect="0,0,146304,164592"/>
                </v:shape>
                <v:shape id="Shape 218" o:spid="_x0000_s1066" style="position:absolute;left:33680;top:7634;width:1478;height:1646;visibility:visible;mso-wrap-style:square;v-text-anchor:top" coordsize="147828,164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" path="m,l64008,v45720,,83820,36576,83820,82296c147828,128016,109728,164592,64008,164592l,164592r,-6096l64008,158496v42672,,76200,-33528,76200,-76200c140208,41148,106680,6096,64008,6096l,6096,,xe" fillcolor="#999" stroked="f" strokeweight="0">
                  <v:stroke miterlimit="83231f" joinstyle="miter"/>
                  <v:path arrowok="t" textboxrect="0,0,147828,164592"/>
                </v:shape>
                <v:shape id="Shape 219" o:spid="_x0000_s1067" style="position:absolute;left:20482;top:9981;width:1463;height:1646;visibility:visible;mso-wrap-style:square;v-text-anchor:top" coordsize="146304,164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" path="m82296,r64008,l146304,6096r-64008,c41148,6096,6096,41148,6096,82296v,42672,35052,76200,76200,76200l146304,158496r,6096l82296,164592c36576,164592,,128016,,82296,,36576,36576,,82296,xe" fillcolor="#999" stroked="f" strokeweight="0">
                  <v:stroke miterlimit="83231f" joinstyle="miter"/>
                  <v:path arrowok="t" textboxrect="0,0,146304,164592"/>
                </v:shape>
                <v:shape id="Shape 220" o:spid="_x0000_s1068" style="position:absolute;left:21945;top:9981;width:1478;height:1646;visibility:visible;mso-wrap-style:square;v-text-anchor:top" coordsize="147828,164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" path="m,l64008,v45720,,83820,36576,83820,82296c147828,128016,109728,164592,64008,164592l,164592r,-6096l64008,158496v42672,,76200,-33528,76200,-76200c140208,41148,106680,6096,64008,6096l,6096,,xe" fillcolor="#999" stroked="f" strokeweight="0">
                  <v:stroke miterlimit="83231f" joinstyle="miter"/>
                  <v:path arrowok="t" textboxrect="0,0,147828,164592"/>
                </v:shape>
                <v:shape id="Shape 221" o:spid="_x0000_s1069" style="position:absolute;left:23423;top:9981;width:1463;height:1646;visibility:visible;mso-wrap-style:square;v-text-anchor:top" coordsize="146304,164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" path="m82296,r64008,l146304,6096r-64008,c39624,6096,6096,41148,6096,82296v,42672,33528,76200,76200,76200l146304,158496r,6096l82296,164592c36576,164592,,128016,,82296,,36576,36576,,82296,xe" fillcolor="#999" stroked="f" strokeweight="0">
                  <v:stroke miterlimit="83231f" joinstyle="miter"/>
                  <v:path arrowok="t" textboxrect="0,0,146304,164592"/>
                </v:shape>
                <v:shape id="Shape 222" o:spid="_x0000_s1070" style="position:absolute;left:24886;top:9981;width:1463;height:1646;visibility:visible;mso-wrap-style:square;v-text-anchor:top" coordsize="146304,164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" path="m,l64008,v45720,,82296,36576,82296,82296c146304,128016,109728,164592,64008,164592l,164592r,-6096l64008,158496v41148,,76200,-33528,76200,-76200c140208,41148,105156,6096,64008,6096l,6096,,xe" fillcolor="#999" stroked="f" strokeweight="0">
                  <v:stroke miterlimit="83231f" joinstyle="miter"/>
                  <v:path arrowok="t" textboxrect="0,0,146304,164592"/>
                </v:shape>
                <v:shape id="Shape 223" o:spid="_x0000_s1071" style="position:absolute;left:26349;top:9981;width:1464;height:1646;visibility:visible;mso-wrap-style:square;v-text-anchor:top" coordsize="146304,164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" path="m82296,r64008,l146304,6096r-64008,c41148,6096,6096,41148,6096,82296v,42672,35052,76200,76200,76200l146304,158496r,6096l82296,164592c36576,164592,,128016,,82296,,36576,36576,,82296,xe" fillcolor="#999" stroked="f" strokeweight="0">
                  <v:stroke miterlimit="83231f" joinstyle="miter"/>
                  <v:path arrowok="t" textboxrect="0,0,146304,164592"/>
                </v:shape>
                <v:shape id="Shape 224" o:spid="_x0000_s1072" style="position:absolute;left:27813;top:9981;width:1478;height:1646;visibility:visible;mso-wrap-style:square;v-text-anchor:top" coordsize="147828,164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" path="m,l64008,v45720,,83820,36576,83820,82296c147828,128016,109728,164592,64008,164592l,164592r,-6096l64008,158496v42672,,76200,-33528,76200,-76200c140208,41148,106680,6096,64008,6096l,6096,,xe" fillcolor="#999" stroked="f" strokeweight="0">
                  <v:stroke miterlimit="83231f" joinstyle="miter"/>
                  <v:path arrowok="t" textboxrect="0,0,147828,164592"/>
                </v:shape>
                <v:shape id="Shape 225" o:spid="_x0000_s1073" style="position:absolute;left:29291;top:9981;width:1463;height:1646;visibility:visible;mso-wrap-style:square;v-text-anchor:top" coordsize="146304,164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" path="m82296,r64008,l146304,6096r-64008,c39624,6096,6096,41148,6096,82296v,42672,33528,76200,76200,76200l146304,158496r,6096l82296,164592c36576,164592,,128016,,82296,,36576,36576,,82296,xe" fillcolor="#999" stroked="f" strokeweight="0">
                  <v:stroke miterlimit="83231f" joinstyle="miter"/>
                  <v:path arrowok="t" textboxrect="0,0,146304,164592"/>
                </v:shape>
                <v:shape id="Shape 226" o:spid="_x0000_s1074" style="position:absolute;left:30754;top:9981;width:1463;height:1646;visibility:visible;mso-wrap-style:square;v-text-anchor:top" coordsize="146304,164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" path="m,l64008,v45720,,82296,36576,82296,82296c146304,128016,109728,164592,64008,164592l,164592r,-6096l64008,158496v41148,,76200,-33528,76200,-76200c140208,41148,105156,6096,64008,6096l,6096,,xe" fillcolor="#999" stroked="f" strokeweight="0">
                  <v:stroke miterlimit="83231f" joinstyle="miter"/>
                  <v:path arrowok="t" textboxrect="0,0,146304,164592"/>
                </v:shape>
                <v:shape id="Shape 227" o:spid="_x0000_s1075" style="position:absolute;left:32217;top:9981;width:1463;height:1646;visibility:visible;mso-wrap-style:square;v-text-anchor:top" coordsize="146304,164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" path="m82296,r64008,l146304,6096r-64008,c41148,6096,6096,41148,6096,82296v,42672,35052,76200,76200,76200l146304,158496r,6096l82296,164592c36576,164592,,128016,,82296,,36576,36576,,82296,xe" fillcolor="#999" stroked="f" strokeweight="0">
                  <v:stroke miterlimit="83231f" joinstyle="miter"/>
                  <v:path arrowok="t" textboxrect="0,0,146304,164592"/>
                </v:shape>
                <v:shape id="Shape 228" o:spid="_x0000_s1076" style="position:absolute;left:33680;top:9981;width:1478;height:1646;visibility:visible;mso-wrap-style:square;v-text-anchor:top" coordsize="147828,164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" path="m,l64008,v45720,,83820,36576,83820,82296c147828,128016,109728,164592,64008,164592l,164592r,-6096l64008,158496v42672,,76200,-33528,76200,-76200c140208,41148,106680,6096,64008,6096l,6096,,xe" fillcolor="#999" stroked="f" strokeweight="0">
                  <v:stroke miterlimit="83231f" joinstyle="miter"/>
                  <v:path arrowok="t" textboxrect="0,0,147828,164592"/>
                </v:shape>
                <v:shape id="Shape 229" o:spid="_x0000_s1077" style="position:absolute;left:20482;top:12328;width:1463;height:1661;visibility:visible;mso-wrap-style:square;v-text-anchor:top" coordsize="146304,166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" path="m82296,r64008,l146304,6096r-64008,c41148,6096,6096,41148,6096,82296v,42672,35052,76200,76200,76200l146304,158496r,7620l82296,166116c36576,166116,,128016,,82296,,38100,36576,,82296,xe" fillcolor="#999" stroked="f" strokeweight="0">
                  <v:stroke miterlimit="83231f" joinstyle="miter"/>
                  <v:path arrowok="t" textboxrect="0,0,146304,166116"/>
                </v:shape>
                <v:shape id="Shape 230" o:spid="_x0000_s1078" style="position:absolute;left:21945;top:12328;width:1478;height:1661;visibility:visible;mso-wrap-style:square;v-text-anchor:top" coordsize="147828,166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" path="m,l64008,v45720,,83820,38100,83820,82296c147828,128016,109728,166116,64008,166116l,166116r,-7620l64008,158496v42672,,76200,-33528,76200,-76200c140208,41148,106680,6096,64008,6096l,6096,,xe" fillcolor="#999" stroked="f" strokeweight="0">
                  <v:stroke miterlimit="83231f" joinstyle="miter"/>
                  <v:path arrowok="t" textboxrect="0,0,147828,166116"/>
                </v:shape>
                <v:shape id="Shape 231" o:spid="_x0000_s1079" style="position:absolute;left:23423;top:12328;width:1463;height:1661;visibility:visible;mso-wrap-style:square;v-text-anchor:top" coordsize="146304,166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" path="m82296,r64008,l146304,6096r-64008,c39624,6096,6096,41148,6096,82296v,42672,33528,76200,76200,76200l146304,158496r,7620l82296,166116c36576,166116,,128016,,82296,,38100,36576,,82296,xe" fillcolor="#999" stroked="f" strokeweight="0">
                  <v:stroke miterlimit="83231f" joinstyle="miter"/>
                  <v:path arrowok="t" textboxrect="0,0,146304,166116"/>
                </v:shape>
                <v:shape id="Shape 232" o:spid="_x0000_s1080" style="position:absolute;left:24886;top:12328;width:1463;height:1661;visibility:visible;mso-wrap-style:square;v-text-anchor:top" coordsize="146304,166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" path="m,l64008,v45720,,82296,38100,82296,82296c146304,128016,109728,166116,64008,166116l,166116r,-7620l64008,158496v41148,,76200,-33528,76200,-76200c140208,41148,105156,6096,64008,6096l,6096,,xe" fillcolor="#999" stroked="f" strokeweight="0">
                  <v:stroke miterlimit="83231f" joinstyle="miter"/>
                  <v:path arrowok="t" textboxrect="0,0,146304,166116"/>
                </v:shape>
                <v:shape id="Shape 233" o:spid="_x0000_s1081" style="position:absolute;left:26349;top:12328;width:1464;height:1661;visibility:visible;mso-wrap-style:square;v-text-anchor:top" coordsize="146304,166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" path="m82296,r64008,l146304,6096r-64008,c41148,6096,6096,41148,6096,82296v,42672,35052,76200,76200,76200l146304,158496r,7620l82296,166116c36576,166116,,128016,,82296,,38100,36576,,82296,xe" fillcolor="#999" stroked="f" strokeweight="0">
                  <v:stroke miterlimit="83231f" joinstyle="miter"/>
                  <v:path arrowok="t" textboxrect="0,0,146304,166116"/>
                </v:shape>
                <v:shape id="Shape 234" o:spid="_x0000_s1082" style="position:absolute;left:27813;top:12328;width:1478;height:1661;visibility:visible;mso-wrap-style:square;v-text-anchor:top" coordsize="147828,166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" path="m,l64008,v45720,,83820,38100,83820,82296c147828,128016,109728,166116,64008,166116l,166116r,-7620l64008,158496v42672,,76200,-33528,76200,-76200c140208,41148,106680,6096,64008,6096l,6096,,xe" fillcolor="#999" stroked="f" strokeweight="0">
                  <v:stroke miterlimit="83231f" joinstyle="miter"/>
                  <v:path arrowok="t" textboxrect="0,0,147828,166116"/>
                </v:shape>
                <v:shape id="Shape 235" o:spid="_x0000_s1083" style="position:absolute;left:29291;top:12328;width:1463;height:1661;visibility:visible;mso-wrap-style:square;v-text-anchor:top" coordsize="146304,166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" path="m82296,r64008,l146304,6096r-64008,c39624,6096,6096,41148,6096,82296v,42672,33528,76200,76200,76200l146304,158496r,7620l82296,166116c36576,166116,,128016,,82296,,38100,36576,,82296,xe" fillcolor="#999" stroked="f" strokeweight="0">
                  <v:stroke miterlimit="83231f" joinstyle="miter"/>
                  <v:path arrowok="t" textboxrect="0,0,146304,166116"/>
                </v:shape>
                <v:shape id="Shape 236" o:spid="_x0000_s1084" style="position:absolute;left:30754;top:12328;width:1463;height:1661;visibility:visible;mso-wrap-style:square;v-text-anchor:top" coordsize="146304,166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" path="m,l64008,v45720,,82296,38100,82296,82296c146304,128016,109728,166116,64008,166116l,166116r,-7620l64008,158496v41148,,76200,-33528,76200,-76200c140208,41148,105156,6096,64008,6096l,6096,,xe" fillcolor="#999" stroked="f" strokeweight="0">
                  <v:stroke miterlimit="83231f" joinstyle="miter"/>
                  <v:path arrowok="t" textboxrect="0,0,146304,166116"/>
                </v:shape>
                <v:shape id="Shape 237" o:spid="_x0000_s1085" style="position:absolute;left:32217;top:12328;width:1463;height:1661;visibility:visible;mso-wrap-style:square;v-text-anchor:top" coordsize="146304,166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" path="m82296,r64008,l146304,6096r-64008,c41148,6096,6096,41148,6096,82296v,42672,35052,76200,76200,76200l146304,158496r,7620l82296,166116c36576,166116,,128016,,82296,,38100,36576,,82296,xe" fillcolor="#999" stroked="f" strokeweight="0">
                  <v:stroke miterlimit="83231f" joinstyle="miter"/>
                  <v:path arrowok="t" textboxrect="0,0,146304,166116"/>
                </v:shape>
                <v:shape id="Shape 238" o:spid="_x0000_s1086" style="position:absolute;left:33680;top:12328;width:1478;height:1661;visibility:visible;mso-wrap-style:square;v-text-anchor:top" coordsize="147828,166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" path="m,l64008,v45720,,83820,38100,83820,82296c147828,128016,109728,166116,64008,166116l,166116r,-7620l64008,158496v42672,,76200,-33528,76200,-76200c140208,41148,106680,6096,64008,6096l,6096,,xe" fillcolor="#999" stroked="f" strokeweight="0">
                  <v:stroke miterlimit="83231f" joinstyle="miter"/>
                  <v:path arrowok="t" textboxrect="0,0,147828,166116"/>
                </v:shape>
                <v:shape id="Shape 239" o:spid="_x0000_s1087" style="position:absolute;left:20482;top:15315;width:1463;height:1646;visibility:visible;mso-wrap-style:square;v-text-anchor:top" coordsize="146304,164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" path="m82296,r64008,l146304,6096r-64008,c41148,6096,6096,41148,6096,82296v,42672,35052,76200,76200,76200l146304,158496r,6096l82296,164592c36576,164592,,128016,,82296,,36576,36576,,82296,xe" fillcolor="#999" stroked="f" strokeweight="0">
                  <v:stroke miterlimit="83231f" joinstyle="miter"/>
                  <v:path arrowok="t" textboxrect="0,0,146304,164592"/>
                </v:shape>
                <v:shape id="Shape 240" o:spid="_x0000_s1088" style="position:absolute;left:21945;top:15315;width:1478;height:1646;visibility:visible;mso-wrap-style:square;v-text-anchor:top" coordsize="147828,164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" path="m,l64008,v45720,,83820,36576,83820,82296c147828,128016,109728,164592,64008,164592l,164592r,-6096l64008,158496v42672,,76200,-33528,76200,-76200c140208,41148,106680,6096,64008,6096l,6096,,xe" fillcolor="#999" stroked="f" strokeweight="0">
                  <v:stroke miterlimit="83231f" joinstyle="miter"/>
                  <v:path arrowok="t" textboxrect="0,0,147828,164592"/>
                </v:shape>
                <v:shape id="Shape 241" o:spid="_x0000_s1089" style="position:absolute;left:23423;top:15315;width:1463;height:1646;visibility:visible;mso-wrap-style:square;v-text-anchor:top" coordsize="146304,164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" path="m82296,r64008,l146304,6096r-64008,c39624,6096,6096,41148,6096,82296v,42672,33528,76200,76200,76200l146304,158496r,6096l82296,164592c36576,164592,,128016,,82296,,36576,36576,,82296,xe" fillcolor="#999" stroked="f" strokeweight="0">
                  <v:stroke miterlimit="83231f" joinstyle="miter"/>
                  <v:path arrowok="t" textboxrect="0,0,146304,164592"/>
                </v:shape>
                <v:shape id="Shape 242" o:spid="_x0000_s1090" style="position:absolute;left:24886;top:15315;width:1463;height:1646;visibility:visible;mso-wrap-style:square;v-text-anchor:top" coordsize="146304,164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" path="m,l64008,v45720,,82296,36576,82296,82296c146304,128016,109728,164592,64008,164592l,164592r,-6096l64008,158496v41148,,76200,-33528,76200,-76200c140208,41148,105156,6096,64008,6096l,6096,,xe" fillcolor="#999" stroked="f" strokeweight="0">
                  <v:stroke miterlimit="83231f" joinstyle="miter"/>
                  <v:path arrowok="t" textboxrect="0,0,146304,164592"/>
                </v:shape>
                <v:shape id="Shape 243" o:spid="_x0000_s1091" style="position:absolute;left:26349;top:15315;width:1464;height:1646;visibility:visible;mso-wrap-style:square;v-text-anchor:top" coordsize="146304,164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" path="m82296,r64008,l146304,6096r-64008,c41148,6096,6096,41148,6096,82296v,42672,35052,76200,76200,76200l146304,158496r,6096l82296,164592c36576,164592,,128016,,82296,,36576,36576,,82296,xe" fillcolor="#999" stroked="f" strokeweight="0">
                  <v:stroke miterlimit="83231f" joinstyle="miter"/>
                  <v:path arrowok="t" textboxrect="0,0,146304,164592"/>
                </v:shape>
                <v:shape id="Shape 244" o:spid="_x0000_s1092" style="position:absolute;left:27813;top:15315;width:1478;height:1646;visibility:visible;mso-wrap-style:square;v-text-anchor:top" coordsize="147828,164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" path="m,l64008,v45720,,83820,36576,83820,82296c147828,128016,109728,164592,64008,164592l,164592r,-6096l64008,158496v42672,,76200,-33528,76200,-76200c140208,41148,106680,6096,64008,6096l,6096,,xe" fillcolor="#999" stroked="f" strokeweight="0">
                  <v:stroke miterlimit="83231f" joinstyle="miter"/>
                  <v:path arrowok="t" textboxrect="0,0,147828,164592"/>
                </v:shape>
                <v:shape id="Shape 245" o:spid="_x0000_s1093" style="position:absolute;left:29291;top:15315;width:1463;height:1646;visibility:visible;mso-wrap-style:square;v-text-anchor:top" coordsize="146304,164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" path="m82296,r64008,l146304,6096r-64008,c39624,6096,6096,41148,6096,82296v,42672,33528,76200,76200,76200l146304,158496r,6096l82296,164592c36576,164592,,128016,,82296,,36576,36576,,82296,xe" fillcolor="#999" stroked="f" strokeweight="0">
                  <v:stroke miterlimit="83231f" joinstyle="miter"/>
                  <v:path arrowok="t" textboxrect="0,0,146304,164592"/>
                </v:shape>
                <v:shape id="Shape 246" o:spid="_x0000_s1094" style="position:absolute;left:30754;top:15315;width:1463;height:1646;visibility:visible;mso-wrap-style:square;v-text-anchor:top" coordsize="146304,164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" path="m,l64008,v45720,,82296,36576,82296,82296c146304,128016,109728,164592,64008,164592l,164592r,-6096l64008,158496v41148,,76200,-33528,76200,-76200c140208,41148,105156,6096,64008,6096l,6096,,xe" fillcolor="#999" stroked="f" strokeweight="0">
                  <v:stroke miterlimit="83231f" joinstyle="miter"/>
                  <v:path arrowok="t" textboxrect="0,0,146304,164592"/>
                </v:shape>
                <v:shape id="Shape 247" o:spid="_x0000_s1095" style="position:absolute;left:32217;top:15315;width:1463;height:1646;visibility:visible;mso-wrap-style:square;v-text-anchor:top" coordsize="146304,164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" path="m82296,r64008,l146304,6096r-64008,c41148,6096,6096,41148,6096,82296v,42672,35052,76200,76200,76200l146304,158496r,6096l82296,164592c36576,164592,,128016,,82296,,36576,36576,,82296,xe" fillcolor="#999" stroked="f" strokeweight="0">
                  <v:stroke miterlimit="83231f" joinstyle="miter"/>
                  <v:path arrowok="t" textboxrect="0,0,146304,164592"/>
                </v:shape>
                <v:shape id="Shape 248" o:spid="_x0000_s1096" style="position:absolute;left:33680;top:15315;width:1478;height:1646;visibility:visible;mso-wrap-style:square;v-text-anchor:top" coordsize="147828,164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" path="m,l64008,v45720,,83820,36576,83820,82296c147828,128016,109728,164592,64008,164592l,164592r,-6096l64008,158496v42672,,76200,-33528,76200,-76200c140208,41148,106680,6096,64008,6096l,6096,,xe" fillcolor="#999" stroked="f" strokeweight="0">
                  <v:stroke miterlimit="83231f" joinstyle="miter"/>
                  <v:path arrowok="t" textboxrect="0,0,147828,164592"/>
                </v:shape>
                <v:shape id="Shape 249" o:spid="_x0000_s1097" style="position:absolute;left:20482;top:18302;width:1463;height:1646;visibility:visible;mso-wrap-style:square;v-text-anchor:top" coordsize="146304,164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" path="m82296,r64008,l146304,6096r-64008,c41148,6096,6096,41148,6096,82296v,42672,35052,76200,76200,76200l146304,158496r,6096l82296,164592c36576,164592,,128016,,82296,,36576,36576,,82296,xe" fillcolor="#999" stroked="f" strokeweight="0">
                  <v:stroke miterlimit="83231f" joinstyle="miter"/>
                  <v:path arrowok="t" textboxrect="0,0,146304,164592"/>
                </v:shape>
                <v:shape id="Shape 250" o:spid="_x0000_s1098" style="position:absolute;left:21945;top:18302;width:1478;height:1646;visibility:visible;mso-wrap-style:square;v-text-anchor:top" coordsize="147828,164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" path="m,l64008,v45720,,83820,36576,83820,82296c147828,128016,109728,164592,64008,164592l,164592r,-6096l64008,158496v42672,,76200,-33528,76200,-76200c140208,41148,106680,6096,64008,6096l,6096,,xe" fillcolor="#999" stroked="f" strokeweight="0">
                  <v:stroke miterlimit="83231f" joinstyle="miter"/>
                  <v:path arrowok="t" textboxrect="0,0,147828,164592"/>
                </v:shape>
                <v:shape id="Shape 251" o:spid="_x0000_s1099" style="position:absolute;left:23423;top:18302;width:1463;height:1646;visibility:visible;mso-wrap-style:square;v-text-anchor:top" coordsize="146304,164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" path="m82296,r64008,l146304,6096r-64008,c39624,6096,6096,41148,6096,82296v,42672,33528,76200,76200,76200l146304,158496r,6096l82296,164592c36576,164592,,128016,,82296,,36576,36576,,82296,xe" fillcolor="#999" stroked="f" strokeweight="0">
                  <v:stroke miterlimit="83231f" joinstyle="miter"/>
                  <v:path arrowok="t" textboxrect="0,0,146304,164592"/>
                </v:shape>
                <v:shape id="Shape 252" o:spid="_x0000_s1100" style="position:absolute;left:24886;top:18302;width:1463;height:1646;visibility:visible;mso-wrap-style:square;v-text-anchor:top" coordsize="146304,164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" path="m,l64008,v45720,,82296,36576,82296,82296c146304,128016,109728,164592,64008,164592l,164592r,-6096l64008,158496v41148,,76200,-33528,76200,-76200c140208,41148,105156,6096,64008,6096l,6096,,xe" fillcolor="#999" stroked="f" strokeweight="0">
                  <v:stroke miterlimit="83231f" joinstyle="miter"/>
                  <v:path arrowok="t" textboxrect="0,0,146304,164592"/>
                </v:shape>
                <v:shape id="Shape 253" o:spid="_x0000_s1101" style="position:absolute;left:26349;top:18302;width:1464;height:1646;visibility:visible;mso-wrap-style:square;v-text-anchor:top" coordsize="146304,164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" path="m82296,r64008,l146304,6096r-64008,c41148,6096,6096,41148,6096,82296v,42672,35052,76200,76200,76200l146304,158496r,6096l82296,164592c36576,164592,,128016,,82296,,36576,36576,,82296,xe" fillcolor="#999" stroked="f" strokeweight="0">
                  <v:stroke miterlimit="83231f" joinstyle="miter"/>
                  <v:path arrowok="t" textboxrect="0,0,146304,164592"/>
                </v:shape>
                <v:shape id="Shape 254" o:spid="_x0000_s1102" style="position:absolute;left:27813;top:18302;width:1478;height:1646;visibility:visible;mso-wrap-style:square;v-text-anchor:top" coordsize="147828,164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" path="m,l64008,v45720,,83820,36576,83820,82296c147828,128016,109728,164592,64008,164592l,164592r,-6096l64008,158496v42672,,76200,-33528,76200,-76200c140208,41148,106680,6096,64008,6096l,6096,,xe" fillcolor="#999" stroked="f" strokeweight="0">
                  <v:stroke miterlimit="83231f" joinstyle="miter"/>
                  <v:path arrowok="t" textboxrect="0,0,147828,164592"/>
                </v:shape>
                <v:shape id="Shape 255" o:spid="_x0000_s1103" style="position:absolute;left:29291;top:18302;width:1463;height:1646;visibility:visible;mso-wrap-style:square;v-text-anchor:top" coordsize="146304,164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" path="m82296,r64008,l146304,6096r-64008,c39624,6096,6096,41148,6096,82296v,42672,33528,76200,76200,76200l146304,158496r,6096l82296,164592c36576,164592,,128016,,82296,,36576,36576,,82296,xe" fillcolor="#999" stroked="f" strokeweight="0">
                  <v:stroke miterlimit="83231f" joinstyle="miter"/>
                  <v:path arrowok="t" textboxrect="0,0,146304,164592"/>
                </v:shape>
                <v:shape id="Shape 256" o:spid="_x0000_s1104" style="position:absolute;left:30754;top:18302;width:1463;height:1646;visibility:visible;mso-wrap-style:square;v-text-anchor:top" coordsize="146304,164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" path="m,l64008,v45720,,82296,36576,82296,82296c146304,128016,109728,164592,64008,164592l,164592r,-6096l64008,158496v41148,,76200,-33528,76200,-76200c140208,41148,105156,6096,64008,6096l,6096,,xe" fillcolor="#999" stroked="f" strokeweight="0">
                  <v:stroke miterlimit="83231f" joinstyle="miter"/>
                  <v:path arrowok="t" textboxrect="0,0,146304,164592"/>
                </v:shape>
                <v:shape id="Shape 257" o:spid="_x0000_s1105" style="position:absolute;left:32217;top:18302;width:1463;height:1646;visibility:visible;mso-wrap-style:square;v-text-anchor:top" coordsize="146304,164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" path="m82296,r64008,l146304,6096r-64008,c41148,6096,6096,41148,6096,82296v,42672,35052,76200,76200,76200l146304,158496r,6096l82296,164592c36576,164592,,128016,,82296,,36576,36576,,82296,xe" fillcolor="#999" stroked="f" strokeweight="0">
                  <v:stroke miterlimit="83231f" joinstyle="miter"/>
                  <v:path arrowok="t" textboxrect="0,0,146304,164592"/>
                </v:shape>
                <v:shape id="Shape 258" o:spid="_x0000_s1106" style="position:absolute;left:33680;top:18302;width:1478;height:1646;visibility:visible;mso-wrap-style:square;v-text-anchor:top" coordsize="147828,164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" path="m,l64008,v45720,,83820,36576,83820,82296c147828,128016,109728,164592,64008,164592l,164592r,-6096l64008,158496v42672,,76200,-33528,76200,-76200c140208,41148,106680,6096,64008,6096l,6096,,xe" fillcolor="#999" stroked="f" strokeweight="0">
                  <v:stroke miterlimit="83231f" joinstyle="miter"/>
                  <v:path arrowok="t" textboxrect="0,0,147828,164592"/>
                </v:shape>
                <v:shape id="Shape 259" o:spid="_x0000_s1107" style="position:absolute;left:20482;top:22752;width:1463;height:1646;visibility:visible;mso-wrap-style:square;v-text-anchor:top" coordsize="146304,164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" path="m82296,r64008,l146304,6096r-64008,c41148,6096,6096,39624,6096,82296v,41148,35052,76200,76200,76200l146304,158496r,6096l82296,164592c36576,164592,,128016,,82296,,36576,36576,,82296,xe" fillcolor="#999" stroked="f" strokeweight="0">
                  <v:stroke miterlimit="83231f" joinstyle="miter"/>
                  <v:path arrowok="t" textboxrect="0,0,146304,164592"/>
                </v:shape>
                <v:shape id="Shape 260" o:spid="_x0000_s1108" style="position:absolute;left:21945;top:22752;width:1478;height:1646;visibility:visible;mso-wrap-style:square;v-text-anchor:top" coordsize="147828,164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" path="m,l64008,v45720,,83820,36576,83820,82296c147828,128016,109728,164592,64008,164592l,164592r,-6096l64008,158496v42672,,76200,-35052,76200,-76200c140208,39624,106680,6096,64008,6096l,6096,,xe" fillcolor="#999" stroked="f" strokeweight="0">
                  <v:stroke miterlimit="83231f" joinstyle="miter"/>
                  <v:path arrowok="t" textboxrect="0,0,147828,164592"/>
                </v:shape>
                <v:shape id="Shape 261" o:spid="_x0000_s1109" style="position:absolute;left:23423;top:22752;width:1463;height:1646;visibility:visible;mso-wrap-style:square;v-text-anchor:top" coordsize="146304,164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" path="m82296,r64008,l146304,6096r-64008,c39624,6096,6096,39624,6096,82296v,41148,33528,76200,76200,76200l146304,158496r,6096l82296,164592c36576,164592,,128016,,82296,,36576,36576,,82296,xe" fillcolor="#999" stroked="f" strokeweight="0">
                  <v:stroke miterlimit="83231f" joinstyle="miter"/>
                  <v:path arrowok="t" textboxrect="0,0,146304,164592"/>
                </v:shape>
                <v:shape id="Shape 262" o:spid="_x0000_s1110" style="position:absolute;left:24886;top:22752;width:1463;height:1646;visibility:visible;mso-wrap-style:square;v-text-anchor:top" coordsize="146304,164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" path="m,l64008,v45720,,82296,36576,82296,82296c146304,128016,109728,164592,64008,164592l,164592r,-6096l64008,158496v41148,,76200,-35052,76200,-76200c140208,39624,105156,6096,64008,6096l,6096,,xe" fillcolor="#999" stroked="f" strokeweight="0">
                  <v:stroke miterlimit="83231f" joinstyle="miter"/>
                  <v:path arrowok="t" textboxrect="0,0,146304,164592"/>
                </v:shape>
                <v:shape id="Shape 263" o:spid="_x0000_s1111" style="position:absolute;left:26349;top:22752;width:1464;height:1646;visibility:visible;mso-wrap-style:square;v-text-anchor:top" coordsize="146304,164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" path="m82296,r64008,l146304,6096r-64008,c41148,6096,6096,39624,6096,82296v,41148,35052,76200,76200,76200l146304,158496r,6096l82296,164592c36576,164592,,128016,,82296,,36576,36576,,82296,xe" fillcolor="#999" stroked="f" strokeweight="0">
                  <v:stroke miterlimit="83231f" joinstyle="miter"/>
                  <v:path arrowok="t" textboxrect="0,0,146304,164592"/>
                </v:shape>
                <v:shape id="Shape 264" o:spid="_x0000_s1112" style="position:absolute;left:27813;top:22752;width:1478;height:1646;visibility:visible;mso-wrap-style:square;v-text-anchor:top" coordsize="147828,164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" path="m,l64008,v45720,,83820,36576,83820,82296c147828,128016,109728,164592,64008,164592l,164592r,-6096l64008,158496v42672,,76200,-35052,76200,-76200c140208,39624,106680,6096,64008,6096l,6096,,xe" fillcolor="#999" stroked="f" strokeweight="0">
                  <v:stroke miterlimit="83231f" joinstyle="miter"/>
                  <v:path arrowok="t" textboxrect="0,0,147828,164592"/>
                </v:shape>
                <v:shape id="Shape 265" o:spid="_x0000_s1113" style="position:absolute;left:29291;top:22752;width:1463;height:1646;visibility:visible;mso-wrap-style:square;v-text-anchor:top" coordsize="146304,164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" path="m82296,r64008,l146304,6096r-64008,c39624,6096,6096,39624,6096,82296v,41148,33528,76200,76200,76200l146304,158496r,6096l82296,164592c36576,164592,,128016,,82296,,36576,36576,,82296,xe" fillcolor="#999" stroked="f" strokeweight="0">
                  <v:stroke miterlimit="83231f" joinstyle="miter"/>
                  <v:path arrowok="t" textboxrect="0,0,146304,164592"/>
                </v:shape>
                <v:shape id="Shape 266" o:spid="_x0000_s1114" style="position:absolute;left:30754;top:22752;width:1463;height:1646;visibility:visible;mso-wrap-style:square;v-text-anchor:top" coordsize="146304,164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" path="m,l64008,v45720,,82296,36576,82296,82296c146304,128016,109728,164592,64008,164592l,164592r,-6096l64008,158496v41148,,76200,-35052,76200,-76200c140208,39624,105156,6096,64008,6096l,6096,,xe" fillcolor="#999" stroked="f" strokeweight="0">
                  <v:stroke miterlimit="83231f" joinstyle="miter"/>
                  <v:path arrowok="t" textboxrect="0,0,146304,164592"/>
                </v:shape>
                <v:shape id="Shape 267" o:spid="_x0000_s1115" style="position:absolute;left:32217;top:22752;width:1463;height:1646;visibility:visible;mso-wrap-style:square;v-text-anchor:top" coordsize="146304,164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" path="m82296,r64008,l146304,6096r-64008,c41148,6096,6096,39624,6096,82296v,41148,35052,76200,76200,76200l146304,158496r,6096l82296,164592c36576,164592,,128016,,82296,,36576,36576,,82296,xe" fillcolor="#999" stroked="f" strokeweight="0">
                  <v:stroke miterlimit="83231f" joinstyle="miter"/>
                  <v:path arrowok="t" textboxrect="0,0,146304,164592"/>
                </v:shape>
                <v:shape id="Shape 268" o:spid="_x0000_s1116" style="position:absolute;left:33680;top:22752;width:1478;height:1646;visibility:visible;mso-wrap-style:square;v-text-anchor:top" coordsize="147828,164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" path="m,l64008,v45720,,83820,36576,83820,82296c147828,128016,109728,164592,64008,164592l,164592r,-6096l64008,158496v42672,,76200,-35052,76200,-76200c140208,39624,106680,6096,64008,6096l,6096,,xe" fillcolor="#999" stroked="f" strokeweight="0">
                  <v:stroke miterlimit="83231f" joinstyle="miter"/>
                  <v:path arrowok="t" textboxrect="0,0,147828,164592"/>
                </v:shape>
                <v:shape id="Shape 269" o:spid="_x0000_s1117" style="position:absolute;left:20482;top:26562;width:1463;height:1646;visibility:visible;mso-wrap-style:square;v-text-anchor:top" coordsize="146304,164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" path="m82296,r64008,l146304,6096r-64008,c41148,6096,6096,39624,6096,82296v,41148,35052,76200,76200,76200l146304,158496r,6096l82296,164592c36576,164592,,128016,,82296,,36576,36576,,82296,xe" fillcolor="#999" stroked="f" strokeweight="0">
                  <v:stroke miterlimit="83231f" joinstyle="miter"/>
                  <v:path arrowok="t" textboxrect="0,0,146304,164592"/>
                </v:shape>
                <v:shape id="Shape 270" o:spid="_x0000_s1118" style="position:absolute;left:21945;top:26562;width:1478;height:1646;visibility:visible;mso-wrap-style:square;v-text-anchor:top" coordsize="147828,164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" path="m,l64008,v45720,,83820,36576,83820,82296c147828,128016,109728,164592,64008,164592l,164592r,-6096l64008,158496v42672,,76200,-35052,76200,-76200c140208,39624,106680,6096,64008,6096l,6096,,xe" fillcolor="#999" stroked="f" strokeweight="0">
                  <v:stroke miterlimit="83231f" joinstyle="miter"/>
                  <v:path arrowok="t" textboxrect="0,0,147828,164592"/>
                </v:shape>
                <v:shape id="Shape 271" o:spid="_x0000_s1119" style="position:absolute;left:23423;top:26562;width:1463;height:1646;visibility:visible;mso-wrap-style:square;v-text-anchor:top" coordsize="146304,164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" path="m82296,r64008,l146304,6096r-64008,c39624,6096,6096,39624,6096,82296v,41148,33528,76200,76200,76200l146304,158496r,6096l82296,164592c36576,164592,,128016,,82296,,36576,36576,,82296,xe" fillcolor="#999" stroked="f" strokeweight="0">
                  <v:stroke miterlimit="83231f" joinstyle="miter"/>
                  <v:path arrowok="t" textboxrect="0,0,146304,164592"/>
                </v:shape>
                <v:shape id="Shape 272" o:spid="_x0000_s1120" style="position:absolute;left:24886;top:26562;width:1463;height:1646;visibility:visible;mso-wrap-style:square;v-text-anchor:top" coordsize="146304,164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" path="m,l64008,v45720,,82296,36576,82296,82296c146304,128016,109728,164592,64008,164592l,164592r,-6096l64008,158496v41148,,76200,-35052,76200,-76200c140208,39624,105156,6096,64008,6096l,6096,,xe" fillcolor="#999" stroked="f" strokeweight="0">
                  <v:stroke miterlimit="83231f" joinstyle="miter"/>
                  <v:path arrowok="t" textboxrect="0,0,146304,164592"/>
                </v:shape>
                <v:shape id="Shape 273" o:spid="_x0000_s1121" style="position:absolute;left:26349;top:26562;width:1464;height:1646;visibility:visible;mso-wrap-style:square;v-text-anchor:top" coordsize="146304,164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" path="m82296,r64008,l146304,6096r-64008,c41148,6096,6096,39624,6096,82296v,41148,35052,76200,76200,76200l146304,158496r,6096l82296,164592c36576,164592,,128016,,82296,,36576,36576,,82296,xe" fillcolor="#999" stroked="f" strokeweight="0">
                  <v:stroke miterlimit="83231f" joinstyle="miter"/>
                  <v:path arrowok="t" textboxrect="0,0,146304,164592"/>
                </v:shape>
                <v:shape id="Shape 274" o:spid="_x0000_s1122" style="position:absolute;left:27813;top:26562;width:1478;height:1646;visibility:visible;mso-wrap-style:square;v-text-anchor:top" coordsize="147828,164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" path="m,l64008,v45720,,83820,36576,83820,82296c147828,128016,109728,164592,64008,164592l,164592r,-6096l64008,158496v42672,,76200,-35052,76200,-76200c140208,39624,106680,6096,64008,6096l,6096,,xe" fillcolor="#999" stroked="f" strokeweight="0">
                  <v:stroke miterlimit="83231f" joinstyle="miter"/>
                  <v:path arrowok="t" textboxrect="0,0,147828,164592"/>
                </v:shape>
                <v:shape id="Shape 275" o:spid="_x0000_s1123" style="position:absolute;left:29291;top:26562;width:1463;height:1646;visibility:visible;mso-wrap-style:square;v-text-anchor:top" coordsize="146304,164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" path="m82296,r64008,l146304,6096r-64008,c39624,6096,6096,39624,6096,82296v,41148,33528,76200,76200,76200l146304,158496r,6096l82296,164592c36576,164592,,128016,,82296,,36576,36576,,82296,xe" fillcolor="#999" stroked="f" strokeweight="0">
                  <v:stroke miterlimit="83231f" joinstyle="miter"/>
                  <v:path arrowok="t" textboxrect="0,0,146304,164592"/>
                </v:shape>
                <v:shape id="Shape 276" o:spid="_x0000_s1124" style="position:absolute;left:30754;top:26562;width:1463;height:1646;visibility:visible;mso-wrap-style:square;v-text-anchor:top" coordsize="146304,164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" path="m,l64008,v45720,,82296,36576,82296,82296c146304,128016,109728,164592,64008,164592l,164592r,-6096l64008,158496v41148,,76200,-35052,76200,-76200c140208,39624,105156,6096,64008,6096l,6096,,xe" fillcolor="#999" stroked="f" strokeweight="0">
                  <v:stroke miterlimit="83231f" joinstyle="miter"/>
                  <v:path arrowok="t" textboxrect="0,0,146304,164592"/>
                </v:shape>
                <v:shape id="Shape 277" o:spid="_x0000_s1125" style="position:absolute;left:32217;top:26562;width:1463;height:1646;visibility:visible;mso-wrap-style:square;v-text-anchor:top" coordsize="146304,164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" path="m82296,r64008,l146304,6096r-64008,c41148,6096,6096,39624,6096,82296v,41148,35052,76200,76200,76200l146304,158496r,6096l82296,164592c36576,164592,,128016,,82296,,36576,36576,,82296,xe" fillcolor="#999" stroked="f" strokeweight="0">
                  <v:stroke miterlimit="83231f" joinstyle="miter"/>
                  <v:path arrowok="t" textboxrect="0,0,146304,164592"/>
                </v:shape>
                <v:shape id="Shape 278" o:spid="_x0000_s1126" style="position:absolute;left:33680;top:26562;width:1478;height:1646;visibility:visible;mso-wrap-style:square;v-text-anchor:top" coordsize="147828,164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" path="m,l64008,v45720,,83820,36576,83820,82296c147828,128016,109728,164592,64008,164592l,164592r,-6096l64008,158496v42672,,76200,-35052,76200,-76200c140208,39624,106680,6096,64008,6096l,6096,,xe" fillcolor="#999" stroked="f" strokeweight="0">
                  <v:stroke miterlimit="83231f" joinstyle="miter"/>
                  <v:path arrowok="t" textboxrect="0,0,147828,164592"/>
                </v:shape>
                <v:shape id="Shape 3606" o:spid="_x0000_s1127" style="position:absolute;top:28208;width:35158;height:92;visibility:visible;mso-wrap-style:square;v-text-anchor:top" coordsize="3515868,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" path="m,l3515868,r,9144l,9144,,e" fillcolor="#d3d8d3" stroked="f" strokeweight="0">
                  <v:stroke miterlimit="83231f" joinstyle="miter"/>
                  <v:path arrowok="t" textboxrect="0,0,3515868,9144"/>
                </v:shape>
                <v:shape id="Shape 3607" o:spid="_x0000_s1128" style="position:absolute;top:26486;width:35158;height:92;visibility:visible;mso-wrap-style:square;v-text-anchor:top" coordsize="3515868,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" path="m,l3515868,r,9144l,9144,,e" fillcolor="#d3d8d3" stroked="f" strokeweight="0">
                  <v:stroke miterlimit="83231f" joinstyle="miter"/>
                  <v:path arrowok="t" textboxrect="0,0,3515868,9144"/>
                </v:shape>
                <v:shape id="Shape 3608" o:spid="_x0000_s1129" style="position:absolute;top:20588;width:35158;height:92;visibility:visible;mso-wrap-style:square;v-text-anchor:top" coordsize="3515868,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" path="m,l3515868,r,9144l,9144,,e" fillcolor="#d3d8d3" stroked="f" strokeweight="0">
                  <v:stroke miterlimit="83231f" joinstyle="miter"/>
                  <v:path arrowok="t" textboxrect="0,0,3515868,9144"/>
                </v:shape>
                <v:shape id="Shape 3609" o:spid="_x0000_s1130" style="position:absolute;top:17601;width:35158;height:92;visibility:visible;mso-wrap-style:square;v-text-anchor:top" coordsize="3515868,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" path="m,l3515868,r,9144l,9144,,e" fillcolor="#d3d8d3" stroked="f" strokeweight="0">
                  <v:stroke miterlimit="83231f" joinstyle="miter"/>
                  <v:path arrowok="t" textboxrect="0,0,3515868,9144"/>
                </v:shape>
                <v:shape id="Shape 3610" o:spid="_x0000_s1131" style="position:absolute;top:14614;width:35158;height:92;visibility:visible;mso-wrap-style:square;v-text-anchor:top" coordsize="3515868,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" path="m,l3515868,r,9144l,9144,,e" fillcolor="#d3d8d3" stroked="f" strokeweight="0">
                  <v:stroke miterlimit="83231f" joinstyle="miter"/>
                  <v:path arrowok="t" textboxrect="0,0,3515868,9144"/>
                </v:shape>
                <v:shape id="Shape 3611" o:spid="_x0000_s1132" style="position:absolute;top:11627;width:35158;height:92;visibility:visible;mso-wrap-style:square;v-text-anchor:top" coordsize="3515868,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" path="m,l3515868,r,9144l,9144,,e" fillcolor="#d3d8d3" stroked="f" strokeweight="0">
                  <v:stroke miterlimit="83231f" joinstyle="miter"/>
                  <v:path arrowok="t" textboxrect="0,0,3515868,9144"/>
                </v:shape>
                <v:shape id="Shape 3612" o:spid="_x0000_s1133" style="position:absolute;top:9920;width:35158;height:92;visibility:visible;mso-wrap-style:square;v-text-anchor:top" coordsize="3515868,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" path="m,l3515868,r,9144l,9144,,e" fillcolor="#d3d8d3" stroked="f" strokeweight="0">
                  <v:stroke miterlimit="83231f" joinstyle="miter"/>
                  <v:path arrowok="t" textboxrect="0,0,3515868,9144"/>
                </v:shape>
                <v:shape id="Shape 3613" o:spid="_x0000_s1134" style="position:absolute;top:6933;width:35158;height:92;visibility:visible;mso-wrap-style:square;v-text-anchor:top" coordsize="3515868,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" path="m,l3515868,r,9144l,9144,,e" fillcolor="#d3d8d3" stroked="f" strokeweight="0">
                  <v:stroke miterlimit="83231f" joinstyle="miter"/>
                  <v:path arrowok="t" textboxrect="0,0,3515868,9144"/>
                </v:shape>
                <v:shape id="Shape 3614" o:spid="_x0000_s1135" style="position:absolute;top:5226;width:35158;height:92;visibility:visible;mso-wrap-style:square;v-text-anchor:top" coordsize="3515868,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" path="m,l3515868,r,9144l,9144,,e" fillcolor="#d3d8d3" stroked="f" strokeweight="0">
                  <v:stroke miterlimit="83231f" joinstyle="miter"/>
                  <v:path arrowok="t" textboxrect="0,0,3515868,9144"/>
                </v:shape>
                <v:shape id="Shape 3615" o:spid="_x0000_s1136" style="position:absolute;top:3504;width:35158;height:92;visibility:visible;mso-wrap-style:square;v-text-anchor:top" coordsize="3515868,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" path="m,l3515868,r,9144l,9144,,e" fillcolor="#d3d8d3" stroked="f" strokeweight="0">
                  <v:stroke miterlimit="83231f" joinstyle="miter"/>
                  <v:path arrowok="t" textboxrect="0,0,3515868,9144"/>
                </v:shape>
                <v:shape id="Shape 3616" o:spid="_x0000_s1137" style="position:absolute;top:1797;width:35158;height:92;visibility:visible;mso-wrap-style:square;v-text-anchor:top" coordsize="3515868,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" path="m,l3515868,r,9144l,9144,,e" fillcolor="#d3d8d3" stroked="f" strokeweight="0">
                  <v:stroke miterlimit="83231f" joinstyle="miter"/>
                  <v:path arrowok="t" textboxrect="0,0,3515868,9144"/>
                </v:shape>
                <v:rect id="Rectangle 535" o:spid="_x0000_s1138" style="position:absolute;left:33350;width:913;height:1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" filled="f" stroked="f">
                  <v:textbox inset="0,0,0,0">
                    <w:txbxContent>
                      <w:p w:rsidR="00A3516D" w:rsidRDefault="00A3516D" w:rsidP="00431F96">
                        <w:r>
                          <w:rPr>
                            <w:w w:val="111"/>
                          </w:rPr>
                          <w:t>5</w:t>
                        </w:r>
                      </w:p>
                    </w:txbxContent>
                  </v:textbox>
                </v:rect>
                <v:rect id="Rectangle 531" o:spid="_x0000_s1139" style="position:absolute;left:21610;width:913;height:1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" filled="f" stroked="f">
                  <v:textbox inset="0,0,0,0">
                    <w:txbxContent>
                      <w:p w:rsidR="00A3516D" w:rsidRDefault="00A3516D" w:rsidP="00431F96">
                        <w:r>
                          <w:rPr>
                            <w:w w:val="111"/>
                          </w:rPr>
                          <w:t>1</w:t>
                        </w:r>
                      </w:p>
                    </w:txbxContent>
                  </v:textbox>
                </v:rect>
                <v:rect id="Rectangle 532" o:spid="_x0000_s1140" style="position:absolute;left:24548;width:913;height:1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" filled="f" stroked="f">
                  <v:textbox inset="0,0,0,0">
                    <w:txbxContent>
                      <w:p w:rsidR="00A3516D" w:rsidRDefault="00A3516D" w:rsidP="00431F96">
                        <w:r>
                          <w:rPr>
                            <w:w w:val="111"/>
                          </w:rPr>
                          <w:t>2</w:t>
                        </w:r>
                      </w:p>
                    </w:txbxContent>
                  </v:textbox>
                </v:rect>
                <v:rect id="Rectangle 533" o:spid="_x0000_s1141" style="position:absolute;left:27474;width:913;height:1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" filled="f" stroked="f">
                  <v:textbox inset="0,0,0,0">
                    <w:txbxContent>
                      <w:p w:rsidR="00A3516D" w:rsidRDefault="00A3516D" w:rsidP="00431F96">
                        <w:r>
                          <w:rPr>
                            <w:w w:val="111"/>
                          </w:rPr>
                          <w:t>3</w:t>
                        </w:r>
                      </w:p>
                    </w:txbxContent>
                  </v:textbox>
                </v:rect>
                <v:rect id="Rectangle 534" o:spid="_x0000_s1142" style="position:absolute;left:30424;width:913;height:1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" filled="f" stroked="f">
                  <v:textbox inset="0,0,0,0">
                    <w:txbxContent>
                      <w:p w:rsidR="00A3516D" w:rsidRDefault="00A3516D" w:rsidP="00431F96">
                        <w:r>
                          <w:rPr>
                            <w:w w:val="111"/>
                          </w:rPr>
                          <w:t>4</w:t>
                        </w:r>
                      </w:p>
                    </w:txbxContent>
                  </v:textbox>
                </v:rect>
                <v:rect id="Rectangle 295" o:spid="_x0000_s1143" style="position:absolute;left:1447;top:2240;width:19226;height:1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" filled="f" stroked="f">
                  <v:textbox inset="0,0,0,0">
                    <w:txbxContent>
                      <w:p w:rsidR="00A3516D" w:rsidRDefault="00A3516D" w:rsidP="00431F96">
                        <w:r>
                          <w:rPr>
                            <w:w w:val="108"/>
                          </w:rPr>
                          <w:t>Open</w:t>
                        </w:r>
                        <w:r>
                          <w:rPr>
                            <w:spacing w:val="7"/>
                            <w:w w:val="108"/>
                          </w:rPr>
                          <w:t xml:space="preserve"> </w:t>
                        </w:r>
                        <w:r>
                          <w:rPr>
                            <w:w w:val="108"/>
                          </w:rPr>
                          <w:t>the</w:t>
                        </w:r>
                        <w:r>
                          <w:rPr>
                            <w:spacing w:val="7"/>
                            <w:w w:val="108"/>
                          </w:rPr>
                          <w:t xml:space="preserve"> </w:t>
                        </w:r>
                        <w:r>
                          <w:rPr>
                            <w:w w:val="108"/>
                          </w:rPr>
                          <w:t>door</w:t>
                        </w:r>
                        <w:r>
                          <w:rPr>
                            <w:spacing w:val="7"/>
                            <w:w w:val="108"/>
                          </w:rPr>
                          <w:t xml:space="preserve"> </w:t>
                        </w:r>
                        <w:r>
                          <w:rPr>
                            <w:w w:val="108"/>
                          </w:rPr>
                          <w:t>without</w:t>
                        </w:r>
                        <w:r>
                          <w:rPr>
                            <w:spacing w:val="6"/>
                            <w:w w:val="108"/>
                          </w:rPr>
                          <w:t xml:space="preserve"> </w:t>
                        </w:r>
                        <w:r>
                          <w:rPr>
                            <w:w w:val="108"/>
                          </w:rPr>
                          <w:t>key</w:t>
                        </w:r>
                      </w:p>
                    </w:txbxContent>
                  </v:textbox>
                </v:rect>
                <v:rect id="Rectangle 296" o:spid="_x0000_s1144" style="position:absolute;left:1447;top:3947;width:21590;height:1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" filled="f" stroked="f">
                  <v:textbox inset="0,0,0,0">
                    <w:txbxContent>
                      <w:p w:rsidR="00A3516D" w:rsidRDefault="00A3516D" w:rsidP="00431F96">
                        <w:r>
                          <w:rPr>
                            <w:w w:val="105"/>
                          </w:rPr>
                          <w:t>Automatic</w:t>
                        </w:r>
                        <w:r>
                          <w:rPr>
                            <w:spacing w:val="8"/>
                            <w:w w:val="105"/>
                          </w:rPr>
                          <w:t xml:space="preserve"> </w:t>
                        </w:r>
                        <w:r>
                          <w:rPr>
                            <w:w w:val="105"/>
                          </w:rPr>
                          <w:t>control</w:t>
                        </w:r>
                        <w:r>
                          <w:rPr>
                            <w:spacing w:val="5"/>
                            <w:w w:val="105"/>
                          </w:rPr>
                          <w:t xml:space="preserve"> </w:t>
                        </w:r>
                        <w:r>
                          <w:rPr>
                            <w:w w:val="105"/>
                          </w:rPr>
                          <w:t>of</w:t>
                        </w:r>
                        <w:r>
                          <w:rPr>
                            <w:spacing w:val="6"/>
                            <w:w w:val="105"/>
                          </w:rPr>
                          <w:t xml:space="preserve"> </w:t>
                        </w:r>
                        <w:r>
                          <w:rPr>
                            <w:w w:val="105"/>
                          </w:rPr>
                          <w:t>the</w:t>
                        </w:r>
                        <w:r>
                          <w:rPr>
                            <w:spacing w:val="5"/>
                            <w:w w:val="105"/>
                          </w:rPr>
                          <w:t xml:space="preserve"> </w:t>
                        </w:r>
                        <w:r>
                          <w:rPr>
                            <w:w w:val="105"/>
                          </w:rPr>
                          <w:t>lights</w:t>
                        </w:r>
                      </w:p>
                    </w:txbxContent>
                  </v:textbox>
                </v:rect>
                <v:rect id="Rectangle 297" o:spid="_x0000_s1145" style="position:absolute;left:1447;top:5669;width:21590;height:1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" filled="f" stroked="f">
                  <v:textbox inset="0,0,0,0">
                    <w:txbxContent>
                      <w:p w:rsidR="00A3516D" w:rsidRDefault="00A3516D" w:rsidP="00431F96">
                        <w:r>
                          <w:rPr>
                            <w:w w:val="108"/>
                          </w:rPr>
                          <w:t>Automatic</w:t>
                        </w:r>
                        <w:r>
                          <w:rPr>
                            <w:spacing w:val="8"/>
                            <w:w w:val="108"/>
                          </w:rPr>
                          <w:t xml:space="preserve"> </w:t>
                        </w:r>
                        <w:r>
                          <w:rPr>
                            <w:w w:val="108"/>
                          </w:rPr>
                          <w:t>shutters</w:t>
                        </w:r>
                        <w:r>
                          <w:rPr>
                            <w:spacing w:val="6"/>
                            <w:w w:val="108"/>
                          </w:rPr>
                          <w:t xml:space="preserve"> </w:t>
                        </w:r>
                        <w:r>
                          <w:rPr>
                            <w:w w:val="108"/>
                          </w:rPr>
                          <w:t>and</w:t>
                        </w:r>
                        <w:r>
                          <w:rPr>
                            <w:spacing w:val="7"/>
                            <w:w w:val="108"/>
                          </w:rPr>
                          <w:t xml:space="preserve"> </w:t>
                        </w:r>
                        <w:r>
                          <w:rPr>
                            <w:w w:val="108"/>
                          </w:rPr>
                          <w:t>blinds</w:t>
                        </w:r>
                      </w:p>
                    </w:txbxContent>
                  </v:textbox>
                </v:rect>
                <v:rect id="Rectangle 298" o:spid="_x0000_s1146" style="position:absolute;left:1447;top:7284;width:22334;height:1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" filled="f" stroked="f">
                  <v:textbox inset="0,0,0,0">
                    <w:txbxContent>
                      <w:p w:rsidR="00A3516D" w:rsidRDefault="00A3516D" w:rsidP="00431F96">
                        <w:r>
                          <w:rPr>
                            <w:w w:val="108"/>
                          </w:rPr>
                          <w:t>The</w:t>
                        </w:r>
                        <w:r>
                          <w:rPr>
                            <w:spacing w:val="7"/>
                            <w:w w:val="108"/>
                          </w:rPr>
                          <w:t xml:space="preserve"> </w:t>
                        </w:r>
                        <w:r>
                          <w:rPr>
                            <w:w w:val="108"/>
                          </w:rPr>
                          <w:t>possibility</w:t>
                        </w:r>
                        <w:r>
                          <w:rPr>
                            <w:spacing w:val="6"/>
                            <w:w w:val="108"/>
                          </w:rPr>
                          <w:t xml:space="preserve"> </w:t>
                        </w:r>
                        <w:r>
                          <w:rPr>
                            <w:w w:val="108"/>
                          </w:rPr>
                          <w:t>to</w:t>
                        </w:r>
                        <w:r>
                          <w:rPr>
                            <w:spacing w:val="5"/>
                            <w:w w:val="108"/>
                          </w:rPr>
                          <w:t xml:space="preserve"> </w:t>
                        </w:r>
                        <w:r>
                          <w:rPr>
                            <w:w w:val="108"/>
                          </w:rPr>
                          <w:t>manage</w:t>
                        </w:r>
                        <w:r>
                          <w:rPr>
                            <w:spacing w:val="7"/>
                            <w:w w:val="108"/>
                          </w:rPr>
                          <w:t xml:space="preserve"> </w:t>
                        </w:r>
                        <w:r>
                          <w:rPr>
                            <w:w w:val="108"/>
                          </w:rPr>
                          <w:t>your</w:t>
                        </w:r>
                      </w:p>
                    </w:txbxContent>
                  </v:textbox>
                </v:rect>
                <v:rect id="Rectangle 299" o:spid="_x0000_s1147" style="position:absolute;left:1447;top:8747;width:13918;height:1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" filled="f" stroked="f">
                  <v:textbox inset="0,0,0,0">
                    <w:txbxContent>
                      <w:p w:rsidR="00A3516D" w:rsidRDefault="00A3516D" w:rsidP="00431F96">
                        <w:proofErr w:type="gramStart"/>
                        <w:r>
                          <w:rPr>
                            <w:spacing w:val="1"/>
                            <w:w w:val="108"/>
                          </w:rPr>
                          <w:t>home</w:t>
                        </w:r>
                        <w:proofErr w:type="gramEnd"/>
                        <w:r>
                          <w:rPr>
                            <w:spacing w:val="4"/>
                            <w:w w:val="108"/>
                          </w:rPr>
                          <w:t xml:space="preserve"> </w:t>
                        </w:r>
                        <w:r>
                          <w:rPr>
                            <w:spacing w:val="1"/>
                            <w:w w:val="108"/>
                          </w:rPr>
                          <w:t>from</w:t>
                        </w:r>
                        <w:r>
                          <w:rPr>
                            <w:spacing w:val="6"/>
                            <w:w w:val="108"/>
                          </w:rPr>
                          <w:t xml:space="preserve"> </w:t>
                        </w:r>
                        <w:r>
                          <w:rPr>
                            <w:spacing w:val="1"/>
                            <w:w w:val="108"/>
                          </w:rPr>
                          <w:t>Internet</w:t>
                        </w:r>
                      </w:p>
                    </w:txbxContent>
                  </v:textbox>
                </v:rect>
                <v:rect id="Rectangle 300" o:spid="_x0000_s1148" style="position:absolute;left:1447;top:10363;width:14557;height:1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" filled="f" stroked="f">
                  <v:textbox inset="0,0,0,0">
                    <w:txbxContent>
                      <w:p w:rsidR="00A3516D" w:rsidRDefault="00A3516D" w:rsidP="00431F96">
                        <w:r>
                          <w:rPr>
                            <w:spacing w:val="1"/>
                            <w:w w:val="111"/>
                          </w:rPr>
                          <w:t>Manage</w:t>
                        </w:r>
                        <w:r>
                          <w:rPr>
                            <w:spacing w:val="6"/>
                            <w:w w:val="111"/>
                          </w:rPr>
                          <w:t xml:space="preserve"> </w:t>
                        </w:r>
                        <w:r>
                          <w:rPr>
                            <w:spacing w:val="1"/>
                            <w:w w:val="111"/>
                          </w:rPr>
                          <w:t>the</w:t>
                        </w:r>
                        <w:r>
                          <w:rPr>
                            <w:spacing w:val="6"/>
                            <w:w w:val="111"/>
                          </w:rPr>
                          <w:t xml:space="preserve"> </w:t>
                        </w:r>
                        <w:r>
                          <w:rPr>
                            <w:spacing w:val="1"/>
                            <w:w w:val="111"/>
                          </w:rPr>
                          <w:t>heating</w:t>
                        </w:r>
                      </w:p>
                    </w:txbxContent>
                  </v:textbox>
                </v:rect>
                <v:rect id="Rectangle 301" o:spid="_x0000_s1149" style="position:absolute;left:1447;top:11978;width:24342;height:1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" filled="f" stroked="f">
                  <v:textbox inset="0,0,0,0">
                    <w:txbxContent>
                      <w:p w:rsidR="00A3516D" w:rsidRDefault="00A3516D" w:rsidP="00431F96">
                        <w:r>
                          <w:rPr>
                            <w:w w:val="109"/>
                          </w:rPr>
                          <w:t>Communication</w:t>
                        </w:r>
                        <w:r>
                          <w:rPr>
                            <w:spacing w:val="7"/>
                            <w:w w:val="109"/>
                          </w:rPr>
                          <w:t xml:space="preserve"> </w:t>
                        </w:r>
                        <w:r>
                          <w:rPr>
                            <w:w w:val="109"/>
                          </w:rPr>
                          <w:t>system</w:t>
                        </w:r>
                        <w:r>
                          <w:rPr>
                            <w:spacing w:val="7"/>
                            <w:w w:val="109"/>
                          </w:rPr>
                          <w:t xml:space="preserve"> </w:t>
                        </w:r>
                        <w:r>
                          <w:rPr>
                            <w:w w:val="109"/>
                          </w:rPr>
                          <w:t>(between</w:t>
                        </w:r>
                      </w:p>
                    </w:txbxContent>
                  </v:textbox>
                </v:rect>
                <v:rect id="Rectangle 302" o:spid="_x0000_s1150" style="position:absolute;left:1447;top:13442;width:11252;height:1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" filled="f" stroked="f">
                  <v:textbox inset="0,0,0,0">
                    <w:txbxContent>
                      <w:p w:rsidR="00A3516D" w:rsidRDefault="00A3516D" w:rsidP="00431F96">
                        <w:proofErr w:type="gramStart"/>
                        <w:r>
                          <w:rPr>
                            <w:w w:val="105"/>
                          </w:rPr>
                          <w:t>multiple</w:t>
                        </w:r>
                        <w:proofErr w:type="gramEnd"/>
                        <w:r>
                          <w:rPr>
                            <w:spacing w:val="7"/>
                            <w:w w:val="105"/>
                          </w:rPr>
                          <w:t xml:space="preserve"> </w:t>
                        </w:r>
                        <w:r>
                          <w:rPr>
                            <w:w w:val="105"/>
                          </w:rPr>
                          <w:t>rooms)</w:t>
                        </w:r>
                      </w:p>
                    </w:txbxContent>
                  </v:textbox>
                </v:rect>
                <v:rect id="Rectangle 303" o:spid="_x0000_s1151" style="position:absolute;left:1447;top:14965;width:21978;height:1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" filled="f" stroked="f">
                  <v:textbox inset="0,0,0,0">
                    <w:txbxContent>
                      <w:p w:rsidR="00A3516D" w:rsidRDefault="00A3516D" w:rsidP="00431F96">
                        <w:r>
                          <w:rPr>
                            <w:w w:val="109"/>
                          </w:rPr>
                          <w:t>Automatic</w:t>
                        </w:r>
                        <w:r>
                          <w:rPr>
                            <w:spacing w:val="8"/>
                            <w:w w:val="109"/>
                          </w:rPr>
                          <w:t xml:space="preserve"> </w:t>
                        </w:r>
                        <w:r>
                          <w:rPr>
                            <w:w w:val="109"/>
                          </w:rPr>
                          <w:t>management</w:t>
                        </w:r>
                        <w:r>
                          <w:rPr>
                            <w:spacing w:val="8"/>
                            <w:w w:val="109"/>
                          </w:rPr>
                          <w:t xml:space="preserve"> </w:t>
                        </w:r>
                        <w:r>
                          <w:rPr>
                            <w:w w:val="109"/>
                          </w:rPr>
                          <w:t>of</w:t>
                        </w:r>
                        <w:r>
                          <w:rPr>
                            <w:spacing w:val="6"/>
                            <w:w w:val="109"/>
                          </w:rPr>
                          <w:t xml:space="preserve"> </w:t>
                        </w:r>
                        <w:r>
                          <w:rPr>
                            <w:w w:val="109"/>
                          </w:rPr>
                          <w:t>the</w:t>
                        </w:r>
                      </w:p>
                    </w:txbxContent>
                  </v:textbox>
                </v:rect>
                <v:rect id="Rectangle 304" o:spid="_x0000_s1152" style="position:absolute;left:1447;top:16428;width:14355;height:1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" filled="f" stroked="f">
                  <v:textbox inset="0,0,0,0">
                    <w:txbxContent>
                      <w:p w:rsidR="00A3516D" w:rsidRDefault="00A3516D" w:rsidP="00431F96">
                        <w:proofErr w:type="gramStart"/>
                        <w:r>
                          <w:rPr>
                            <w:w w:val="111"/>
                          </w:rPr>
                          <w:t>home</w:t>
                        </w:r>
                        <w:proofErr w:type="gramEnd"/>
                        <w:r>
                          <w:rPr>
                            <w:spacing w:val="5"/>
                            <w:w w:val="111"/>
                          </w:rPr>
                          <w:t xml:space="preserve"> </w:t>
                        </w:r>
                        <w:r>
                          <w:rPr>
                            <w:w w:val="111"/>
                          </w:rPr>
                          <w:t>alarm</w:t>
                        </w:r>
                        <w:r>
                          <w:rPr>
                            <w:spacing w:val="5"/>
                            <w:w w:val="111"/>
                          </w:rPr>
                          <w:t xml:space="preserve"> </w:t>
                        </w:r>
                        <w:r>
                          <w:rPr>
                            <w:w w:val="111"/>
                          </w:rPr>
                          <w:t>system</w:t>
                        </w:r>
                      </w:p>
                    </w:txbxContent>
                  </v:textbox>
                </v:rect>
                <v:rect id="Rectangle 305" o:spid="_x0000_s1153" style="position:absolute;left:1447;top:17953;width:24245;height:1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" filled="f" stroked="f">
                  <v:textbox inset="0,0,0,0">
                    <w:txbxContent>
                      <w:p w:rsidR="00A3516D" w:rsidRDefault="00A3516D" w:rsidP="00431F96">
                        <w:r>
                          <w:rPr>
                            <w:w w:val="107"/>
                          </w:rPr>
                          <w:t>Automatic</w:t>
                        </w:r>
                        <w:r>
                          <w:rPr>
                            <w:spacing w:val="8"/>
                            <w:w w:val="107"/>
                          </w:rPr>
                          <w:t xml:space="preserve"> </w:t>
                        </w:r>
                        <w:r>
                          <w:rPr>
                            <w:w w:val="107"/>
                          </w:rPr>
                          <w:t>closing</w:t>
                        </w:r>
                        <w:r>
                          <w:rPr>
                            <w:spacing w:val="7"/>
                            <w:w w:val="107"/>
                          </w:rPr>
                          <w:t xml:space="preserve"> </w:t>
                        </w:r>
                        <w:r>
                          <w:rPr>
                            <w:w w:val="107"/>
                          </w:rPr>
                          <w:t>and</w:t>
                        </w:r>
                        <w:r>
                          <w:rPr>
                            <w:spacing w:val="7"/>
                            <w:w w:val="107"/>
                          </w:rPr>
                          <w:t xml:space="preserve"> </w:t>
                        </w:r>
                        <w:r>
                          <w:rPr>
                            <w:w w:val="107"/>
                          </w:rPr>
                          <w:t>opening</w:t>
                        </w:r>
                        <w:r>
                          <w:rPr>
                            <w:spacing w:val="7"/>
                            <w:w w:val="107"/>
                          </w:rPr>
                          <w:t xml:space="preserve"> </w:t>
                        </w:r>
                        <w:r>
                          <w:rPr>
                            <w:w w:val="107"/>
                          </w:rPr>
                          <w:t>of</w:t>
                        </w:r>
                      </w:p>
                    </w:txbxContent>
                  </v:textbox>
                </v:rect>
                <v:rect id="Rectangle 306" o:spid="_x0000_s1154" style="position:absolute;left:1447;top:19416;width:5763;height:1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" filled="f" stroked="f">
                  <v:textbox inset="0,0,0,0">
                    <w:txbxContent>
                      <w:p w:rsidR="00A3516D" w:rsidRDefault="00A3516D" w:rsidP="00431F96">
                        <w:proofErr w:type="gramStart"/>
                        <w:r>
                          <w:rPr>
                            <w:w w:val="109"/>
                          </w:rPr>
                          <w:t>curtains</w:t>
                        </w:r>
                        <w:proofErr w:type="gramEnd"/>
                      </w:p>
                    </w:txbxContent>
                  </v:textbox>
                </v:rect>
                <v:rect id="Rectangle 307" o:spid="_x0000_s1155" style="position:absolute;left:1447;top:20939;width:20408;height:1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" filled="f" stroked="f">
                  <v:textbox inset="0,0,0,0">
                    <w:txbxContent>
                      <w:p w:rsidR="00A3516D" w:rsidRDefault="00A3516D" w:rsidP="00431F96">
                        <w:r>
                          <w:rPr>
                            <w:w w:val="110"/>
                          </w:rPr>
                          <w:t>Managing</w:t>
                        </w:r>
                        <w:r>
                          <w:rPr>
                            <w:spacing w:val="7"/>
                            <w:w w:val="110"/>
                          </w:rPr>
                          <w:t xml:space="preserve"> </w:t>
                        </w:r>
                        <w:r>
                          <w:rPr>
                            <w:w w:val="110"/>
                          </w:rPr>
                          <w:t>Home</w:t>
                        </w:r>
                        <w:r>
                          <w:rPr>
                            <w:spacing w:val="7"/>
                            <w:w w:val="110"/>
                          </w:rPr>
                          <w:t xml:space="preserve"> </w:t>
                        </w:r>
                        <w:r>
                          <w:rPr>
                            <w:w w:val="110"/>
                          </w:rPr>
                          <w:t>appliances</w:t>
                        </w:r>
                      </w:p>
                    </w:txbxContent>
                  </v:textbox>
                </v:rect>
                <v:rect id="Rectangle 308" o:spid="_x0000_s1156" style="position:absolute;left:1447;top:22403;width:25099;height:1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" filled="f" stroked="f">
                  <v:textbox inset="0,0,0,0">
                    <w:txbxContent>
                      <w:p w:rsidR="00A3516D" w:rsidRDefault="00A3516D" w:rsidP="00431F96">
                        <w:proofErr w:type="gramStart"/>
                        <w:r>
                          <w:rPr>
                            <w:w w:val="103"/>
                          </w:rPr>
                          <w:t>automatically</w:t>
                        </w:r>
                        <w:proofErr w:type="gramEnd"/>
                        <w:r>
                          <w:rPr>
                            <w:spacing w:val="4"/>
                            <w:w w:val="103"/>
                          </w:rPr>
                          <w:t xml:space="preserve"> </w:t>
                        </w:r>
                        <w:r>
                          <w:rPr>
                            <w:w w:val="103"/>
                          </w:rPr>
                          <w:t>(TV,</w:t>
                        </w:r>
                        <w:r>
                          <w:rPr>
                            <w:spacing w:val="6"/>
                            <w:w w:val="103"/>
                          </w:rPr>
                          <w:t xml:space="preserve"> </w:t>
                        </w:r>
                        <w:r>
                          <w:rPr>
                            <w:w w:val="103"/>
                          </w:rPr>
                          <w:t>refrigerator,</w:t>
                        </w:r>
                        <w:r>
                          <w:rPr>
                            <w:spacing w:val="6"/>
                            <w:w w:val="103"/>
                          </w:rPr>
                          <w:t xml:space="preserve"> </w:t>
                        </w:r>
                        <w:r>
                          <w:rPr>
                            <w:w w:val="103"/>
                          </w:rPr>
                          <w:t>AC,</w:t>
                        </w:r>
                      </w:p>
                    </w:txbxContent>
                  </v:textbox>
                </v:rect>
                <v:rect id="Rectangle 309" o:spid="_x0000_s1157" style="position:absolute;left:1447;top:23851;width:21963;height:1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" filled="f" stroked="f">
                  <v:textbox inset="0,0,0,0">
                    <w:txbxContent>
                      <w:p w:rsidR="00A3516D" w:rsidRDefault="00A3516D" w:rsidP="00431F96">
                        <w:r>
                          <w:rPr>
                            <w:w w:val="109"/>
                          </w:rPr>
                          <w:t>Washing</w:t>
                        </w:r>
                        <w:r>
                          <w:rPr>
                            <w:spacing w:val="7"/>
                            <w:w w:val="109"/>
                          </w:rPr>
                          <w:t xml:space="preserve"> </w:t>
                        </w:r>
                        <w:r>
                          <w:rPr>
                            <w:w w:val="109"/>
                          </w:rPr>
                          <w:t>machine,</w:t>
                        </w:r>
                        <w:r>
                          <w:rPr>
                            <w:spacing w:val="8"/>
                            <w:w w:val="109"/>
                          </w:rPr>
                          <w:t xml:space="preserve"> </w:t>
                        </w:r>
                        <w:r>
                          <w:rPr>
                            <w:w w:val="109"/>
                          </w:rPr>
                          <w:t>microwave,</w:t>
                        </w:r>
                      </w:p>
                    </w:txbxContent>
                  </v:textbox>
                </v:rect>
                <v:rect id="Rectangle 310" o:spid="_x0000_s1158" style="position:absolute;left:1447;top:25313;width:4110;height:1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" filled="f" stroked="f">
                  <v:textbox inset="0,0,0,0">
                    <w:txbxContent>
                      <w:p w:rsidR="00A3516D" w:rsidRDefault="00A3516D" w:rsidP="00431F96">
                        <w:r>
                          <w:rPr>
                            <w:w w:val="109"/>
                          </w:rPr>
                          <w:t>Oven)</w:t>
                        </w:r>
                      </w:p>
                    </w:txbxContent>
                  </v:textbox>
                </v:rect>
                <v:rect id="Rectangle 311" o:spid="_x0000_s1159" style="position:absolute;left:1447;top:26929;width:23697;height:1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" filled="f" stroked="f">
                  <v:textbox inset="0,0,0,0">
                    <w:txbxContent>
                      <w:p w:rsidR="00A3516D" w:rsidRDefault="00A3516D" w:rsidP="00431F96">
                        <w:r>
                          <w:rPr>
                            <w:w w:val="109"/>
                          </w:rPr>
                          <w:t>CCTV</w:t>
                        </w:r>
                        <w:r>
                          <w:rPr>
                            <w:spacing w:val="7"/>
                            <w:w w:val="109"/>
                          </w:rPr>
                          <w:t xml:space="preserve"> </w:t>
                        </w:r>
                        <w:r>
                          <w:rPr>
                            <w:w w:val="109"/>
                          </w:rPr>
                          <w:t>cameras (security</w:t>
                        </w:r>
                        <w:r>
                          <w:rPr>
                            <w:spacing w:val="8"/>
                            <w:w w:val="109"/>
                          </w:rPr>
                          <w:t xml:space="preserve"> </w:t>
                        </w:r>
                        <w:r>
                          <w:rPr>
                            <w:w w:val="109"/>
                          </w:rPr>
                          <w:t>system)</w:t>
                        </w:r>
                      </w:p>
                    </w:txbxContent>
                  </v:textbox>
                </v:rect>
                <w10:anchorlock/>
              </v:group>
            </w:pict>
          </mc:Fallback>
        </mc:AlternateContent>
      </w:r>
    </w:p>
    <w:p w:rsidR="00431F96" w:rsidRPr="008C7D5A" w:rsidRDefault="00431F96" w:rsidP="00183633">
      <w:pPr>
        <w:numPr>
          <w:ilvl w:val="0"/>
          <w:numId w:val="16"/>
        </w:numPr>
        <w:spacing w:after="31" w:line="360" w:lineRule="auto"/>
        <w:ind w:hanging="326"/>
        <w:jc w:val="both"/>
        <w:rPr>
          <w:rFonts w:ascii="Times New Roman" w:hAnsi="Times New Roman" w:cs="Times New Roman"/>
          <w:sz w:val="24"/>
          <w:szCs w:val="24"/>
        </w:rPr>
      </w:pPr>
      <w:r w:rsidRPr="008C7D5A">
        <w:rPr>
          <w:rFonts w:ascii="Times New Roman" w:hAnsi="Times New Roman" w:cs="Times New Roman"/>
          <w:sz w:val="24"/>
          <w:szCs w:val="24"/>
        </w:rPr>
        <w:t>If you were to install this kind of products at home, how would you prefer to do?</w:t>
      </w:r>
    </w:p>
    <w:p w:rsidR="00431F96" w:rsidRPr="008C7D5A" w:rsidRDefault="00431F96" w:rsidP="00183633">
      <w:pPr>
        <w:spacing w:after="191" w:line="360" w:lineRule="auto"/>
        <w:ind w:left="386"/>
        <w:jc w:val="both"/>
        <w:rPr>
          <w:rFonts w:ascii="Times New Roman" w:hAnsi="Times New Roman" w:cs="Times New Roman"/>
          <w:sz w:val="24"/>
          <w:szCs w:val="24"/>
        </w:rPr>
      </w:pPr>
      <w:r w:rsidRPr="008C7D5A">
        <w:rPr>
          <w:rFonts w:ascii="Times New Roman" w:hAnsi="Times New Roman" w:cs="Times New Roman"/>
          <w:sz w:val="24"/>
          <w:szCs w:val="24"/>
        </w:rPr>
        <w:t>Mark only one oval.</w:t>
      </w:r>
    </w:p>
    <w:p w:rsidR="00431F96" w:rsidRPr="008C7D5A" w:rsidRDefault="00431F96" w:rsidP="00183633">
      <w:pPr>
        <w:spacing w:line="240" w:lineRule="auto"/>
        <w:ind w:left="476"/>
        <w:jc w:val="both"/>
        <w:rPr>
          <w:rFonts w:ascii="Times New Roman" w:hAnsi="Times New Roman" w:cs="Times New Roman"/>
          <w:sz w:val="24"/>
          <w:szCs w:val="24"/>
        </w:rPr>
      </w:pPr>
      <w:r w:rsidRPr="008C7D5A">
        <w:rPr>
          <w:rFonts w:ascii="Times New Roman" w:eastAsia="Calibri" w:hAnsi="Times New Roman" w:cs="Times New Roman"/>
          <w:noProof/>
          <w:sz w:val="24"/>
          <w:szCs w:val="24"/>
          <w:lang w:eastAsia="en-GB"/>
        </w:rPr>
        <w:lastRenderedPageBreak/>
        <mc:AlternateContent>
          <mc:Choice Requires="wpg">
            <w:drawing>
              <wp:anchor distT="0" distB="0" distL="114300" distR="114300" simplePos="0" relativeHeight="251666432" behindDoc="0" locked="0" layoutInCell="1" allowOverlap="1" wp14:anchorId="53CB08C3" wp14:editId="2F1C0DF0">
                <wp:simplePos x="0" y="0"/>
                <wp:positionH relativeFrom="column">
                  <wp:posOffset>295686</wp:posOffset>
                </wp:positionH>
                <wp:positionV relativeFrom="paragraph">
                  <wp:posOffset>-26021</wp:posOffset>
                </wp:positionV>
                <wp:extent cx="266700" cy="877824"/>
                <wp:effectExtent l="0" t="0" r="0" b="0"/>
                <wp:wrapSquare wrapText="bothSides"/>
                <wp:docPr id="3124" name="Group 3124"/>
                <wp:cNvGraphicFramePr/>
                <a:graphic xmlns:a="http://schemas.openxmlformats.org/drawingml/2006/main">
                  <a:graphicData uri="http://schemas.microsoft.com/office/word/2010/wordprocessingGroup">
                    <wpg:wgp>
                      <wpg:cNvGrpSpPr/>
                      <wpg:grpSpPr>
                        <a:xfrm>
                          <a:off x="0" y="0"/>
                          <a:ext cx="266700" cy="877824"/>
                          <a:chOff x="0" y="0"/>
                          <a:chExt cx="266700" cy="877824"/>
                        </a:xfrm>
                      </wpg:grpSpPr>
                      <wps:wsp>
                        <wps:cNvPr id="332" name="Shape 332"/>
                        <wps:cNvSpPr/>
                        <wps:spPr>
                          <a:xfrm>
                            <a:off x="0" y="0"/>
                            <a:ext cx="133350" cy="164592"/>
                          </a:xfrm>
                          <a:custGeom>
                            <a:avLst/>
                            <a:gdLst/>
                            <a:ahLst/>
                            <a:cxnLst/>
                            <a:rect l="0" t="0" r="0" b="0"/>
                            <a:pathLst>
                              <a:path w="133350" h="164592">
                                <a:moveTo>
                                  <a:pt x="82296" y="0"/>
                                </a:moveTo>
                                <a:lnTo>
                                  <a:pt x="133350" y="0"/>
                                </a:lnTo>
                                <a:lnTo>
                                  <a:pt x="133350" y="6096"/>
                                </a:lnTo>
                                <a:lnTo>
                                  <a:pt x="82296" y="6096"/>
                                </a:lnTo>
                                <a:cubicBezTo>
                                  <a:pt x="39624" y="6096"/>
                                  <a:pt x="6096" y="41148"/>
                                  <a:pt x="6096" y="82296"/>
                                </a:cubicBezTo>
                                <a:cubicBezTo>
                                  <a:pt x="6096" y="124968"/>
                                  <a:pt x="39624" y="158496"/>
                                  <a:pt x="82296" y="158496"/>
                                </a:cubicBezTo>
                                <a:lnTo>
                                  <a:pt x="133350" y="158496"/>
                                </a:lnTo>
                                <a:lnTo>
                                  <a:pt x="133350" y="164592"/>
                                </a:lnTo>
                                <a:lnTo>
                                  <a:pt x="82296" y="164592"/>
                                </a:lnTo>
                                <a:cubicBezTo>
                                  <a:pt x="36576" y="164592"/>
                                  <a:pt x="0" y="128016"/>
                                  <a:pt x="0" y="82296"/>
                                </a:cubicBezTo>
                                <a:cubicBezTo>
                                  <a:pt x="0" y="36576"/>
                                  <a:pt x="36576" y="0"/>
                                  <a:pt x="82296" y="0"/>
                                </a:cubicBez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333" name="Shape 333"/>
                        <wps:cNvSpPr/>
                        <wps:spPr>
                          <a:xfrm>
                            <a:off x="133350" y="0"/>
                            <a:ext cx="133350" cy="164592"/>
                          </a:xfrm>
                          <a:custGeom>
                            <a:avLst/>
                            <a:gdLst/>
                            <a:ahLst/>
                            <a:cxnLst/>
                            <a:rect l="0" t="0" r="0" b="0"/>
                            <a:pathLst>
                              <a:path w="133350" h="164592">
                                <a:moveTo>
                                  <a:pt x="0" y="0"/>
                                </a:moveTo>
                                <a:lnTo>
                                  <a:pt x="51054" y="0"/>
                                </a:lnTo>
                                <a:cubicBezTo>
                                  <a:pt x="96774" y="0"/>
                                  <a:pt x="133350" y="36576"/>
                                  <a:pt x="133350" y="82296"/>
                                </a:cubicBezTo>
                                <a:cubicBezTo>
                                  <a:pt x="133350" y="128016"/>
                                  <a:pt x="96774" y="164592"/>
                                  <a:pt x="51054" y="164592"/>
                                </a:cubicBezTo>
                                <a:lnTo>
                                  <a:pt x="0" y="164592"/>
                                </a:lnTo>
                                <a:lnTo>
                                  <a:pt x="0" y="158496"/>
                                </a:lnTo>
                                <a:lnTo>
                                  <a:pt x="51054" y="158496"/>
                                </a:lnTo>
                                <a:cubicBezTo>
                                  <a:pt x="93726" y="158496"/>
                                  <a:pt x="127254" y="124968"/>
                                  <a:pt x="127254" y="82296"/>
                                </a:cubicBezTo>
                                <a:cubicBezTo>
                                  <a:pt x="127254" y="41148"/>
                                  <a:pt x="93726" y="6096"/>
                                  <a:pt x="51054" y="6096"/>
                                </a:cubicBezTo>
                                <a:lnTo>
                                  <a:pt x="0" y="6096"/>
                                </a:lnTo>
                                <a:lnTo>
                                  <a:pt x="0" y="0"/>
                                </a:ln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334" name="Shape 334"/>
                        <wps:cNvSpPr/>
                        <wps:spPr>
                          <a:xfrm>
                            <a:off x="0" y="237744"/>
                            <a:ext cx="133350" cy="164592"/>
                          </a:xfrm>
                          <a:custGeom>
                            <a:avLst/>
                            <a:gdLst/>
                            <a:ahLst/>
                            <a:cxnLst/>
                            <a:rect l="0" t="0" r="0" b="0"/>
                            <a:pathLst>
                              <a:path w="133350" h="164592">
                                <a:moveTo>
                                  <a:pt x="82296" y="0"/>
                                </a:moveTo>
                                <a:lnTo>
                                  <a:pt x="133350" y="0"/>
                                </a:lnTo>
                                <a:lnTo>
                                  <a:pt x="133350" y="6096"/>
                                </a:lnTo>
                                <a:lnTo>
                                  <a:pt x="82296" y="6096"/>
                                </a:lnTo>
                                <a:cubicBezTo>
                                  <a:pt x="39624" y="6096"/>
                                  <a:pt x="6096" y="39624"/>
                                  <a:pt x="6096" y="82296"/>
                                </a:cubicBezTo>
                                <a:cubicBezTo>
                                  <a:pt x="6096" y="124968"/>
                                  <a:pt x="39624" y="158496"/>
                                  <a:pt x="82296" y="158496"/>
                                </a:cubicBezTo>
                                <a:lnTo>
                                  <a:pt x="133350" y="158496"/>
                                </a:lnTo>
                                <a:lnTo>
                                  <a:pt x="133350" y="164592"/>
                                </a:lnTo>
                                <a:lnTo>
                                  <a:pt x="82296" y="164592"/>
                                </a:lnTo>
                                <a:cubicBezTo>
                                  <a:pt x="36576" y="164592"/>
                                  <a:pt x="0" y="128016"/>
                                  <a:pt x="0" y="82296"/>
                                </a:cubicBezTo>
                                <a:cubicBezTo>
                                  <a:pt x="0" y="36576"/>
                                  <a:pt x="36576" y="0"/>
                                  <a:pt x="82296" y="0"/>
                                </a:cubicBez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335" name="Shape 335"/>
                        <wps:cNvSpPr/>
                        <wps:spPr>
                          <a:xfrm>
                            <a:off x="133350" y="237744"/>
                            <a:ext cx="133350" cy="164592"/>
                          </a:xfrm>
                          <a:custGeom>
                            <a:avLst/>
                            <a:gdLst/>
                            <a:ahLst/>
                            <a:cxnLst/>
                            <a:rect l="0" t="0" r="0" b="0"/>
                            <a:pathLst>
                              <a:path w="133350" h="164592">
                                <a:moveTo>
                                  <a:pt x="0" y="0"/>
                                </a:moveTo>
                                <a:lnTo>
                                  <a:pt x="51054" y="0"/>
                                </a:lnTo>
                                <a:cubicBezTo>
                                  <a:pt x="96774" y="0"/>
                                  <a:pt x="133350" y="36576"/>
                                  <a:pt x="133350" y="82296"/>
                                </a:cubicBezTo>
                                <a:cubicBezTo>
                                  <a:pt x="133350" y="128016"/>
                                  <a:pt x="96774" y="164592"/>
                                  <a:pt x="51054" y="164592"/>
                                </a:cubicBezTo>
                                <a:lnTo>
                                  <a:pt x="0" y="164592"/>
                                </a:lnTo>
                                <a:lnTo>
                                  <a:pt x="0" y="158496"/>
                                </a:lnTo>
                                <a:lnTo>
                                  <a:pt x="51054" y="158496"/>
                                </a:lnTo>
                                <a:cubicBezTo>
                                  <a:pt x="93726" y="158496"/>
                                  <a:pt x="127254" y="124968"/>
                                  <a:pt x="127254" y="82296"/>
                                </a:cubicBezTo>
                                <a:cubicBezTo>
                                  <a:pt x="127254" y="39624"/>
                                  <a:pt x="93726" y="6096"/>
                                  <a:pt x="51054" y="6096"/>
                                </a:cubicBezTo>
                                <a:lnTo>
                                  <a:pt x="0" y="6096"/>
                                </a:lnTo>
                                <a:lnTo>
                                  <a:pt x="0" y="0"/>
                                </a:ln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336" name="Shape 336"/>
                        <wps:cNvSpPr/>
                        <wps:spPr>
                          <a:xfrm>
                            <a:off x="0" y="473964"/>
                            <a:ext cx="133350" cy="166116"/>
                          </a:xfrm>
                          <a:custGeom>
                            <a:avLst/>
                            <a:gdLst/>
                            <a:ahLst/>
                            <a:cxnLst/>
                            <a:rect l="0" t="0" r="0" b="0"/>
                            <a:pathLst>
                              <a:path w="133350" h="166116">
                                <a:moveTo>
                                  <a:pt x="82296" y="0"/>
                                </a:moveTo>
                                <a:lnTo>
                                  <a:pt x="133350" y="0"/>
                                </a:lnTo>
                                <a:lnTo>
                                  <a:pt x="133350" y="7620"/>
                                </a:lnTo>
                                <a:lnTo>
                                  <a:pt x="82296" y="7620"/>
                                </a:lnTo>
                                <a:cubicBezTo>
                                  <a:pt x="39624" y="7620"/>
                                  <a:pt x="6096" y="41148"/>
                                  <a:pt x="6096" y="83820"/>
                                </a:cubicBezTo>
                                <a:cubicBezTo>
                                  <a:pt x="6096" y="124968"/>
                                  <a:pt x="39624" y="160020"/>
                                  <a:pt x="82296" y="160020"/>
                                </a:cubicBezTo>
                                <a:lnTo>
                                  <a:pt x="133350" y="160020"/>
                                </a:lnTo>
                                <a:lnTo>
                                  <a:pt x="133350" y="166116"/>
                                </a:lnTo>
                                <a:lnTo>
                                  <a:pt x="82296" y="166116"/>
                                </a:lnTo>
                                <a:cubicBezTo>
                                  <a:pt x="36576" y="166116"/>
                                  <a:pt x="0" y="129540"/>
                                  <a:pt x="0" y="83820"/>
                                </a:cubicBezTo>
                                <a:cubicBezTo>
                                  <a:pt x="0" y="38100"/>
                                  <a:pt x="36576" y="0"/>
                                  <a:pt x="82296" y="0"/>
                                </a:cubicBez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337" name="Shape 337"/>
                        <wps:cNvSpPr/>
                        <wps:spPr>
                          <a:xfrm>
                            <a:off x="133350" y="473964"/>
                            <a:ext cx="133350" cy="166116"/>
                          </a:xfrm>
                          <a:custGeom>
                            <a:avLst/>
                            <a:gdLst/>
                            <a:ahLst/>
                            <a:cxnLst/>
                            <a:rect l="0" t="0" r="0" b="0"/>
                            <a:pathLst>
                              <a:path w="133350" h="166116">
                                <a:moveTo>
                                  <a:pt x="0" y="0"/>
                                </a:moveTo>
                                <a:lnTo>
                                  <a:pt x="51054" y="0"/>
                                </a:lnTo>
                                <a:cubicBezTo>
                                  <a:pt x="96774" y="0"/>
                                  <a:pt x="133350" y="38100"/>
                                  <a:pt x="133350" y="83820"/>
                                </a:cubicBezTo>
                                <a:cubicBezTo>
                                  <a:pt x="133350" y="129540"/>
                                  <a:pt x="96774" y="166116"/>
                                  <a:pt x="51054" y="166116"/>
                                </a:cubicBezTo>
                                <a:lnTo>
                                  <a:pt x="0" y="166116"/>
                                </a:lnTo>
                                <a:lnTo>
                                  <a:pt x="0" y="160020"/>
                                </a:lnTo>
                                <a:lnTo>
                                  <a:pt x="51054" y="160020"/>
                                </a:lnTo>
                                <a:cubicBezTo>
                                  <a:pt x="93726" y="160020"/>
                                  <a:pt x="127254" y="124968"/>
                                  <a:pt x="127254" y="83820"/>
                                </a:cubicBezTo>
                                <a:cubicBezTo>
                                  <a:pt x="127254" y="41148"/>
                                  <a:pt x="93726" y="7620"/>
                                  <a:pt x="51054" y="7620"/>
                                </a:cubicBezTo>
                                <a:lnTo>
                                  <a:pt x="0" y="7620"/>
                                </a:lnTo>
                                <a:lnTo>
                                  <a:pt x="0" y="0"/>
                                </a:ln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338" name="Shape 338"/>
                        <wps:cNvSpPr/>
                        <wps:spPr>
                          <a:xfrm>
                            <a:off x="0" y="711708"/>
                            <a:ext cx="133350" cy="166116"/>
                          </a:xfrm>
                          <a:custGeom>
                            <a:avLst/>
                            <a:gdLst/>
                            <a:ahLst/>
                            <a:cxnLst/>
                            <a:rect l="0" t="0" r="0" b="0"/>
                            <a:pathLst>
                              <a:path w="133350" h="166116">
                                <a:moveTo>
                                  <a:pt x="82296" y="0"/>
                                </a:moveTo>
                                <a:lnTo>
                                  <a:pt x="133350" y="0"/>
                                </a:lnTo>
                                <a:lnTo>
                                  <a:pt x="133350" y="6096"/>
                                </a:lnTo>
                                <a:lnTo>
                                  <a:pt x="82296" y="6096"/>
                                </a:lnTo>
                                <a:cubicBezTo>
                                  <a:pt x="39624" y="6096"/>
                                  <a:pt x="6096" y="41148"/>
                                  <a:pt x="6096" y="82296"/>
                                </a:cubicBezTo>
                                <a:cubicBezTo>
                                  <a:pt x="6096" y="124968"/>
                                  <a:pt x="39624" y="158496"/>
                                  <a:pt x="82296" y="158496"/>
                                </a:cubicBezTo>
                                <a:lnTo>
                                  <a:pt x="133350" y="158496"/>
                                </a:lnTo>
                                <a:lnTo>
                                  <a:pt x="133350" y="166116"/>
                                </a:lnTo>
                                <a:lnTo>
                                  <a:pt x="82296" y="166116"/>
                                </a:lnTo>
                                <a:cubicBezTo>
                                  <a:pt x="36576" y="166116"/>
                                  <a:pt x="0" y="128016"/>
                                  <a:pt x="0" y="82296"/>
                                </a:cubicBezTo>
                                <a:cubicBezTo>
                                  <a:pt x="0" y="36576"/>
                                  <a:pt x="36576" y="0"/>
                                  <a:pt x="82296" y="0"/>
                                </a:cubicBez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339" name="Shape 339"/>
                        <wps:cNvSpPr/>
                        <wps:spPr>
                          <a:xfrm>
                            <a:off x="133350" y="711708"/>
                            <a:ext cx="133350" cy="166116"/>
                          </a:xfrm>
                          <a:custGeom>
                            <a:avLst/>
                            <a:gdLst/>
                            <a:ahLst/>
                            <a:cxnLst/>
                            <a:rect l="0" t="0" r="0" b="0"/>
                            <a:pathLst>
                              <a:path w="133350" h="166116">
                                <a:moveTo>
                                  <a:pt x="0" y="0"/>
                                </a:moveTo>
                                <a:lnTo>
                                  <a:pt x="51054" y="0"/>
                                </a:lnTo>
                                <a:cubicBezTo>
                                  <a:pt x="96774" y="0"/>
                                  <a:pt x="133350" y="36576"/>
                                  <a:pt x="133350" y="82296"/>
                                </a:cubicBezTo>
                                <a:cubicBezTo>
                                  <a:pt x="133350" y="128016"/>
                                  <a:pt x="96774" y="166116"/>
                                  <a:pt x="51054" y="166116"/>
                                </a:cubicBezTo>
                                <a:lnTo>
                                  <a:pt x="0" y="166116"/>
                                </a:lnTo>
                                <a:lnTo>
                                  <a:pt x="0" y="158496"/>
                                </a:lnTo>
                                <a:lnTo>
                                  <a:pt x="51054" y="158496"/>
                                </a:lnTo>
                                <a:cubicBezTo>
                                  <a:pt x="93726" y="158496"/>
                                  <a:pt x="127254" y="124968"/>
                                  <a:pt x="127254" y="82296"/>
                                </a:cubicBezTo>
                                <a:cubicBezTo>
                                  <a:pt x="127254" y="41148"/>
                                  <a:pt x="93726" y="6096"/>
                                  <a:pt x="51054" y="6096"/>
                                </a:cubicBezTo>
                                <a:lnTo>
                                  <a:pt x="0" y="6096"/>
                                </a:lnTo>
                                <a:lnTo>
                                  <a:pt x="0" y="0"/>
                                </a:ln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g:wgp>
                  </a:graphicData>
                </a:graphic>
              </wp:anchor>
            </w:drawing>
          </mc:Choice>
          <mc:Fallback>
            <w:pict>
              <v:group w14:anchorId="4A3FB947" id="Group 3124" o:spid="_x0000_s1026" style="position:absolute;margin-left:23.3pt;margin-top:-2.05pt;width:21pt;height:69.1pt;z-index:251666432" coordsize="2667,87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">
                <v:shape id="Shape 332" o:spid="_x0000_s1027" style="position:absolute;width:1333;height:1645;visibility:visible;mso-wrap-style:square;v-text-anchor:top" coordsize="133350,164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" path="m82296,r51054,l133350,6096r-51054,c39624,6096,6096,41148,6096,82296v,42672,33528,76200,76200,76200l133350,158496r,6096l82296,164592c36576,164592,,128016,,82296,,36576,36576,,82296,xe" fillcolor="#999" stroked="f" strokeweight="0">
                  <v:stroke miterlimit="83231f" joinstyle="miter"/>
                  <v:path arrowok="t" textboxrect="0,0,133350,164592"/>
                </v:shape>
                <v:shape id="Shape 333" o:spid="_x0000_s1028" style="position:absolute;left:1333;width:1334;height:1645;visibility:visible;mso-wrap-style:square;v-text-anchor:top" coordsize="133350,164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" path="m,l51054,v45720,,82296,36576,82296,82296c133350,128016,96774,164592,51054,164592l,164592r,-6096l51054,158496v42672,,76200,-33528,76200,-76200c127254,41148,93726,6096,51054,6096l,6096,,xe" fillcolor="#999" stroked="f" strokeweight="0">
                  <v:stroke miterlimit="83231f" joinstyle="miter"/>
                  <v:path arrowok="t" textboxrect="0,0,133350,164592"/>
                </v:shape>
                <v:shape id="Shape 334" o:spid="_x0000_s1029" style="position:absolute;top:2377;width:1333;height:1646;visibility:visible;mso-wrap-style:square;v-text-anchor:top" coordsize="133350,164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" path="m82296,r51054,l133350,6096r-51054,c39624,6096,6096,39624,6096,82296v,42672,33528,76200,76200,76200l133350,158496r,6096l82296,164592c36576,164592,,128016,,82296,,36576,36576,,82296,xe" fillcolor="#999" stroked="f" strokeweight="0">
                  <v:stroke miterlimit="83231f" joinstyle="miter"/>
                  <v:path arrowok="t" textboxrect="0,0,133350,164592"/>
                </v:shape>
                <v:shape id="Shape 335" o:spid="_x0000_s1030" style="position:absolute;left:1333;top:2377;width:1334;height:1646;visibility:visible;mso-wrap-style:square;v-text-anchor:top" coordsize="133350,164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" path="m,l51054,v45720,,82296,36576,82296,82296c133350,128016,96774,164592,51054,164592l,164592r,-6096l51054,158496v42672,,76200,-33528,76200,-76200c127254,39624,93726,6096,51054,6096l,6096,,xe" fillcolor="#999" stroked="f" strokeweight="0">
                  <v:stroke miterlimit="83231f" joinstyle="miter"/>
                  <v:path arrowok="t" textboxrect="0,0,133350,164592"/>
                </v:shape>
                <v:shape id="Shape 336" o:spid="_x0000_s1031" style="position:absolute;top:4739;width:1333;height:1661;visibility:visible;mso-wrap-style:square;v-text-anchor:top" coordsize="133350,166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" path="m82296,r51054,l133350,7620r-51054,c39624,7620,6096,41148,6096,83820v,41148,33528,76200,76200,76200l133350,160020r,6096l82296,166116c36576,166116,,129540,,83820,,38100,36576,,82296,xe" fillcolor="#999" stroked="f" strokeweight="0">
                  <v:stroke miterlimit="83231f" joinstyle="miter"/>
                  <v:path arrowok="t" textboxrect="0,0,133350,166116"/>
                </v:shape>
                <v:shape id="Shape 337" o:spid="_x0000_s1032" style="position:absolute;left:1333;top:4739;width:1334;height:1661;visibility:visible;mso-wrap-style:square;v-text-anchor:top" coordsize="133350,166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" path="m,l51054,v45720,,82296,38100,82296,83820c133350,129540,96774,166116,51054,166116l,166116r,-6096l51054,160020v42672,,76200,-35052,76200,-76200c127254,41148,93726,7620,51054,7620l,7620,,xe" fillcolor="#999" stroked="f" strokeweight="0">
                  <v:stroke miterlimit="83231f" joinstyle="miter"/>
                  <v:path arrowok="t" textboxrect="0,0,133350,166116"/>
                </v:shape>
                <v:shape id="Shape 338" o:spid="_x0000_s1033" style="position:absolute;top:7117;width:1333;height:1661;visibility:visible;mso-wrap-style:square;v-text-anchor:top" coordsize="133350,166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" path="m82296,r51054,l133350,6096r-51054,c39624,6096,6096,41148,6096,82296v,42672,33528,76200,76200,76200l133350,158496r,7620l82296,166116c36576,166116,,128016,,82296,,36576,36576,,82296,xe" fillcolor="#999" stroked="f" strokeweight="0">
                  <v:stroke miterlimit="83231f" joinstyle="miter"/>
                  <v:path arrowok="t" textboxrect="0,0,133350,166116"/>
                </v:shape>
                <v:shape id="Shape 339" o:spid="_x0000_s1034" style="position:absolute;left:1333;top:7117;width:1334;height:1661;visibility:visible;mso-wrap-style:square;v-text-anchor:top" coordsize="133350,166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" path="m,l51054,v45720,,82296,36576,82296,82296c133350,128016,96774,166116,51054,166116l,166116r,-7620l51054,158496v42672,,76200,-33528,76200,-76200c127254,41148,93726,6096,51054,6096l,6096,,xe" fillcolor="#999" stroked="f" strokeweight="0">
                  <v:stroke miterlimit="83231f" joinstyle="miter"/>
                  <v:path arrowok="t" textboxrect="0,0,133350,166116"/>
                </v:shape>
                <w10:wrap type="square"/>
              </v:group>
            </w:pict>
          </mc:Fallback>
        </mc:AlternateContent>
      </w:r>
      <w:r w:rsidRPr="008C7D5A">
        <w:rPr>
          <w:rFonts w:ascii="Times New Roman" w:hAnsi="Times New Roman" w:cs="Times New Roman"/>
          <w:sz w:val="24"/>
          <w:szCs w:val="24"/>
        </w:rPr>
        <w:t>Choose, receive it at home and install it yourself</w:t>
      </w:r>
    </w:p>
    <w:p w:rsidR="00431F96" w:rsidRPr="008C7D5A" w:rsidRDefault="00431F96" w:rsidP="00183633">
      <w:pPr>
        <w:spacing w:line="240" w:lineRule="auto"/>
        <w:ind w:left="476"/>
        <w:jc w:val="both"/>
        <w:rPr>
          <w:rFonts w:ascii="Times New Roman" w:hAnsi="Times New Roman" w:cs="Times New Roman"/>
          <w:sz w:val="24"/>
          <w:szCs w:val="24"/>
        </w:rPr>
      </w:pPr>
      <w:r w:rsidRPr="008C7D5A">
        <w:rPr>
          <w:rFonts w:ascii="Times New Roman" w:hAnsi="Times New Roman" w:cs="Times New Roman"/>
          <w:sz w:val="24"/>
          <w:szCs w:val="24"/>
        </w:rPr>
        <w:t>Get an expertise before choosing and install it yourself</w:t>
      </w:r>
    </w:p>
    <w:p w:rsidR="00431F96" w:rsidRPr="008C7D5A" w:rsidRDefault="00431F96" w:rsidP="00183633">
      <w:pPr>
        <w:spacing w:line="240" w:lineRule="auto"/>
        <w:ind w:left="476"/>
        <w:jc w:val="both"/>
        <w:rPr>
          <w:rFonts w:ascii="Times New Roman" w:hAnsi="Times New Roman" w:cs="Times New Roman"/>
          <w:sz w:val="24"/>
          <w:szCs w:val="24"/>
        </w:rPr>
      </w:pPr>
      <w:r w:rsidRPr="008C7D5A">
        <w:rPr>
          <w:rFonts w:ascii="Times New Roman" w:hAnsi="Times New Roman" w:cs="Times New Roman"/>
          <w:sz w:val="24"/>
          <w:szCs w:val="24"/>
        </w:rPr>
        <w:t>Get an expertise before choosing and having it installed by a professional</w:t>
      </w:r>
    </w:p>
    <w:p w:rsidR="00431F96" w:rsidRPr="008C7D5A" w:rsidRDefault="00431F96" w:rsidP="00183633">
      <w:pPr>
        <w:spacing w:after="407" w:line="240" w:lineRule="auto"/>
        <w:ind w:left="476"/>
        <w:jc w:val="both"/>
        <w:rPr>
          <w:rFonts w:ascii="Times New Roman" w:hAnsi="Times New Roman" w:cs="Times New Roman"/>
          <w:sz w:val="24"/>
          <w:szCs w:val="24"/>
        </w:rPr>
      </w:pPr>
      <w:r w:rsidRPr="008C7D5A">
        <w:rPr>
          <w:rFonts w:ascii="Times New Roman" w:hAnsi="Times New Roman" w:cs="Times New Roman"/>
          <w:sz w:val="24"/>
          <w:szCs w:val="24"/>
        </w:rPr>
        <w:t>Have an all included solution</w:t>
      </w:r>
    </w:p>
    <w:p w:rsidR="00431F96" w:rsidRPr="008C7D5A" w:rsidRDefault="00431F96" w:rsidP="00183633">
      <w:pPr>
        <w:numPr>
          <w:ilvl w:val="0"/>
          <w:numId w:val="16"/>
        </w:numPr>
        <w:spacing w:after="187" w:line="360" w:lineRule="auto"/>
        <w:ind w:hanging="326"/>
        <w:jc w:val="both"/>
        <w:rPr>
          <w:rFonts w:ascii="Times New Roman" w:hAnsi="Times New Roman" w:cs="Times New Roman"/>
          <w:sz w:val="24"/>
          <w:szCs w:val="24"/>
        </w:rPr>
      </w:pPr>
      <w:r w:rsidRPr="008C7D5A">
        <w:rPr>
          <w:rFonts w:ascii="Times New Roman" w:hAnsi="Times New Roman" w:cs="Times New Roman"/>
          <w:sz w:val="24"/>
          <w:szCs w:val="24"/>
        </w:rPr>
        <w:t>Would you allow your smart home to record your house health status? (In case of power failure, smoke, fire) Mark only one oval.</w:t>
      </w:r>
    </w:p>
    <w:p w:rsidR="00431F96" w:rsidRPr="008C7D5A" w:rsidRDefault="00431F96" w:rsidP="00183633">
      <w:pPr>
        <w:spacing w:line="240" w:lineRule="auto"/>
        <w:ind w:left="476"/>
        <w:jc w:val="both"/>
        <w:rPr>
          <w:rFonts w:ascii="Times New Roman" w:hAnsi="Times New Roman" w:cs="Times New Roman"/>
          <w:sz w:val="24"/>
          <w:szCs w:val="24"/>
        </w:rPr>
      </w:pPr>
      <w:r w:rsidRPr="008C7D5A">
        <w:rPr>
          <w:rFonts w:ascii="Times New Roman" w:eastAsia="Calibri" w:hAnsi="Times New Roman" w:cs="Times New Roman"/>
          <w:noProof/>
          <w:sz w:val="24"/>
          <w:szCs w:val="24"/>
          <w:lang w:eastAsia="en-GB"/>
        </w:rPr>
        <mc:AlternateContent>
          <mc:Choice Requires="wpg">
            <w:drawing>
              <wp:anchor distT="0" distB="0" distL="114300" distR="114300" simplePos="0" relativeHeight="251667456" behindDoc="0" locked="0" layoutInCell="1" allowOverlap="1" wp14:anchorId="624F75A5" wp14:editId="1D612365">
                <wp:simplePos x="0" y="0"/>
                <wp:positionH relativeFrom="column">
                  <wp:posOffset>295686</wp:posOffset>
                </wp:positionH>
                <wp:positionV relativeFrom="paragraph">
                  <wp:posOffset>-26022</wp:posOffset>
                </wp:positionV>
                <wp:extent cx="266700" cy="402337"/>
                <wp:effectExtent l="0" t="0" r="0" b="0"/>
                <wp:wrapSquare wrapText="bothSides"/>
                <wp:docPr id="3127" name="Group 3127"/>
                <wp:cNvGraphicFramePr/>
                <a:graphic xmlns:a="http://schemas.openxmlformats.org/drawingml/2006/main">
                  <a:graphicData uri="http://schemas.microsoft.com/office/word/2010/wordprocessingGroup">
                    <wpg:wgp>
                      <wpg:cNvGrpSpPr/>
                      <wpg:grpSpPr>
                        <a:xfrm>
                          <a:off x="0" y="0"/>
                          <a:ext cx="266700" cy="402337"/>
                          <a:chOff x="0" y="0"/>
                          <a:chExt cx="266700" cy="402337"/>
                        </a:xfrm>
                      </wpg:grpSpPr>
                      <wps:wsp>
                        <wps:cNvPr id="340" name="Shape 340"/>
                        <wps:cNvSpPr/>
                        <wps:spPr>
                          <a:xfrm>
                            <a:off x="0" y="0"/>
                            <a:ext cx="133350" cy="164592"/>
                          </a:xfrm>
                          <a:custGeom>
                            <a:avLst/>
                            <a:gdLst/>
                            <a:ahLst/>
                            <a:cxnLst/>
                            <a:rect l="0" t="0" r="0" b="0"/>
                            <a:pathLst>
                              <a:path w="133350" h="164592">
                                <a:moveTo>
                                  <a:pt x="82296" y="0"/>
                                </a:moveTo>
                                <a:lnTo>
                                  <a:pt x="133350" y="0"/>
                                </a:lnTo>
                                <a:lnTo>
                                  <a:pt x="133350" y="6096"/>
                                </a:lnTo>
                                <a:lnTo>
                                  <a:pt x="82296" y="6096"/>
                                </a:lnTo>
                                <a:cubicBezTo>
                                  <a:pt x="39624" y="6096"/>
                                  <a:pt x="6096" y="39624"/>
                                  <a:pt x="6096" y="82296"/>
                                </a:cubicBezTo>
                                <a:cubicBezTo>
                                  <a:pt x="6096" y="124968"/>
                                  <a:pt x="39624" y="158496"/>
                                  <a:pt x="82296" y="158496"/>
                                </a:cubicBezTo>
                                <a:lnTo>
                                  <a:pt x="133350" y="158496"/>
                                </a:lnTo>
                                <a:lnTo>
                                  <a:pt x="133350" y="164592"/>
                                </a:lnTo>
                                <a:lnTo>
                                  <a:pt x="82296" y="164592"/>
                                </a:lnTo>
                                <a:cubicBezTo>
                                  <a:pt x="36576" y="164592"/>
                                  <a:pt x="0" y="128016"/>
                                  <a:pt x="0" y="82296"/>
                                </a:cubicBezTo>
                                <a:cubicBezTo>
                                  <a:pt x="0" y="36576"/>
                                  <a:pt x="36576" y="0"/>
                                  <a:pt x="82296" y="0"/>
                                </a:cubicBez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341" name="Shape 341"/>
                        <wps:cNvSpPr/>
                        <wps:spPr>
                          <a:xfrm>
                            <a:off x="133350" y="0"/>
                            <a:ext cx="133350" cy="164592"/>
                          </a:xfrm>
                          <a:custGeom>
                            <a:avLst/>
                            <a:gdLst/>
                            <a:ahLst/>
                            <a:cxnLst/>
                            <a:rect l="0" t="0" r="0" b="0"/>
                            <a:pathLst>
                              <a:path w="133350" h="164592">
                                <a:moveTo>
                                  <a:pt x="0" y="0"/>
                                </a:moveTo>
                                <a:lnTo>
                                  <a:pt x="51054" y="0"/>
                                </a:lnTo>
                                <a:cubicBezTo>
                                  <a:pt x="96774" y="0"/>
                                  <a:pt x="133350" y="36576"/>
                                  <a:pt x="133350" y="82296"/>
                                </a:cubicBezTo>
                                <a:cubicBezTo>
                                  <a:pt x="133350" y="128016"/>
                                  <a:pt x="96774" y="164592"/>
                                  <a:pt x="51054" y="164592"/>
                                </a:cubicBezTo>
                                <a:lnTo>
                                  <a:pt x="0" y="164592"/>
                                </a:lnTo>
                                <a:lnTo>
                                  <a:pt x="0" y="158496"/>
                                </a:lnTo>
                                <a:lnTo>
                                  <a:pt x="51054" y="158496"/>
                                </a:lnTo>
                                <a:cubicBezTo>
                                  <a:pt x="93726" y="158496"/>
                                  <a:pt x="127254" y="124968"/>
                                  <a:pt x="127254" y="82296"/>
                                </a:cubicBezTo>
                                <a:cubicBezTo>
                                  <a:pt x="127254" y="39624"/>
                                  <a:pt x="93726" y="6096"/>
                                  <a:pt x="51054" y="6096"/>
                                </a:cubicBezTo>
                                <a:lnTo>
                                  <a:pt x="0" y="6096"/>
                                </a:lnTo>
                                <a:lnTo>
                                  <a:pt x="0" y="0"/>
                                </a:ln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342" name="Shape 342"/>
                        <wps:cNvSpPr/>
                        <wps:spPr>
                          <a:xfrm>
                            <a:off x="0" y="237744"/>
                            <a:ext cx="133350" cy="164592"/>
                          </a:xfrm>
                          <a:custGeom>
                            <a:avLst/>
                            <a:gdLst/>
                            <a:ahLst/>
                            <a:cxnLst/>
                            <a:rect l="0" t="0" r="0" b="0"/>
                            <a:pathLst>
                              <a:path w="133350" h="164592">
                                <a:moveTo>
                                  <a:pt x="82296" y="0"/>
                                </a:moveTo>
                                <a:lnTo>
                                  <a:pt x="133350" y="0"/>
                                </a:lnTo>
                                <a:lnTo>
                                  <a:pt x="133350" y="6096"/>
                                </a:lnTo>
                                <a:lnTo>
                                  <a:pt x="82296" y="6096"/>
                                </a:lnTo>
                                <a:cubicBezTo>
                                  <a:pt x="39624" y="6096"/>
                                  <a:pt x="6096" y="39624"/>
                                  <a:pt x="6096" y="82296"/>
                                </a:cubicBezTo>
                                <a:cubicBezTo>
                                  <a:pt x="6096" y="123444"/>
                                  <a:pt x="39624" y="158496"/>
                                  <a:pt x="82296" y="158496"/>
                                </a:cubicBezTo>
                                <a:lnTo>
                                  <a:pt x="133350" y="158496"/>
                                </a:lnTo>
                                <a:lnTo>
                                  <a:pt x="133350" y="164592"/>
                                </a:lnTo>
                                <a:lnTo>
                                  <a:pt x="82296" y="164592"/>
                                </a:lnTo>
                                <a:cubicBezTo>
                                  <a:pt x="36576" y="164592"/>
                                  <a:pt x="0" y="128016"/>
                                  <a:pt x="0" y="82296"/>
                                </a:cubicBezTo>
                                <a:cubicBezTo>
                                  <a:pt x="0" y="36576"/>
                                  <a:pt x="36576" y="0"/>
                                  <a:pt x="82296" y="0"/>
                                </a:cubicBez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343" name="Shape 343"/>
                        <wps:cNvSpPr/>
                        <wps:spPr>
                          <a:xfrm>
                            <a:off x="133350" y="237744"/>
                            <a:ext cx="133350" cy="164592"/>
                          </a:xfrm>
                          <a:custGeom>
                            <a:avLst/>
                            <a:gdLst/>
                            <a:ahLst/>
                            <a:cxnLst/>
                            <a:rect l="0" t="0" r="0" b="0"/>
                            <a:pathLst>
                              <a:path w="133350" h="164592">
                                <a:moveTo>
                                  <a:pt x="0" y="0"/>
                                </a:moveTo>
                                <a:lnTo>
                                  <a:pt x="51054" y="0"/>
                                </a:lnTo>
                                <a:cubicBezTo>
                                  <a:pt x="96774" y="0"/>
                                  <a:pt x="133350" y="36576"/>
                                  <a:pt x="133350" y="82296"/>
                                </a:cubicBezTo>
                                <a:cubicBezTo>
                                  <a:pt x="133350" y="128016"/>
                                  <a:pt x="96774" y="164592"/>
                                  <a:pt x="51054" y="164592"/>
                                </a:cubicBezTo>
                                <a:lnTo>
                                  <a:pt x="0" y="164592"/>
                                </a:lnTo>
                                <a:lnTo>
                                  <a:pt x="0" y="158496"/>
                                </a:lnTo>
                                <a:lnTo>
                                  <a:pt x="51054" y="158496"/>
                                </a:lnTo>
                                <a:cubicBezTo>
                                  <a:pt x="93726" y="158496"/>
                                  <a:pt x="127254" y="123444"/>
                                  <a:pt x="127254" y="82296"/>
                                </a:cubicBezTo>
                                <a:cubicBezTo>
                                  <a:pt x="127254" y="39624"/>
                                  <a:pt x="93726" y="6096"/>
                                  <a:pt x="51054" y="6096"/>
                                </a:cubicBezTo>
                                <a:lnTo>
                                  <a:pt x="0" y="6096"/>
                                </a:lnTo>
                                <a:lnTo>
                                  <a:pt x="0" y="0"/>
                                </a:ln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g:wgp>
                  </a:graphicData>
                </a:graphic>
              </wp:anchor>
            </w:drawing>
          </mc:Choice>
          <mc:Fallback>
            <w:pict>
              <v:group w14:anchorId="36C94919" id="Group 3127" o:spid="_x0000_s1026" style="position:absolute;margin-left:23.3pt;margin-top:-2.05pt;width:21pt;height:31.7pt;z-index:251667456" coordsize="266700,4023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">
                <v:shape id="Shape 340" o:spid="_x0000_s1027" style="position:absolute;width:133350;height:164592;visibility:visible;mso-wrap-style:square;v-text-anchor:top" coordsize="133350,164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" path="m82296,r51054,l133350,6096r-51054,c39624,6096,6096,39624,6096,82296v,42672,33528,76200,76200,76200l133350,158496r,6096l82296,164592c36576,164592,,128016,,82296,,36576,36576,,82296,xe" fillcolor="#999" stroked="f" strokeweight="0">
                  <v:stroke miterlimit="83231f" joinstyle="miter"/>
                  <v:path arrowok="t" textboxrect="0,0,133350,164592"/>
                </v:shape>
                <v:shape id="Shape 341" o:spid="_x0000_s1028" style="position:absolute;left:133350;width:133350;height:164592;visibility:visible;mso-wrap-style:square;v-text-anchor:top" coordsize="133350,164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" path="m,l51054,v45720,,82296,36576,82296,82296c133350,128016,96774,164592,51054,164592l,164592r,-6096l51054,158496v42672,,76200,-33528,76200,-76200c127254,39624,93726,6096,51054,6096l,6096,,xe" fillcolor="#999" stroked="f" strokeweight="0">
                  <v:stroke miterlimit="83231f" joinstyle="miter"/>
                  <v:path arrowok="t" textboxrect="0,0,133350,164592"/>
                </v:shape>
                <v:shape id="Shape 342" o:spid="_x0000_s1029" style="position:absolute;top:237744;width:133350;height:164592;visibility:visible;mso-wrap-style:square;v-text-anchor:top" coordsize="133350,164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" path="m82296,r51054,l133350,6096r-51054,c39624,6096,6096,39624,6096,82296v,41148,33528,76200,76200,76200l133350,158496r,6096l82296,164592c36576,164592,,128016,,82296,,36576,36576,,82296,xe" fillcolor="#999" stroked="f" strokeweight="0">
                  <v:stroke miterlimit="83231f" joinstyle="miter"/>
                  <v:path arrowok="t" textboxrect="0,0,133350,164592"/>
                </v:shape>
                <v:shape id="Shape 343" o:spid="_x0000_s1030" style="position:absolute;left:133350;top:237744;width:133350;height:164592;visibility:visible;mso-wrap-style:square;v-text-anchor:top" coordsize="133350,164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" path="m,l51054,v45720,,82296,36576,82296,82296c133350,128016,96774,164592,51054,164592l,164592r,-6096l51054,158496v42672,,76200,-35052,76200,-76200c127254,39624,93726,6096,51054,6096l,6096,,xe" fillcolor="#999" stroked="f" strokeweight="0">
                  <v:stroke miterlimit="83231f" joinstyle="miter"/>
                  <v:path arrowok="t" textboxrect="0,0,133350,164592"/>
                </v:shape>
                <w10:wrap type="square"/>
              </v:group>
            </w:pict>
          </mc:Fallback>
        </mc:AlternateContent>
      </w:r>
      <w:r w:rsidRPr="008C7D5A">
        <w:rPr>
          <w:rFonts w:ascii="Times New Roman" w:hAnsi="Times New Roman" w:cs="Times New Roman"/>
          <w:sz w:val="24"/>
          <w:szCs w:val="24"/>
        </w:rPr>
        <w:t>Yes</w:t>
      </w:r>
    </w:p>
    <w:p w:rsidR="00431F96" w:rsidRPr="008C7D5A" w:rsidRDefault="00431F96" w:rsidP="00183633">
      <w:pPr>
        <w:spacing w:after="407" w:line="240" w:lineRule="auto"/>
        <w:ind w:left="476"/>
        <w:jc w:val="both"/>
        <w:rPr>
          <w:rFonts w:ascii="Times New Roman" w:hAnsi="Times New Roman" w:cs="Times New Roman"/>
          <w:sz w:val="24"/>
          <w:szCs w:val="24"/>
        </w:rPr>
      </w:pPr>
      <w:r w:rsidRPr="008C7D5A">
        <w:rPr>
          <w:rFonts w:ascii="Times New Roman" w:hAnsi="Times New Roman" w:cs="Times New Roman"/>
          <w:sz w:val="24"/>
          <w:szCs w:val="24"/>
        </w:rPr>
        <w:t>No</w:t>
      </w:r>
    </w:p>
    <w:p w:rsidR="00431F96" w:rsidRPr="008C7D5A" w:rsidRDefault="00431F96" w:rsidP="00183633">
      <w:pPr>
        <w:numPr>
          <w:ilvl w:val="0"/>
          <w:numId w:val="16"/>
        </w:numPr>
        <w:spacing w:after="31" w:line="360" w:lineRule="auto"/>
        <w:ind w:hanging="326"/>
        <w:jc w:val="both"/>
        <w:rPr>
          <w:rFonts w:ascii="Times New Roman" w:hAnsi="Times New Roman" w:cs="Times New Roman"/>
          <w:sz w:val="24"/>
          <w:szCs w:val="24"/>
        </w:rPr>
      </w:pPr>
      <w:r w:rsidRPr="008C7D5A">
        <w:rPr>
          <w:rFonts w:ascii="Times New Roman" w:hAnsi="Times New Roman" w:cs="Times New Roman"/>
          <w:sz w:val="24"/>
          <w:szCs w:val="24"/>
        </w:rPr>
        <w:t>Why aren't you interested in automating your home?</w:t>
      </w:r>
    </w:p>
    <w:p w:rsidR="00431F96" w:rsidRPr="008C7D5A" w:rsidRDefault="00431F96" w:rsidP="00183633">
      <w:pPr>
        <w:spacing w:after="191" w:line="360" w:lineRule="auto"/>
        <w:ind w:left="386"/>
        <w:jc w:val="both"/>
        <w:rPr>
          <w:rFonts w:ascii="Times New Roman" w:hAnsi="Times New Roman" w:cs="Times New Roman"/>
          <w:sz w:val="24"/>
          <w:szCs w:val="24"/>
        </w:rPr>
      </w:pPr>
      <w:r w:rsidRPr="008C7D5A">
        <w:rPr>
          <w:rFonts w:ascii="Times New Roman" w:hAnsi="Times New Roman" w:cs="Times New Roman"/>
          <w:sz w:val="24"/>
          <w:szCs w:val="24"/>
        </w:rPr>
        <w:t>Mark only one oval.</w:t>
      </w:r>
    </w:p>
    <w:p w:rsidR="00431F96" w:rsidRPr="008C7D5A" w:rsidRDefault="00431F96" w:rsidP="00014C7B">
      <w:pPr>
        <w:spacing w:line="240" w:lineRule="auto"/>
        <w:ind w:left="476"/>
        <w:jc w:val="both"/>
        <w:rPr>
          <w:rFonts w:ascii="Times New Roman" w:hAnsi="Times New Roman" w:cs="Times New Roman"/>
          <w:sz w:val="24"/>
          <w:szCs w:val="24"/>
        </w:rPr>
      </w:pPr>
      <w:r w:rsidRPr="008C7D5A">
        <w:rPr>
          <w:rFonts w:ascii="Times New Roman" w:eastAsia="Calibri" w:hAnsi="Times New Roman" w:cs="Times New Roman"/>
          <w:noProof/>
          <w:sz w:val="24"/>
          <w:szCs w:val="24"/>
          <w:lang w:eastAsia="en-GB"/>
        </w:rPr>
        <mc:AlternateContent>
          <mc:Choice Requires="wpg">
            <w:drawing>
              <wp:anchor distT="0" distB="0" distL="114300" distR="114300" simplePos="0" relativeHeight="251668480" behindDoc="0" locked="0" layoutInCell="1" allowOverlap="1" wp14:anchorId="3297951C" wp14:editId="7C402E95">
                <wp:simplePos x="0" y="0"/>
                <wp:positionH relativeFrom="column">
                  <wp:posOffset>295686</wp:posOffset>
                </wp:positionH>
                <wp:positionV relativeFrom="paragraph">
                  <wp:posOffset>-25998</wp:posOffset>
                </wp:positionV>
                <wp:extent cx="266700" cy="877825"/>
                <wp:effectExtent l="0" t="0" r="0" b="0"/>
                <wp:wrapSquare wrapText="bothSides"/>
                <wp:docPr id="3128" name="Group 3128"/>
                <wp:cNvGraphicFramePr/>
                <a:graphic xmlns:a="http://schemas.openxmlformats.org/drawingml/2006/main">
                  <a:graphicData uri="http://schemas.microsoft.com/office/word/2010/wordprocessingGroup">
                    <wpg:wgp>
                      <wpg:cNvGrpSpPr/>
                      <wpg:grpSpPr>
                        <a:xfrm>
                          <a:off x="0" y="0"/>
                          <a:ext cx="266700" cy="877825"/>
                          <a:chOff x="0" y="0"/>
                          <a:chExt cx="266700" cy="877825"/>
                        </a:xfrm>
                      </wpg:grpSpPr>
                      <wps:wsp>
                        <wps:cNvPr id="344" name="Shape 344"/>
                        <wps:cNvSpPr/>
                        <wps:spPr>
                          <a:xfrm>
                            <a:off x="0" y="0"/>
                            <a:ext cx="133350" cy="166116"/>
                          </a:xfrm>
                          <a:custGeom>
                            <a:avLst/>
                            <a:gdLst/>
                            <a:ahLst/>
                            <a:cxnLst/>
                            <a:rect l="0" t="0" r="0" b="0"/>
                            <a:pathLst>
                              <a:path w="133350" h="166116">
                                <a:moveTo>
                                  <a:pt x="82296" y="0"/>
                                </a:moveTo>
                                <a:lnTo>
                                  <a:pt x="133350" y="0"/>
                                </a:lnTo>
                                <a:lnTo>
                                  <a:pt x="133350" y="7620"/>
                                </a:lnTo>
                                <a:lnTo>
                                  <a:pt x="82296" y="7620"/>
                                </a:lnTo>
                                <a:cubicBezTo>
                                  <a:pt x="39624" y="7620"/>
                                  <a:pt x="6096" y="41148"/>
                                  <a:pt x="6096" y="83820"/>
                                </a:cubicBezTo>
                                <a:cubicBezTo>
                                  <a:pt x="6096" y="124968"/>
                                  <a:pt x="39624" y="160020"/>
                                  <a:pt x="82296" y="160020"/>
                                </a:cubicBezTo>
                                <a:lnTo>
                                  <a:pt x="133350" y="160020"/>
                                </a:lnTo>
                                <a:lnTo>
                                  <a:pt x="133350" y="166116"/>
                                </a:lnTo>
                                <a:lnTo>
                                  <a:pt x="82296" y="166116"/>
                                </a:lnTo>
                                <a:cubicBezTo>
                                  <a:pt x="36576" y="166116"/>
                                  <a:pt x="0" y="129540"/>
                                  <a:pt x="0" y="83820"/>
                                </a:cubicBezTo>
                                <a:cubicBezTo>
                                  <a:pt x="0" y="38100"/>
                                  <a:pt x="36576" y="0"/>
                                  <a:pt x="82296" y="0"/>
                                </a:cubicBez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345" name="Shape 345"/>
                        <wps:cNvSpPr/>
                        <wps:spPr>
                          <a:xfrm>
                            <a:off x="133350" y="0"/>
                            <a:ext cx="133350" cy="166116"/>
                          </a:xfrm>
                          <a:custGeom>
                            <a:avLst/>
                            <a:gdLst/>
                            <a:ahLst/>
                            <a:cxnLst/>
                            <a:rect l="0" t="0" r="0" b="0"/>
                            <a:pathLst>
                              <a:path w="133350" h="166116">
                                <a:moveTo>
                                  <a:pt x="0" y="0"/>
                                </a:moveTo>
                                <a:lnTo>
                                  <a:pt x="51054" y="0"/>
                                </a:lnTo>
                                <a:cubicBezTo>
                                  <a:pt x="96774" y="0"/>
                                  <a:pt x="133350" y="38100"/>
                                  <a:pt x="133350" y="83820"/>
                                </a:cubicBezTo>
                                <a:cubicBezTo>
                                  <a:pt x="133350" y="129540"/>
                                  <a:pt x="96774" y="166116"/>
                                  <a:pt x="51054" y="166116"/>
                                </a:cubicBezTo>
                                <a:lnTo>
                                  <a:pt x="0" y="166116"/>
                                </a:lnTo>
                                <a:lnTo>
                                  <a:pt x="0" y="160020"/>
                                </a:lnTo>
                                <a:lnTo>
                                  <a:pt x="51054" y="160020"/>
                                </a:lnTo>
                                <a:cubicBezTo>
                                  <a:pt x="93726" y="160020"/>
                                  <a:pt x="127254" y="124968"/>
                                  <a:pt x="127254" y="83820"/>
                                </a:cubicBezTo>
                                <a:cubicBezTo>
                                  <a:pt x="127254" y="41148"/>
                                  <a:pt x="93726" y="7620"/>
                                  <a:pt x="51054" y="7620"/>
                                </a:cubicBezTo>
                                <a:lnTo>
                                  <a:pt x="0" y="7620"/>
                                </a:lnTo>
                                <a:lnTo>
                                  <a:pt x="0" y="0"/>
                                </a:ln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346" name="Shape 346"/>
                        <wps:cNvSpPr/>
                        <wps:spPr>
                          <a:xfrm>
                            <a:off x="0" y="237744"/>
                            <a:ext cx="133350" cy="166116"/>
                          </a:xfrm>
                          <a:custGeom>
                            <a:avLst/>
                            <a:gdLst/>
                            <a:ahLst/>
                            <a:cxnLst/>
                            <a:rect l="0" t="0" r="0" b="0"/>
                            <a:pathLst>
                              <a:path w="133350" h="166116">
                                <a:moveTo>
                                  <a:pt x="82296" y="0"/>
                                </a:moveTo>
                                <a:lnTo>
                                  <a:pt x="133350" y="0"/>
                                </a:lnTo>
                                <a:lnTo>
                                  <a:pt x="133350" y="6096"/>
                                </a:lnTo>
                                <a:lnTo>
                                  <a:pt x="82296" y="6096"/>
                                </a:lnTo>
                                <a:cubicBezTo>
                                  <a:pt x="39624" y="6096"/>
                                  <a:pt x="6096" y="41148"/>
                                  <a:pt x="6096" y="82296"/>
                                </a:cubicBezTo>
                                <a:cubicBezTo>
                                  <a:pt x="6096" y="124968"/>
                                  <a:pt x="39624" y="158496"/>
                                  <a:pt x="82296" y="158496"/>
                                </a:cubicBezTo>
                                <a:lnTo>
                                  <a:pt x="133350" y="158496"/>
                                </a:lnTo>
                                <a:lnTo>
                                  <a:pt x="133350" y="166116"/>
                                </a:lnTo>
                                <a:lnTo>
                                  <a:pt x="82296" y="166116"/>
                                </a:lnTo>
                                <a:cubicBezTo>
                                  <a:pt x="36576" y="166116"/>
                                  <a:pt x="0" y="128016"/>
                                  <a:pt x="0" y="82296"/>
                                </a:cubicBezTo>
                                <a:cubicBezTo>
                                  <a:pt x="0" y="36576"/>
                                  <a:pt x="36576" y="0"/>
                                  <a:pt x="82296" y="0"/>
                                </a:cubicBez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347" name="Shape 347"/>
                        <wps:cNvSpPr/>
                        <wps:spPr>
                          <a:xfrm>
                            <a:off x="133350" y="237744"/>
                            <a:ext cx="133350" cy="166116"/>
                          </a:xfrm>
                          <a:custGeom>
                            <a:avLst/>
                            <a:gdLst/>
                            <a:ahLst/>
                            <a:cxnLst/>
                            <a:rect l="0" t="0" r="0" b="0"/>
                            <a:pathLst>
                              <a:path w="133350" h="166116">
                                <a:moveTo>
                                  <a:pt x="0" y="0"/>
                                </a:moveTo>
                                <a:lnTo>
                                  <a:pt x="51054" y="0"/>
                                </a:lnTo>
                                <a:cubicBezTo>
                                  <a:pt x="96774" y="0"/>
                                  <a:pt x="133350" y="36576"/>
                                  <a:pt x="133350" y="82296"/>
                                </a:cubicBezTo>
                                <a:cubicBezTo>
                                  <a:pt x="133350" y="128016"/>
                                  <a:pt x="96774" y="166116"/>
                                  <a:pt x="51054" y="166116"/>
                                </a:cubicBezTo>
                                <a:lnTo>
                                  <a:pt x="0" y="166116"/>
                                </a:lnTo>
                                <a:lnTo>
                                  <a:pt x="0" y="158496"/>
                                </a:lnTo>
                                <a:lnTo>
                                  <a:pt x="51054" y="158496"/>
                                </a:lnTo>
                                <a:cubicBezTo>
                                  <a:pt x="93726" y="158496"/>
                                  <a:pt x="127254" y="124968"/>
                                  <a:pt x="127254" y="82296"/>
                                </a:cubicBezTo>
                                <a:cubicBezTo>
                                  <a:pt x="127254" y="41148"/>
                                  <a:pt x="93726" y="6096"/>
                                  <a:pt x="51054" y="6096"/>
                                </a:cubicBezTo>
                                <a:lnTo>
                                  <a:pt x="0" y="6096"/>
                                </a:lnTo>
                                <a:lnTo>
                                  <a:pt x="0" y="0"/>
                                </a:ln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348" name="Shape 348"/>
                        <wps:cNvSpPr/>
                        <wps:spPr>
                          <a:xfrm>
                            <a:off x="0" y="475489"/>
                            <a:ext cx="133350" cy="164592"/>
                          </a:xfrm>
                          <a:custGeom>
                            <a:avLst/>
                            <a:gdLst/>
                            <a:ahLst/>
                            <a:cxnLst/>
                            <a:rect l="0" t="0" r="0" b="0"/>
                            <a:pathLst>
                              <a:path w="133350" h="164592">
                                <a:moveTo>
                                  <a:pt x="82296" y="0"/>
                                </a:moveTo>
                                <a:lnTo>
                                  <a:pt x="133350" y="0"/>
                                </a:lnTo>
                                <a:lnTo>
                                  <a:pt x="133350" y="6096"/>
                                </a:lnTo>
                                <a:lnTo>
                                  <a:pt x="82296" y="6096"/>
                                </a:lnTo>
                                <a:cubicBezTo>
                                  <a:pt x="39624" y="6096"/>
                                  <a:pt x="6096" y="39624"/>
                                  <a:pt x="6096" y="82296"/>
                                </a:cubicBezTo>
                                <a:cubicBezTo>
                                  <a:pt x="6096" y="124968"/>
                                  <a:pt x="39624" y="158496"/>
                                  <a:pt x="82296" y="158496"/>
                                </a:cubicBezTo>
                                <a:lnTo>
                                  <a:pt x="133350" y="158496"/>
                                </a:lnTo>
                                <a:lnTo>
                                  <a:pt x="133350" y="164592"/>
                                </a:lnTo>
                                <a:lnTo>
                                  <a:pt x="82296" y="164592"/>
                                </a:lnTo>
                                <a:cubicBezTo>
                                  <a:pt x="36576" y="164592"/>
                                  <a:pt x="0" y="128016"/>
                                  <a:pt x="0" y="82296"/>
                                </a:cubicBezTo>
                                <a:cubicBezTo>
                                  <a:pt x="0" y="36576"/>
                                  <a:pt x="36576" y="0"/>
                                  <a:pt x="82296" y="0"/>
                                </a:cubicBez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349" name="Shape 349"/>
                        <wps:cNvSpPr/>
                        <wps:spPr>
                          <a:xfrm>
                            <a:off x="133350" y="475489"/>
                            <a:ext cx="133350" cy="164592"/>
                          </a:xfrm>
                          <a:custGeom>
                            <a:avLst/>
                            <a:gdLst/>
                            <a:ahLst/>
                            <a:cxnLst/>
                            <a:rect l="0" t="0" r="0" b="0"/>
                            <a:pathLst>
                              <a:path w="133350" h="164592">
                                <a:moveTo>
                                  <a:pt x="0" y="0"/>
                                </a:moveTo>
                                <a:lnTo>
                                  <a:pt x="51054" y="0"/>
                                </a:lnTo>
                                <a:cubicBezTo>
                                  <a:pt x="96774" y="0"/>
                                  <a:pt x="133350" y="36576"/>
                                  <a:pt x="133350" y="82296"/>
                                </a:cubicBezTo>
                                <a:cubicBezTo>
                                  <a:pt x="133350" y="128016"/>
                                  <a:pt x="96774" y="164592"/>
                                  <a:pt x="51054" y="164592"/>
                                </a:cubicBezTo>
                                <a:lnTo>
                                  <a:pt x="0" y="164592"/>
                                </a:lnTo>
                                <a:lnTo>
                                  <a:pt x="0" y="158496"/>
                                </a:lnTo>
                                <a:lnTo>
                                  <a:pt x="51054" y="158496"/>
                                </a:lnTo>
                                <a:cubicBezTo>
                                  <a:pt x="93726" y="158496"/>
                                  <a:pt x="127254" y="124968"/>
                                  <a:pt x="127254" y="82296"/>
                                </a:cubicBezTo>
                                <a:cubicBezTo>
                                  <a:pt x="127254" y="39624"/>
                                  <a:pt x="93726" y="6096"/>
                                  <a:pt x="51054" y="6096"/>
                                </a:cubicBezTo>
                                <a:lnTo>
                                  <a:pt x="0" y="6096"/>
                                </a:lnTo>
                                <a:lnTo>
                                  <a:pt x="0" y="0"/>
                                </a:ln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350" name="Shape 350"/>
                        <wps:cNvSpPr/>
                        <wps:spPr>
                          <a:xfrm>
                            <a:off x="0" y="713232"/>
                            <a:ext cx="133350" cy="164592"/>
                          </a:xfrm>
                          <a:custGeom>
                            <a:avLst/>
                            <a:gdLst/>
                            <a:ahLst/>
                            <a:cxnLst/>
                            <a:rect l="0" t="0" r="0" b="0"/>
                            <a:pathLst>
                              <a:path w="133350" h="164592">
                                <a:moveTo>
                                  <a:pt x="82296" y="0"/>
                                </a:moveTo>
                                <a:lnTo>
                                  <a:pt x="133350" y="0"/>
                                </a:lnTo>
                                <a:lnTo>
                                  <a:pt x="133350" y="6096"/>
                                </a:lnTo>
                                <a:lnTo>
                                  <a:pt x="82296" y="6096"/>
                                </a:lnTo>
                                <a:cubicBezTo>
                                  <a:pt x="39624" y="6096"/>
                                  <a:pt x="6096" y="39624"/>
                                  <a:pt x="6096" y="82296"/>
                                </a:cubicBezTo>
                                <a:cubicBezTo>
                                  <a:pt x="6096" y="123444"/>
                                  <a:pt x="39624" y="158496"/>
                                  <a:pt x="82296" y="158496"/>
                                </a:cubicBezTo>
                                <a:lnTo>
                                  <a:pt x="133350" y="158496"/>
                                </a:lnTo>
                                <a:lnTo>
                                  <a:pt x="133350" y="164592"/>
                                </a:lnTo>
                                <a:lnTo>
                                  <a:pt x="82296" y="164592"/>
                                </a:lnTo>
                                <a:cubicBezTo>
                                  <a:pt x="36576" y="164592"/>
                                  <a:pt x="0" y="128016"/>
                                  <a:pt x="0" y="82296"/>
                                </a:cubicBezTo>
                                <a:cubicBezTo>
                                  <a:pt x="0" y="36576"/>
                                  <a:pt x="36576" y="0"/>
                                  <a:pt x="82296" y="0"/>
                                </a:cubicBez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s:wsp>
                        <wps:cNvPr id="351" name="Shape 351"/>
                        <wps:cNvSpPr/>
                        <wps:spPr>
                          <a:xfrm>
                            <a:off x="133350" y="713232"/>
                            <a:ext cx="133350" cy="164592"/>
                          </a:xfrm>
                          <a:custGeom>
                            <a:avLst/>
                            <a:gdLst/>
                            <a:ahLst/>
                            <a:cxnLst/>
                            <a:rect l="0" t="0" r="0" b="0"/>
                            <a:pathLst>
                              <a:path w="133350" h="164592">
                                <a:moveTo>
                                  <a:pt x="0" y="0"/>
                                </a:moveTo>
                                <a:lnTo>
                                  <a:pt x="51054" y="0"/>
                                </a:lnTo>
                                <a:cubicBezTo>
                                  <a:pt x="96774" y="0"/>
                                  <a:pt x="133350" y="36576"/>
                                  <a:pt x="133350" y="82296"/>
                                </a:cubicBezTo>
                                <a:cubicBezTo>
                                  <a:pt x="133350" y="128016"/>
                                  <a:pt x="96774" y="164592"/>
                                  <a:pt x="51054" y="164592"/>
                                </a:cubicBezTo>
                                <a:lnTo>
                                  <a:pt x="0" y="164592"/>
                                </a:lnTo>
                                <a:lnTo>
                                  <a:pt x="0" y="158496"/>
                                </a:lnTo>
                                <a:lnTo>
                                  <a:pt x="51054" y="158496"/>
                                </a:lnTo>
                                <a:cubicBezTo>
                                  <a:pt x="93726" y="158496"/>
                                  <a:pt x="127254" y="123444"/>
                                  <a:pt x="127254" y="82296"/>
                                </a:cubicBezTo>
                                <a:cubicBezTo>
                                  <a:pt x="127254" y="39624"/>
                                  <a:pt x="93726" y="6096"/>
                                  <a:pt x="51054" y="6096"/>
                                </a:cubicBezTo>
                                <a:lnTo>
                                  <a:pt x="0" y="6096"/>
                                </a:lnTo>
                                <a:lnTo>
                                  <a:pt x="0" y="0"/>
                                </a:lnTo>
                                <a:close/>
                              </a:path>
                            </a:pathLst>
                          </a:custGeom>
                          <a:ln w="0" cap="flat">
                            <a:miter lim="127000"/>
                          </a:ln>
                        </wps:spPr>
                        <wps:style>
                          <a:lnRef idx="0">
                            <a:srgbClr val="000000">
                              <a:alpha val="0"/>
                            </a:srgbClr>
                          </a:lnRef>
                          <a:fillRef idx="1">
                            <a:srgbClr val="999999"/>
                          </a:fillRef>
                          <a:effectRef idx="0">
                            <a:scrgbClr r="0" g="0" b="0"/>
                          </a:effectRef>
                          <a:fontRef idx="none"/>
                        </wps:style>
                        <wps:bodyPr/>
                      </wps:wsp>
                    </wpg:wgp>
                  </a:graphicData>
                </a:graphic>
              </wp:anchor>
            </w:drawing>
          </mc:Choice>
          <mc:Fallback>
            <w:pict>
              <v:group w14:anchorId="2CC7E1A3" id="Group 3128" o:spid="_x0000_s1026" style="position:absolute;margin-left:23.3pt;margin-top:-2.05pt;width:21pt;height:69.1pt;z-index:251668480" coordsize="2667,87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">
                <v:shape id="Shape 344" o:spid="_x0000_s1027" style="position:absolute;width:1333;height:1661;visibility:visible;mso-wrap-style:square;v-text-anchor:top" coordsize="133350,166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" path="m82296,r51054,l133350,7620r-51054,c39624,7620,6096,41148,6096,83820v,41148,33528,76200,76200,76200l133350,160020r,6096l82296,166116c36576,166116,,129540,,83820,,38100,36576,,82296,xe" fillcolor="#999" stroked="f" strokeweight="0">
                  <v:stroke miterlimit="83231f" joinstyle="miter"/>
                  <v:path arrowok="t" textboxrect="0,0,133350,166116"/>
                </v:shape>
                <v:shape id="Shape 345" o:spid="_x0000_s1028" style="position:absolute;left:1333;width:1334;height:1661;visibility:visible;mso-wrap-style:square;v-text-anchor:top" coordsize="133350,166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" path="m,l51054,v45720,,82296,38100,82296,83820c133350,129540,96774,166116,51054,166116l,166116r,-6096l51054,160020v42672,,76200,-35052,76200,-76200c127254,41148,93726,7620,51054,7620l,7620,,xe" fillcolor="#999" stroked="f" strokeweight="0">
                  <v:stroke miterlimit="83231f" joinstyle="miter"/>
                  <v:path arrowok="t" textboxrect="0,0,133350,166116"/>
                </v:shape>
                <v:shape id="Shape 346" o:spid="_x0000_s1029" style="position:absolute;top:2377;width:1333;height:1661;visibility:visible;mso-wrap-style:square;v-text-anchor:top" coordsize="133350,166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" path="m82296,r51054,l133350,6096r-51054,c39624,6096,6096,41148,6096,82296v,42672,33528,76200,76200,76200l133350,158496r,7620l82296,166116c36576,166116,,128016,,82296,,36576,36576,,82296,xe" fillcolor="#999" stroked="f" strokeweight="0">
                  <v:stroke miterlimit="83231f" joinstyle="miter"/>
                  <v:path arrowok="t" textboxrect="0,0,133350,166116"/>
                </v:shape>
                <v:shape id="Shape 347" o:spid="_x0000_s1030" style="position:absolute;left:1333;top:2377;width:1334;height:1661;visibility:visible;mso-wrap-style:square;v-text-anchor:top" coordsize="133350,166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" path="m,l51054,v45720,,82296,36576,82296,82296c133350,128016,96774,166116,51054,166116l,166116r,-7620l51054,158496v42672,,76200,-33528,76200,-76200c127254,41148,93726,6096,51054,6096l,6096,,xe" fillcolor="#999" stroked="f" strokeweight="0">
                  <v:stroke miterlimit="83231f" joinstyle="miter"/>
                  <v:path arrowok="t" textboxrect="0,0,133350,166116"/>
                </v:shape>
                <v:shape id="Shape 348" o:spid="_x0000_s1031" style="position:absolute;top:4754;width:1333;height:1646;visibility:visible;mso-wrap-style:square;v-text-anchor:top" coordsize="133350,164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" path="m82296,r51054,l133350,6096r-51054,c39624,6096,6096,39624,6096,82296v,42672,33528,76200,76200,76200l133350,158496r,6096l82296,164592c36576,164592,,128016,,82296,,36576,36576,,82296,xe" fillcolor="#999" stroked="f" strokeweight="0">
                  <v:stroke miterlimit="83231f" joinstyle="miter"/>
                  <v:path arrowok="t" textboxrect="0,0,133350,164592"/>
                </v:shape>
                <v:shape id="Shape 349" o:spid="_x0000_s1032" style="position:absolute;left:1333;top:4754;width:1334;height:1646;visibility:visible;mso-wrap-style:square;v-text-anchor:top" coordsize="133350,164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" path="m,l51054,v45720,,82296,36576,82296,82296c133350,128016,96774,164592,51054,164592l,164592r,-6096l51054,158496v42672,,76200,-33528,76200,-76200c127254,39624,93726,6096,51054,6096l,6096,,xe" fillcolor="#999" stroked="f" strokeweight="0">
                  <v:stroke miterlimit="83231f" joinstyle="miter"/>
                  <v:path arrowok="t" textboxrect="0,0,133350,164592"/>
                </v:shape>
                <v:shape id="Shape 350" o:spid="_x0000_s1033" style="position:absolute;top:7132;width:1333;height:1646;visibility:visible;mso-wrap-style:square;v-text-anchor:top" coordsize="133350,164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" path="m82296,r51054,l133350,6096r-51054,c39624,6096,6096,39624,6096,82296v,41148,33528,76200,76200,76200l133350,158496r,6096l82296,164592c36576,164592,,128016,,82296,,36576,36576,,82296,xe" fillcolor="#999" stroked="f" strokeweight="0">
                  <v:stroke miterlimit="83231f" joinstyle="miter"/>
                  <v:path arrowok="t" textboxrect="0,0,133350,164592"/>
                </v:shape>
                <v:shape id="Shape 351" o:spid="_x0000_s1034" style="position:absolute;left:1333;top:7132;width:1334;height:1646;visibility:visible;mso-wrap-style:square;v-text-anchor:top" coordsize="133350,164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" path="m,l51054,v45720,,82296,36576,82296,82296c133350,128016,96774,164592,51054,164592l,164592r,-6096l51054,158496v42672,,76200,-35052,76200,-76200c127254,39624,93726,6096,51054,6096l,6096,,xe" fillcolor="#999" stroked="f" strokeweight="0">
                  <v:stroke miterlimit="83231f" joinstyle="miter"/>
                  <v:path arrowok="t" textboxrect="0,0,133350,164592"/>
                </v:shape>
                <w10:wrap type="square"/>
              </v:group>
            </w:pict>
          </mc:Fallback>
        </mc:AlternateContent>
      </w:r>
      <w:r w:rsidRPr="008C7D5A">
        <w:rPr>
          <w:rFonts w:ascii="Times New Roman" w:hAnsi="Times New Roman" w:cs="Times New Roman"/>
          <w:sz w:val="24"/>
          <w:szCs w:val="24"/>
        </w:rPr>
        <w:t>It is not necessary</w:t>
      </w:r>
    </w:p>
    <w:p w:rsidR="00431F96" w:rsidRPr="008C7D5A" w:rsidRDefault="00431F96" w:rsidP="00014C7B">
      <w:pPr>
        <w:spacing w:line="240" w:lineRule="auto"/>
        <w:ind w:left="476"/>
        <w:jc w:val="both"/>
        <w:rPr>
          <w:rFonts w:ascii="Times New Roman" w:hAnsi="Times New Roman" w:cs="Times New Roman"/>
          <w:sz w:val="24"/>
          <w:szCs w:val="24"/>
        </w:rPr>
      </w:pPr>
      <w:r w:rsidRPr="008C7D5A">
        <w:rPr>
          <w:rFonts w:ascii="Times New Roman" w:hAnsi="Times New Roman" w:cs="Times New Roman"/>
          <w:sz w:val="24"/>
          <w:szCs w:val="24"/>
        </w:rPr>
        <w:t>It is a waste of money</w:t>
      </w:r>
    </w:p>
    <w:p w:rsidR="00431F96" w:rsidRPr="008C7D5A" w:rsidRDefault="00431F96" w:rsidP="00014C7B">
      <w:pPr>
        <w:spacing w:line="240" w:lineRule="auto"/>
        <w:ind w:left="476"/>
        <w:jc w:val="both"/>
        <w:rPr>
          <w:rFonts w:ascii="Times New Roman" w:hAnsi="Times New Roman" w:cs="Times New Roman"/>
          <w:sz w:val="24"/>
          <w:szCs w:val="24"/>
        </w:rPr>
      </w:pPr>
      <w:r w:rsidRPr="008C7D5A">
        <w:rPr>
          <w:rFonts w:ascii="Times New Roman" w:hAnsi="Times New Roman" w:cs="Times New Roman"/>
          <w:sz w:val="24"/>
          <w:szCs w:val="24"/>
        </w:rPr>
        <w:t>I don't know enough about it</w:t>
      </w:r>
    </w:p>
    <w:p w:rsidR="00431F96" w:rsidRPr="008C7D5A" w:rsidRDefault="00431F96" w:rsidP="00014C7B">
      <w:pPr>
        <w:spacing w:line="240" w:lineRule="auto"/>
        <w:ind w:left="476"/>
        <w:jc w:val="both"/>
        <w:rPr>
          <w:rFonts w:ascii="Times New Roman" w:hAnsi="Times New Roman" w:cs="Times New Roman"/>
          <w:sz w:val="24"/>
          <w:szCs w:val="24"/>
        </w:rPr>
      </w:pPr>
      <w:r w:rsidRPr="008C7D5A">
        <w:rPr>
          <w:rFonts w:ascii="Times New Roman" w:hAnsi="Times New Roman" w:cs="Times New Roman"/>
          <w:sz w:val="24"/>
          <w:szCs w:val="24"/>
        </w:rPr>
        <w:t>Other, please specify: ...............................................................</w:t>
      </w:r>
    </w:p>
    <w:p w:rsidR="00431F96" w:rsidRPr="008C7D5A" w:rsidRDefault="00431F96" w:rsidP="00014C7B">
      <w:pPr>
        <w:spacing w:line="240" w:lineRule="auto"/>
        <w:ind w:left="476"/>
        <w:jc w:val="both"/>
        <w:rPr>
          <w:rFonts w:ascii="Times New Roman" w:hAnsi="Times New Roman" w:cs="Times New Roman"/>
          <w:sz w:val="24"/>
          <w:szCs w:val="24"/>
        </w:rPr>
      </w:pPr>
    </w:p>
    <w:p w:rsidR="00431F96" w:rsidRPr="008C7D5A" w:rsidRDefault="00431F96" w:rsidP="00183633">
      <w:pPr>
        <w:numPr>
          <w:ilvl w:val="0"/>
          <w:numId w:val="16"/>
        </w:numPr>
        <w:spacing w:after="195" w:line="360" w:lineRule="auto"/>
        <w:ind w:hanging="326"/>
        <w:jc w:val="both"/>
        <w:rPr>
          <w:rFonts w:ascii="Times New Roman" w:hAnsi="Times New Roman" w:cs="Times New Roman"/>
          <w:sz w:val="24"/>
          <w:szCs w:val="24"/>
        </w:rPr>
      </w:pPr>
      <w:r w:rsidRPr="008C7D5A">
        <w:rPr>
          <w:rFonts w:ascii="Times New Roman" w:hAnsi="Times New Roman" w:cs="Times New Roman"/>
          <w:sz w:val="24"/>
          <w:szCs w:val="24"/>
        </w:rPr>
        <w:t>What are your major worries about smart homes, if any? (Including a list of possible worries)</w:t>
      </w:r>
    </w:p>
    <w:p w:rsidR="00431F96" w:rsidRPr="008C7D5A" w:rsidRDefault="00431F96" w:rsidP="00183633">
      <w:pPr>
        <w:spacing w:after="195" w:line="360" w:lineRule="auto"/>
        <w:ind w:left="484"/>
        <w:jc w:val="both"/>
        <w:rPr>
          <w:rFonts w:ascii="Times New Roman" w:hAnsi="Times New Roman" w:cs="Times New Roman"/>
          <w:sz w:val="24"/>
          <w:szCs w:val="24"/>
        </w:rPr>
      </w:pPr>
      <w:r w:rsidRPr="008C7D5A">
        <w:rPr>
          <w:rFonts w:ascii="Times New Roman" w:hAnsi="Times New Roman" w:cs="Times New Roman"/>
          <w:sz w:val="24"/>
          <w:szCs w:val="24"/>
        </w:rPr>
        <w:t>………………………………………………………………………………………………………………………………………………………………………………………………………………………………….....</w:t>
      </w:r>
    </w:p>
    <w:p w:rsidR="00431F96" w:rsidRPr="008C7D5A" w:rsidRDefault="00431F96" w:rsidP="00183633">
      <w:pPr>
        <w:numPr>
          <w:ilvl w:val="0"/>
          <w:numId w:val="16"/>
        </w:numPr>
        <w:spacing w:after="195" w:line="360" w:lineRule="auto"/>
        <w:ind w:hanging="326"/>
        <w:jc w:val="both"/>
        <w:rPr>
          <w:rFonts w:ascii="Times New Roman" w:hAnsi="Times New Roman" w:cs="Times New Roman"/>
          <w:sz w:val="24"/>
          <w:szCs w:val="24"/>
        </w:rPr>
      </w:pPr>
      <w:r w:rsidRPr="008C7D5A">
        <w:rPr>
          <w:rFonts w:ascii="Times New Roman" w:hAnsi="Times New Roman" w:cs="Times New Roman"/>
          <w:sz w:val="24"/>
          <w:szCs w:val="24"/>
        </w:rPr>
        <w:t>When do you think smart homes will become a part of our everyday life?</w:t>
      </w:r>
    </w:p>
    <w:p w:rsidR="00431F96" w:rsidRPr="008C7D5A" w:rsidRDefault="00431F96" w:rsidP="00183633">
      <w:pPr>
        <w:spacing w:line="360" w:lineRule="auto"/>
        <w:jc w:val="both"/>
        <w:rPr>
          <w:rFonts w:ascii="Times New Roman" w:hAnsi="Times New Roman" w:cs="Times New Roman"/>
          <w:sz w:val="24"/>
          <w:szCs w:val="24"/>
        </w:rPr>
      </w:pPr>
      <w:r w:rsidRPr="008C7D5A">
        <w:rPr>
          <w:rFonts w:ascii="Times New Roman" w:hAnsi="Times New Roman" w:cs="Times New Roman"/>
          <w:sz w:val="24"/>
          <w:szCs w:val="24"/>
        </w:rPr>
        <w:t>……………………………………………………………………………………………………………………………………………………………………………….........</w:t>
      </w:r>
    </w:p>
    <w:tbl>
      <w:tblPr>
        <w:tblW w:w="5000" w:type="pct"/>
        <w:tblCellSpacing w:w="15" w:type="dxa"/>
        <w:tblLook w:val="04A0" w:firstRow="1" w:lastRow="0" w:firstColumn="1" w:lastColumn="0" w:noHBand="0" w:noVBand="1"/>
      </w:tblPr>
      <w:tblGrid>
        <w:gridCol w:w="133"/>
        <w:gridCol w:w="8893"/>
      </w:tblGrid>
      <w:tr w:rsidR="00B22976" w:rsidRPr="008C7D5A" w:rsidTr="00183633">
        <w:trPr>
          <w:tblCellSpacing w:w="15" w:type="dxa"/>
        </w:trPr>
        <w:tc>
          <w:tcPr>
            <w:tcW w:w="49" w:type="pct"/>
            <w:tcMar>
              <w:top w:w="15" w:type="dxa"/>
              <w:left w:w="15" w:type="dxa"/>
              <w:bottom w:w="15" w:type="dxa"/>
              <w:right w:w="15" w:type="dxa"/>
            </w:tcMar>
          </w:tcPr>
          <w:p w:rsidR="00B22976" w:rsidRPr="008C7D5A" w:rsidRDefault="00B22976" w:rsidP="00183633">
            <w:pPr>
              <w:pStyle w:val="Bibliography"/>
              <w:jc w:val="both"/>
              <w:rPr>
                <w:rFonts w:ascii="Times New Roman" w:hAnsi="Times New Roman" w:cs="Times New Roman"/>
                <w:noProof/>
              </w:rPr>
            </w:pPr>
          </w:p>
        </w:tc>
        <w:tc>
          <w:tcPr>
            <w:tcW w:w="0" w:type="auto"/>
            <w:tcMar>
              <w:top w:w="15" w:type="dxa"/>
              <w:left w:w="15" w:type="dxa"/>
              <w:bottom w:w="15" w:type="dxa"/>
              <w:right w:w="15" w:type="dxa"/>
            </w:tcMar>
          </w:tcPr>
          <w:p w:rsidR="00B22976" w:rsidRPr="008C7D5A" w:rsidRDefault="00B22976" w:rsidP="00183633">
            <w:pPr>
              <w:pStyle w:val="Bibliography"/>
              <w:jc w:val="both"/>
              <w:rPr>
                <w:rFonts w:ascii="Times New Roman" w:hAnsi="Times New Roman" w:cs="Times New Roman"/>
                <w:noProof/>
              </w:rPr>
            </w:pPr>
          </w:p>
        </w:tc>
      </w:tr>
    </w:tbl>
    <w:p w:rsidR="00B22976" w:rsidRPr="00014C7B" w:rsidRDefault="00B22976" w:rsidP="00183633">
      <w:pPr>
        <w:spacing w:line="360" w:lineRule="auto"/>
        <w:jc w:val="both"/>
        <w:rPr>
          <w:rFonts w:ascii="Times New Roman" w:hAnsi="Times New Roman" w:cs="Times New Roman"/>
          <w:sz w:val="24"/>
          <w:szCs w:val="24"/>
        </w:rPr>
      </w:pPr>
    </w:p>
    <w:sectPr w:rsidR="00B22976" w:rsidRPr="00014C7B" w:rsidSect="00965262">
      <w:footerReference w:type="default" r:id="rId20"/>
      <w:pgSz w:w="11906" w:h="16838"/>
      <w:pgMar w:top="1440" w:right="1440" w:bottom="1440" w:left="1440"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5238B" w:rsidRDefault="00A5238B" w:rsidP="0009165A">
      <w:pPr>
        <w:spacing w:after="0" w:line="240" w:lineRule="auto"/>
      </w:pPr>
      <w:r>
        <w:separator/>
      </w:r>
    </w:p>
  </w:endnote>
  <w:endnote w:type="continuationSeparator" w:id="0">
    <w:p w:rsidR="00A5238B" w:rsidRDefault="00A5238B" w:rsidP="000916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17425954"/>
      <w:docPartObj>
        <w:docPartGallery w:val="Page Numbers (Bottom of Page)"/>
        <w:docPartUnique/>
      </w:docPartObj>
    </w:sdtPr>
    <w:sdtEndPr>
      <w:rPr>
        <w:noProof/>
      </w:rPr>
    </w:sdtEndPr>
    <w:sdtContent>
      <w:p w:rsidR="0009165A" w:rsidRDefault="0009165A">
        <w:pPr>
          <w:pStyle w:val="Footer"/>
          <w:jc w:val="center"/>
        </w:pPr>
        <w:r>
          <w:fldChar w:fldCharType="begin"/>
        </w:r>
        <w:r>
          <w:instrText xml:space="preserve"> PAGE   \* MERGEFORMAT </w:instrText>
        </w:r>
        <w:r>
          <w:fldChar w:fldCharType="separate"/>
        </w:r>
        <w:r w:rsidR="00965262">
          <w:rPr>
            <w:noProof/>
          </w:rPr>
          <w:t>3</w:t>
        </w:r>
        <w:r>
          <w:rPr>
            <w:noProof/>
          </w:rPr>
          <w:fldChar w:fldCharType="end"/>
        </w:r>
      </w:p>
    </w:sdtContent>
  </w:sdt>
  <w:p w:rsidR="0009165A" w:rsidRDefault="0009165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5238B" w:rsidRDefault="00A5238B" w:rsidP="0009165A">
      <w:pPr>
        <w:spacing w:after="0" w:line="240" w:lineRule="auto"/>
      </w:pPr>
      <w:r>
        <w:separator/>
      </w:r>
    </w:p>
  </w:footnote>
  <w:footnote w:type="continuationSeparator" w:id="0">
    <w:p w:rsidR="00A5238B" w:rsidRDefault="00A5238B" w:rsidP="0009165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2B12E6"/>
    <w:multiLevelType w:val="hybridMultilevel"/>
    <w:tmpl w:val="53B80E42"/>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123C4B59"/>
    <w:multiLevelType w:val="hybridMultilevel"/>
    <w:tmpl w:val="BE24E5AC"/>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6370088"/>
    <w:multiLevelType w:val="hybridMultilevel"/>
    <w:tmpl w:val="1B3C45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B373D86"/>
    <w:multiLevelType w:val="hybridMultilevel"/>
    <w:tmpl w:val="E6CCC844"/>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5D76BBA"/>
    <w:multiLevelType w:val="hybridMultilevel"/>
    <w:tmpl w:val="83444A3E"/>
    <w:lvl w:ilvl="0" w:tplc="96FCBE5C">
      <w:start w:val="1"/>
      <w:numFmt w:val="decimal"/>
      <w:lvlText w:val="%1."/>
      <w:lvlJc w:val="left"/>
      <w:pPr>
        <w:ind w:left="484"/>
      </w:pPr>
      <w:rPr>
        <w:rFonts w:ascii="Times New Roman" w:eastAsia="Times New Roman" w:hAnsi="Times New Roman" w:cs="Times New Roman"/>
        <w:b w:val="0"/>
        <w:i w:val="0"/>
        <w:strike w:val="0"/>
        <w:dstrike w:val="0"/>
        <w:color w:val="000000"/>
        <w:sz w:val="19"/>
        <w:szCs w:val="19"/>
        <w:u w:val="none" w:color="000000"/>
        <w:bdr w:val="none" w:sz="0" w:space="0" w:color="auto"/>
        <w:shd w:val="clear" w:color="auto" w:fill="auto"/>
        <w:vertAlign w:val="baseline"/>
      </w:rPr>
    </w:lvl>
    <w:lvl w:ilvl="1" w:tplc="5DDC450C">
      <w:start w:val="1"/>
      <w:numFmt w:val="lowerLetter"/>
      <w:lvlText w:val="%2"/>
      <w:lvlJc w:val="left"/>
      <w:pPr>
        <w:ind w:left="1148"/>
      </w:pPr>
      <w:rPr>
        <w:rFonts w:ascii="Times New Roman" w:eastAsia="Times New Roman" w:hAnsi="Times New Roman" w:cs="Times New Roman"/>
        <w:b w:val="0"/>
        <w:i w:val="0"/>
        <w:strike w:val="0"/>
        <w:dstrike w:val="0"/>
        <w:color w:val="000000"/>
        <w:sz w:val="19"/>
        <w:szCs w:val="19"/>
        <w:u w:val="none" w:color="000000"/>
        <w:bdr w:val="none" w:sz="0" w:space="0" w:color="auto"/>
        <w:shd w:val="clear" w:color="auto" w:fill="auto"/>
        <w:vertAlign w:val="baseline"/>
      </w:rPr>
    </w:lvl>
    <w:lvl w:ilvl="2" w:tplc="3C04B35A">
      <w:start w:val="1"/>
      <w:numFmt w:val="lowerRoman"/>
      <w:lvlText w:val="%3"/>
      <w:lvlJc w:val="left"/>
      <w:pPr>
        <w:ind w:left="1868"/>
      </w:pPr>
      <w:rPr>
        <w:rFonts w:ascii="Times New Roman" w:eastAsia="Times New Roman" w:hAnsi="Times New Roman" w:cs="Times New Roman"/>
        <w:b w:val="0"/>
        <w:i w:val="0"/>
        <w:strike w:val="0"/>
        <w:dstrike w:val="0"/>
        <w:color w:val="000000"/>
        <w:sz w:val="19"/>
        <w:szCs w:val="19"/>
        <w:u w:val="none" w:color="000000"/>
        <w:bdr w:val="none" w:sz="0" w:space="0" w:color="auto"/>
        <w:shd w:val="clear" w:color="auto" w:fill="auto"/>
        <w:vertAlign w:val="baseline"/>
      </w:rPr>
    </w:lvl>
    <w:lvl w:ilvl="3" w:tplc="3B1E7FD2">
      <w:start w:val="1"/>
      <w:numFmt w:val="decimal"/>
      <w:lvlText w:val="%4"/>
      <w:lvlJc w:val="left"/>
      <w:pPr>
        <w:ind w:left="2588"/>
      </w:pPr>
      <w:rPr>
        <w:rFonts w:ascii="Times New Roman" w:eastAsia="Times New Roman" w:hAnsi="Times New Roman" w:cs="Times New Roman"/>
        <w:b w:val="0"/>
        <w:i w:val="0"/>
        <w:strike w:val="0"/>
        <w:dstrike w:val="0"/>
        <w:color w:val="000000"/>
        <w:sz w:val="19"/>
        <w:szCs w:val="19"/>
        <w:u w:val="none" w:color="000000"/>
        <w:bdr w:val="none" w:sz="0" w:space="0" w:color="auto"/>
        <w:shd w:val="clear" w:color="auto" w:fill="auto"/>
        <w:vertAlign w:val="baseline"/>
      </w:rPr>
    </w:lvl>
    <w:lvl w:ilvl="4" w:tplc="295E6206">
      <w:start w:val="1"/>
      <w:numFmt w:val="lowerLetter"/>
      <w:lvlText w:val="%5"/>
      <w:lvlJc w:val="left"/>
      <w:pPr>
        <w:ind w:left="3308"/>
      </w:pPr>
      <w:rPr>
        <w:rFonts w:ascii="Times New Roman" w:eastAsia="Times New Roman" w:hAnsi="Times New Roman" w:cs="Times New Roman"/>
        <w:b w:val="0"/>
        <w:i w:val="0"/>
        <w:strike w:val="0"/>
        <w:dstrike w:val="0"/>
        <w:color w:val="000000"/>
        <w:sz w:val="19"/>
        <w:szCs w:val="19"/>
        <w:u w:val="none" w:color="000000"/>
        <w:bdr w:val="none" w:sz="0" w:space="0" w:color="auto"/>
        <w:shd w:val="clear" w:color="auto" w:fill="auto"/>
        <w:vertAlign w:val="baseline"/>
      </w:rPr>
    </w:lvl>
    <w:lvl w:ilvl="5" w:tplc="F62205A6">
      <w:start w:val="1"/>
      <w:numFmt w:val="lowerRoman"/>
      <w:lvlText w:val="%6"/>
      <w:lvlJc w:val="left"/>
      <w:pPr>
        <w:ind w:left="4028"/>
      </w:pPr>
      <w:rPr>
        <w:rFonts w:ascii="Times New Roman" w:eastAsia="Times New Roman" w:hAnsi="Times New Roman" w:cs="Times New Roman"/>
        <w:b w:val="0"/>
        <w:i w:val="0"/>
        <w:strike w:val="0"/>
        <w:dstrike w:val="0"/>
        <w:color w:val="000000"/>
        <w:sz w:val="19"/>
        <w:szCs w:val="19"/>
        <w:u w:val="none" w:color="000000"/>
        <w:bdr w:val="none" w:sz="0" w:space="0" w:color="auto"/>
        <w:shd w:val="clear" w:color="auto" w:fill="auto"/>
        <w:vertAlign w:val="baseline"/>
      </w:rPr>
    </w:lvl>
    <w:lvl w:ilvl="6" w:tplc="11589B3C">
      <w:start w:val="1"/>
      <w:numFmt w:val="decimal"/>
      <w:lvlText w:val="%7"/>
      <w:lvlJc w:val="left"/>
      <w:pPr>
        <w:ind w:left="4748"/>
      </w:pPr>
      <w:rPr>
        <w:rFonts w:ascii="Times New Roman" w:eastAsia="Times New Roman" w:hAnsi="Times New Roman" w:cs="Times New Roman"/>
        <w:b w:val="0"/>
        <w:i w:val="0"/>
        <w:strike w:val="0"/>
        <w:dstrike w:val="0"/>
        <w:color w:val="000000"/>
        <w:sz w:val="19"/>
        <w:szCs w:val="19"/>
        <w:u w:val="none" w:color="000000"/>
        <w:bdr w:val="none" w:sz="0" w:space="0" w:color="auto"/>
        <w:shd w:val="clear" w:color="auto" w:fill="auto"/>
        <w:vertAlign w:val="baseline"/>
      </w:rPr>
    </w:lvl>
    <w:lvl w:ilvl="7" w:tplc="E592B6D4">
      <w:start w:val="1"/>
      <w:numFmt w:val="lowerLetter"/>
      <w:lvlText w:val="%8"/>
      <w:lvlJc w:val="left"/>
      <w:pPr>
        <w:ind w:left="5468"/>
      </w:pPr>
      <w:rPr>
        <w:rFonts w:ascii="Times New Roman" w:eastAsia="Times New Roman" w:hAnsi="Times New Roman" w:cs="Times New Roman"/>
        <w:b w:val="0"/>
        <w:i w:val="0"/>
        <w:strike w:val="0"/>
        <w:dstrike w:val="0"/>
        <w:color w:val="000000"/>
        <w:sz w:val="19"/>
        <w:szCs w:val="19"/>
        <w:u w:val="none" w:color="000000"/>
        <w:bdr w:val="none" w:sz="0" w:space="0" w:color="auto"/>
        <w:shd w:val="clear" w:color="auto" w:fill="auto"/>
        <w:vertAlign w:val="baseline"/>
      </w:rPr>
    </w:lvl>
    <w:lvl w:ilvl="8" w:tplc="57D4F9E6">
      <w:start w:val="1"/>
      <w:numFmt w:val="lowerRoman"/>
      <w:lvlText w:val="%9"/>
      <w:lvlJc w:val="left"/>
      <w:pPr>
        <w:ind w:left="6188"/>
      </w:pPr>
      <w:rPr>
        <w:rFonts w:ascii="Times New Roman" w:eastAsia="Times New Roman" w:hAnsi="Times New Roman" w:cs="Times New Roman"/>
        <w:b w:val="0"/>
        <w:i w:val="0"/>
        <w:strike w:val="0"/>
        <w:dstrike w:val="0"/>
        <w:color w:val="000000"/>
        <w:sz w:val="19"/>
        <w:szCs w:val="19"/>
        <w:u w:val="none" w:color="000000"/>
        <w:bdr w:val="none" w:sz="0" w:space="0" w:color="auto"/>
        <w:shd w:val="clear" w:color="auto" w:fill="auto"/>
        <w:vertAlign w:val="baseline"/>
      </w:rPr>
    </w:lvl>
  </w:abstractNum>
  <w:abstractNum w:abstractNumId="5" w15:restartNumberingAfterBreak="0">
    <w:nsid w:val="3EF863AB"/>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3F05521E"/>
    <w:multiLevelType w:val="hybridMultilevel"/>
    <w:tmpl w:val="0E2CE9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ADE63D2"/>
    <w:multiLevelType w:val="hybridMultilevel"/>
    <w:tmpl w:val="C354DE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6386F56"/>
    <w:multiLevelType w:val="hybridMultilevel"/>
    <w:tmpl w:val="A7E8015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72E4E8D"/>
    <w:multiLevelType w:val="hybridMultilevel"/>
    <w:tmpl w:val="8420232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BF10887"/>
    <w:multiLevelType w:val="hybridMultilevel"/>
    <w:tmpl w:val="FB64C50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E570374"/>
    <w:multiLevelType w:val="hybridMultilevel"/>
    <w:tmpl w:val="319E0B44"/>
    <w:lvl w:ilvl="0" w:tplc="08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2CC6E23"/>
    <w:multiLevelType w:val="hybridMultilevel"/>
    <w:tmpl w:val="600C414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5C90BFF"/>
    <w:multiLevelType w:val="multilevel"/>
    <w:tmpl w:val="D62CD004"/>
    <w:lvl w:ilvl="0">
      <w:start w:val="1"/>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4" w15:restartNumberingAfterBreak="0">
    <w:nsid w:val="689C6E9C"/>
    <w:multiLevelType w:val="hybridMultilevel"/>
    <w:tmpl w:val="8D7C30D4"/>
    <w:lvl w:ilvl="0" w:tplc="BADC04AE">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B5A2184"/>
    <w:multiLevelType w:val="hybridMultilevel"/>
    <w:tmpl w:val="687E19A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D80063F"/>
    <w:multiLevelType w:val="hybridMultilevel"/>
    <w:tmpl w:val="83444A3E"/>
    <w:lvl w:ilvl="0" w:tplc="96FCBE5C">
      <w:start w:val="1"/>
      <w:numFmt w:val="decimal"/>
      <w:lvlText w:val="%1."/>
      <w:lvlJc w:val="left"/>
      <w:pPr>
        <w:ind w:left="484"/>
      </w:pPr>
      <w:rPr>
        <w:rFonts w:ascii="Times New Roman" w:eastAsia="Times New Roman" w:hAnsi="Times New Roman" w:cs="Times New Roman"/>
        <w:b w:val="0"/>
        <w:i w:val="0"/>
        <w:strike w:val="0"/>
        <w:dstrike w:val="0"/>
        <w:color w:val="000000"/>
        <w:sz w:val="19"/>
        <w:szCs w:val="19"/>
        <w:u w:val="none" w:color="000000"/>
        <w:bdr w:val="none" w:sz="0" w:space="0" w:color="auto"/>
        <w:shd w:val="clear" w:color="auto" w:fill="auto"/>
        <w:vertAlign w:val="baseline"/>
      </w:rPr>
    </w:lvl>
    <w:lvl w:ilvl="1" w:tplc="5DDC450C">
      <w:start w:val="1"/>
      <w:numFmt w:val="lowerLetter"/>
      <w:lvlText w:val="%2"/>
      <w:lvlJc w:val="left"/>
      <w:pPr>
        <w:ind w:left="1148"/>
      </w:pPr>
      <w:rPr>
        <w:rFonts w:ascii="Times New Roman" w:eastAsia="Times New Roman" w:hAnsi="Times New Roman" w:cs="Times New Roman"/>
        <w:b w:val="0"/>
        <w:i w:val="0"/>
        <w:strike w:val="0"/>
        <w:dstrike w:val="0"/>
        <w:color w:val="000000"/>
        <w:sz w:val="19"/>
        <w:szCs w:val="19"/>
        <w:u w:val="none" w:color="000000"/>
        <w:bdr w:val="none" w:sz="0" w:space="0" w:color="auto"/>
        <w:shd w:val="clear" w:color="auto" w:fill="auto"/>
        <w:vertAlign w:val="baseline"/>
      </w:rPr>
    </w:lvl>
    <w:lvl w:ilvl="2" w:tplc="3C04B35A">
      <w:start w:val="1"/>
      <w:numFmt w:val="lowerRoman"/>
      <w:lvlText w:val="%3"/>
      <w:lvlJc w:val="left"/>
      <w:pPr>
        <w:ind w:left="1868"/>
      </w:pPr>
      <w:rPr>
        <w:rFonts w:ascii="Times New Roman" w:eastAsia="Times New Roman" w:hAnsi="Times New Roman" w:cs="Times New Roman"/>
        <w:b w:val="0"/>
        <w:i w:val="0"/>
        <w:strike w:val="0"/>
        <w:dstrike w:val="0"/>
        <w:color w:val="000000"/>
        <w:sz w:val="19"/>
        <w:szCs w:val="19"/>
        <w:u w:val="none" w:color="000000"/>
        <w:bdr w:val="none" w:sz="0" w:space="0" w:color="auto"/>
        <w:shd w:val="clear" w:color="auto" w:fill="auto"/>
        <w:vertAlign w:val="baseline"/>
      </w:rPr>
    </w:lvl>
    <w:lvl w:ilvl="3" w:tplc="3B1E7FD2">
      <w:start w:val="1"/>
      <w:numFmt w:val="decimal"/>
      <w:lvlText w:val="%4"/>
      <w:lvlJc w:val="left"/>
      <w:pPr>
        <w:ind w:left="2588"/>
      </w:pPr>
      <w:rPr>
        <w:rFonts w:ascii="Times New Roman" w:eastAsia="Times New Roman" w:hAnsi="Times New Roman" w:cs="Times New Roman"/>
        <w:b w:val="0"/>
        <w:i w:val="0"/>
        <w:strike w:val="0"/>
        <w:dstrike w:val="0"/>
        <w:color w:val="000000"/>
        <w:sz w:val="19"/>
        <w:szCs w:val="19"/>
        <w:u w:val="none" w:color="000000"/>
        <w:bdr w:val="none" w:sz="0" w:space="0" w:color="auto"/>
        <w:shd w:val="clear" w:color="auto" w:fill="auto"/>
        <w:vertAlign w:val="baseline"/>
      </w:rPr>
    </w:lvl>
    <w:lvl w:ilvl="4" w:tplc="295E6206">
      <w:start w:val="1"/>
      <w:numFmt w:val="lowerLetter"/>
      <w:lvlText w:val="%5"/>
      <w:lvlJc w:val="left"/>
      <w:pPr>
        <w:ind w:left="3308"/>
      </w:pPr>
      <w:rPr>
        <w:rFonts w:ascii="Times New Roman" w:eastAsia="Times New Roman" w:hAnsi="Times New Roman" w:cs="Times New Roman"/>
        <w:b w:val="0"/>
        <w:i w:val="0"/>
        <w:strike w:val="0"/>
        <w:dstrike w:val="0"/>
        <w:color w:val="000000"/>
        <w:sz w:val="19"/>
        <w:szCs w:val="19"/>
        <w:u w:val="none" w:color="000000"/>
        <w:bdr w:val="none" w:sz="0" w:space="0" w:color="auto"/>
        <w:shd w:val="clear" w:color="auto" w:fill="auto"/>
        <w:vertAlign w:val="baseline"/>
      </w:rPr>
    </w:lvl>
    <w:lvl w:ilvl="5" w:tplc="F62205A6">
      <w:start w:val="1"/>
      <w:numFmt w:val="lowerRoman"/>
      <w:lvlText w:val="%6"/>
      <w:lvlJc w:val="left"/>
      <w:pPr>
        <w:ind w:left="4028"/>
      </w:pPr>
      <w:rPr>
        <w:rFonts w:ascii="Times New Roman" w:eastAsia="Times New Roman" w:hAnsi="Times New Roman" w:cs="Times New Roman"/>
        <w:b w:val="0"/>
        <w:i w:val="0"/>
        <w:strike w:val="0"/>
        <w:dstrike w:val="0"/>
        <w:color w:val="000000"/>
        <w:sz w:val="19"/>
        <w:szCs w:val="19"/>
        <w:u w:val="none" w:color="000000"/>
        <w:bdr w:val="none" w:sz="0" w:space="0" w:color="auto"/>
        <w:shd w:val="clear" w:color="auto" w:fill="auto"/>
        <w:vertAlign w:val="baseline"/>
      </w:rPr>
    </w:lvl>
    <w:lvl w:ilvl="6" w:tplc="11589B3C">
      <w:start w:val="1"/>
      <w:numFmt w:val="decimal"/>
      <w:lvlText w:val="%7"/>
      <w:lvlJc w:val="left"/>
      <w:pPr>
        <w:ind w:left="4748"/>
      </w:pPr>
      <w:rPr>
        <w:rFonts w:ascii="Times New Roman" w:eastAsia="Times New Roman" w:hAnsi="Times New Roman" w:cs="Times New Roman"/>
        <w:b w:val="0"/>
        <w:i w:val="0"/>
        <w:strike w:val="0"/>
        <w:dstrike w:val="0"/>
        <w:color w:val="000000"/>
        <w:sz w:val="19"/>
        <w:szCs w:val="19"/>
        <w:u w:val="none" w:color="000000"/>
        <w:bdr w:val="none" w:sz="0" w:space="0" w:color="auto"/>
        <w:shd w:val="clear" w:color="auto" w:fill="auto"/>
        <w:vertAlign w:val="baseline"/>
      </w:rPr>
    </w:lvl>
    <w:lvl w:ilvl="7" w:tplc="E592B6D4">
      <w:start w:val="1"/>
      <w:numFmt w:val="lowerLetter"/>
      <w:lvlText w:val="%8"/>
      <w:lvlJc w:val="left"/>
      <w:pPr>
        <w:ind w:left="5468"/>
      </w:pPr>
      <w:rPr>
        <w:rFonts w:ascii="Times New Roman" w:eastAsia="Times New Roman" w:hAnsi="Times New Roman" w:cs="Times New Roman"/>
        <w:b w:val="0"/>
        <w:i w:val="0"/>
        <w:strike w:val="0"/>
        <w:dstrike w:val="0"/>
        <w:color w:val="000000"/>
        <w:sz w:val="19"/>
        <w:szCs w:val="19"/>
        <w:u w:val="none" w:color="000000"/>
        <w:bdr w:val="none" w:sz="0" w:space="0" w:color="auto"/>
        <w:shd w:val="clear" w:color="auto" w:fill="auto"/>
        <w:vertAlign w:val="baseline"/>
      </w:rPr>
    </w:lvl>
    <w:lvl w:ilvl="8" w:tplc="57D4F9E6">
      <w:start w:val="1"/>
      <w:numFmt w:val="lowerRoman"/>
      <w:lvlText w:val="%9"/>
      <w:lvlJc w:val="left"/>
      <w:pPr>
        <w:ind w:left="6188"/>
      </w:pPr>
      <w:rPr>
        <w:rFonts w:ascii="Times New Roman" w:eastAsia="Times New Roman" w:hAnsi="Times New Roman" w:cs="Times New Roman"/>
        <w:b w:val="0"/>
        <w:i w:val="0"/>
        <w:strike w:val="0"/>
        <w:dstrike w:val="0"/>
        <w:color w:val="000000"/>
        <w:sz w:val="19"/>
        <w:szCs w:val="19"/>
        <w:u w:val="none" w:color="000000"/>
        <w:bdr w:val="none" w:sz="0" w:space="0" w:color="auto"/>
        <w:shd w:val="clear" w:color="auto" w:fill="auto"/>
        <w:vertAlign w:val="baseline"/>
      </w:rPr>
    </w:lvl>
  </w:abstractNum>
  <w:abstractNum w:abstractNumId="17" w15:restartNumberingAfterBreak="0">
    <w:nsid w:val="6F206526"/>
    <w:multiLevelType w:val="hybridMultilevel"/>
    <w:tmpl w:val="A2D444B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1B85DDB"/>
    <w:multiLevelType w:val="multilevel"/>
    <w:tmpl w:val="E9422E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9" w15:restartNumberingAfterBreak="0">
    <w:nsid w:val="73E31FC7"/>
    <w:multiLevelType w:val="hybridMultilevel"/>
    <w:tmpl w:val="0FEAE4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3"/>
  </w:num>
  <w:num w:numId="2">
    <w:abstractNumId w:val="9"/>
  </w:num>
  <w:num w:numId="3">
    <w:abstractNumId w:val="19"/>
  </w:num>
  <w:num w:numId="4">
    <w:abstractNumId w:val="17"/>
  </w:num>
  <w:num w:numId="5">
    <w:abstractNumId w:val="10"/>
  </w:num>
  <w:num w:numId="6">
    <w:abstractNumId w:val="15"/>
  </w:num>
  <w:num w:numId="7">
    <w:abstractNumId w:val="6"/>
  </w:num>
  <w:num w:numId="8">
    <w:abstractNumId w:val="7"/>
  </w:num>
  <w:num w:numId="9">
    <w:abstractNumId w:val="12"/>
  </w:num>
  <w:num w:numId="10">
    <w:abstractNumId w:val="8"/>
  </w:num>
  <w:num w:numId="11">
    <w:abstractNumId w:val="18"/>
  </w:num>
  <w:num w:numId="12">
    <w:abstractNumId w:val="16"/>
  </w:num>
  <w:num w:numId="13">
    <w:abstractNumId w:val="14"/>
  </w:num>
  <w:num w:numId="14">
    <w:abstractNumId w:val="5"/>
  </w:num>
  <w:num w:numId="15">
    <w:abstractNumId w:val="0"/>
  </w:num>
  <w:num w:numId="16">
    <w:abstractNumId w:val="4"/>
  </w:num>
  <w:num w:numId="17">
    <w:abstractNumId w:val="2"/>
  </w:num>
  <w:num w:numId="18">
    <w:abstractNumId w:val="11"/>
  </w:num>
  <w:num w:numId="19">
    <w:abstractNumId w:val="1"/>
  </w:num>
  <w:num w:numId="2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9595B"/>
    <w:rsid w:val="00014C7B"/>
    <w:rsid w:val="00063E4A"/>
    <w:rsid w:val="000840E4"/>
    <w:rsid w:val="0009165A"/>
    <w:rsid w:val="0009362A"/>
    <w:rsid w:val="000A296A"/>
    <w:rsid w:val="00180353"/>
    <w:rsid w:val="00183633"/>
    <w:rsid w:val="001F42D0"/>
    <w:rsid w:val="001F4C2D"/>
    <w:rsid w:val="002543D9"/>
    <w:rsid w:val="0026758D"/>
    <w:rsid w:val="003633C2"/>
    <w:rsid w:val="00381A4E"/>
    <w:rsid w:val="003E43C6"/>
    <w:rsid w:val="00431F96"/>
    <w:rsid w:val="004632CD"/>
    <w:rsid w:val="00465899"/>
    <w:rsid w:val="00477575"/>
    <w:rsid w:val="0049508D"/>
    <w:rsid w:val="0049595B"/>
    <w:rsid w:val="004C6B65"/>
    <w:rsid w:val="00507B91"/>
    <w:rsid w:val="005254A8"/>
    <w:rsid w:val="0056462C"/>
    <w:rsid w:val="00572F57"/>
    <w:rsid w:val="00606D8A"/>
    <w:rsid w:val="006640FB"/>
    <w:rsid w:val="00667374"/>
    <w:rsid w:val="006E2135"/>
    <w:rsid w:val="00701417"/>
    <w:rsid w:val="0074674E"/>
    <w:rsid w:val="0076128B"/>
    <w:rsid w:val="007E3AEB"/>
    <w:rsid w:val="008C7D5A"/>
    <w:rsid w:val="00923519"/>
    <w:rsid w:val="00965262"/>
    <w:rsid w:val="00985D3A"/>
    <w:rsid w:val="009B706D"/>
    <w:rsid w:val="009C22E3"/>
    <w:rsid w:val="009F162E"/>
    <w:rsid w:val="00A3516D"/>
    <w:rsid w:val="00A5238B"/>
    <w:rsid w:val="00A651C1"/>
    <w:rsid w:val="00AA0538"/>
    <w:rsid w:val="00B04178"/>
    <w:rsid w:val="00B062DA"/>
    <w:rsid w:val="00B1718D"/>
    <w:rsid w:val="00B22976"/>
    <w:rsid w:val="00B361D8"/>
    <w:rsid w:val="00B434B2"/>
    <w:rsid w:val="00B55201"/>
    <w:rsid w:val="00B835D2"/>
    <w:rsid w:val="00BB6AA4"/>
    <w:rsid w:val="00C51DCC"/>
    <w:rsid w:val="00CB584D"/>
    <w:rsid w:val="00CC2EF6"/>
    <w:rsid w:val="00CF1C12"/>
    <w:rsid w:val="00D06503"/>
    <w:rsid w:val="00D20915"/>
    <w:rsid w:val="00D532A0"/>
    <w:rsid w:val="00D535D4"/>
    <w:rsid w:val="00D62D8B"/>
    <w:rsid w:val="00D65CFB"/>
    <w:rsid w:val="00D754DD"/>
    <w:rsid w:val="00DD23BB"/>
    <w:rsid w:val="00DF2A83"/>
    <w:rsid w:val="00DF4361"/>
    <w:rsid w:val="00E3663F"/>
    <w:rsid w:val="00EB130B"/>
    <w:rsid w:val="00EC4885"/>
    <w:rsid w:val="00EF70C6"/>
    <w:rsid w:val="00F23819"/>
    <w:rsid w:val="00FC183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E51CC2"/>
  <w15:chartTrackingRefBased/>
  <w15:docId w15:val="{2FABF99F-FC6C-4A4A-882D-48365CA001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B6AA4"/>
  </w:style>
  <w:style w:type="paragraph" w:styleId="Heading1">
    <w:name w:val="heading 1"/>
    <w:basedOn w:val="Normal"/>
    <w:next w:val="Normal"/>
    <w:link w:val="Heading1Char"/>
    <w:uiPriority w:val="9"/>
    <w:qFormat/>
    <w:rsid w:val="00BB6AA4"/>
    <w:pPr>
      <w:keepNext/>
      <w:keepLines/>
      <w:numPr>
        <w:numId w:val="14"/>
      </w:numPr>
      <w:spacing w:before="240" w:after="0"/>
      <w:outlineLvl w:val="0"/>
    </w:pPr>
    <w:rPr>
      <w:rFonts w:ascii="Times New Roman" w:eastAsiaTheme="majorEastAsia" w:hAnsi="Times New Roman" w:cstheme="majorBidi"/>
      <w:b/>
      <w:sz w:val="32"/>
      <w:szCs w:val="32"/>
    </w:rPr>
  </w:style>
  <w:style w:type="paragraph" w:styleId="Heading2">
    <w:name w:val="heading 2"/>
    <w:basedOn w:val="Normal"/>
    <w:next w:val="Normal"/>
    <w:link w:val="Heading2Char"/>
    <w:uiPriority w:val="9"/>
    <w:unhideWhenUsed/>
    <w:qFormat/>
    <w:rsid w:val="00BB6AA4"/>
    <w:pPr>
      <w:keepNext/>
      <w:keepLines/>
      <w:numPr>
        <w:ilvl w:val="1"/>
        <w:numId w:val="14"/>
      </w:numPr>
      <w:spacing w:before="40" w:after="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semiHidden/>
    <w:unhideWhenUsed/>
    <w:qFormat/>
    <w:rsid w:val="00BB6AA4"/>
    <w:pPr>
      <w:keepNext/>
      <w:keepLines/>
      <w:numPr>
        <w:ilvl w:val="2"/>
        <w:numId w:val="14"/>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BB6AA4"/>
    <w:pPr>
      <w:keepNext/>
      <w:keepLines/>
      <w:numPr>
        <w:ilvl w:val="3"/>
        <w:numId w:val="14"/>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BB6AA4"/>
    <w:pPr>
      <w:keepNext/>
      <w:keepLines/>
      <w:numPr>
        <w:ilvl w:val="4"/>
        <w:numId w:val="14"/>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BB6AA4"/>
    <w:pPr>
      <w:keepNext/>
      <w:keepLines/>
      <w:numPr>
        <w:ilvl w:val="5"/>
        <w:numId w:val="14"/>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BB6AA4"/>
    <w:pPr>
      <w:keepNext/>
      <w:keepLines/>
      <w:numPr>
        <w:ilvl w:val="6"/>
        <w:numId w:val="14"/>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BB6AA4"/>
    <w:pPr>
      <w:keepNext/>
      <w:keepLines/>
      <w:numPr>
        <w:ilvl w:val="7"/>
        <w:numId w:val="1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B6AA4"/>
    <w:pPr>
      <w:keepNext/>
      <w:keepLines/>
      <w:numPr>
        <w:ilvl w:val="8"/>
        <w:numId w:val="1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67374"/>
    <w:pPr>
      <w:ind w:left="720"/>
      <w:contextualSpacing/>
    </w:pPr>
  </w:style>
  <w:style w:type="table" w:styleId="TableGrid">
    <w:name w:val="Table Grid"/>
    <w:basedOn w:val="TableNormal"/>
    <w:uiPriority w:val="39"/>
    <w:rsid w:val="001F4C2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semiHidden/>
    <w:rsid w:val="00BB6AA4"/>
    <w:rPr>
      <w:rFonts w:asciiTheme="majorHAnsi" w:eastAsiaTheme="majorEastAsia" w:hAnsiTheme="majorHAnsi" w:cstheme="majorBidi"/>
      <w:color w:val="1F4D78" w:themeColor="accent1" w:themeShade="7F"/>
      <w:sz w:val="24"/>
      <w:szCs w:val="24"/>
    </w:rPr>
  </w:style>
  <w:style w:type="character" w:customStyle="1" w:styleId="Heading1Char">
    <w:name w:val="Heading 1 Char"/>
    <w:basedOn w:val="DefaultParagraphFont"/>
    <w:link w:val="Heading1"/>
    <w:uiPriority w:val="9"/>
    <w:rsid w:val="00BB6AA4"/>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BB6AA4"/>
    <w:rPr>
      <w:rFonts w:ascii="Times New Roman" w:eastAsiaTheme="majorEastAsia" w:hAnsi="Times New Roman" w:cstheme="majorBidi"/>
      <w:b/>
      <w:sz w:val="24"/>
      <w:szCs w:val="26"/>
    </w:rPr>
  </w:style>
  <w:style w:type="character" w:customStyle="1" w:styleId="Heading4Char">
    <w:name w:val="Heading 4 Char"/>
    <w:basedOn w:val="DefaultParagraphFont"/>
    <w:link w:val="Heading4"/>
    <w:uiPriority w:val="9"/>
    <w:semiHidden/>
    <w:rsid w:val="00BB6AA4"/>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BB6AA4"/>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BB6AA4"/>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BB6AA4"/>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BB6AA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B6AA4"/>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B22976"/>
  </w:style>
  <w:style w:type="character" w:customStyle="1" w:styleId="freebirdanalyticsviewquestionresponsescount">
    <w:name w:val="freebirdanalyticsviewquestionresponsescount"/>
    <w:basedOn w:val="DefaultParagraphFont"/>
    <w:rsid w:val="00CC2EF6"/>
  </w:style>
  <w:style w:type="character" w:customStyle="1" w:styleId="selectable">
    <w:name w:val="selectable"/>
    <w:basedOn w:val="DefaultParagraphFont"/>
    <w:rsid w:val="002543D9"/>
  </w:style>
  <w:style w:type="paragraph" w:styleId="Header">
    <w:name w:val="header"/>
    <w:basedOn w:val="Normal"/>
    <w:link w:val="HeaderChar"/>
    <w:uiPriority w:val="99"/>
    <w:unhideWhenUsed/>
    <w:rsid w:val="0009165A"/>
    <w:pPr>
      <w:tabs>
        <w:tab w:val="center" w:pos="4513"/>
        <w:tab w:val="right" w:pos="9026"/>
      </w:tabs>
      <w:spacing w:after="0" w:line="240" w:lineRule="auto"/>
    </w:pPr>
  </w:style>
  <w:style w:type="character" w:customStyle="1" w:styleId="HeaderChar">
    <w:name w:val="Header Char"/>
    <w:basedOn w:val="DefaultParagraphFont"/>
    <w:link w:val="Header"/>
    <w:uiPriority w:val="99"/>
    <w:rsid w:val="0009165A"/>
  </w:style>
  <w:style w:type="paragraph" w:styleId="Footer">
    <w:name w:val="footer"/>
    <w:basedOn w:val="Normal"/>
    <w:link w:val="FooterChar"/>
    <w:uiPriority w:val="99"/>
    <w:unhideWhenUsed/>
    <w:rsid w:val="0009165A"/>
    <w:pPr>
      <w:tabs>
        <w:tab w:val="center" w:pos="4513"/>
        <w:tab w:val="right" w:pos="9026"/>
      </w:tabs>
      <w:spacing w:after="0" w:line="240" w:lineRule="auto"/>
    </w:pPr>
  </w:style>
  <w:style w:type="character" w:customStyle="1" w:styleId="FooterChar">
    <w:name w:val="Footer Char"/>
    <w:basedOn w:val="DefaultParagraphFont"/>
    <w:link w:val="Footer"/>
    <w:uiPriority w:val="99"/>
    <w:rsid w:val="0009165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2168268">
      <w:bodyDiv w:val="1"/>
      <w:marLeft w:val="0"/>
      <w:marRight w:val="0"/>
      <w:marTop w:val="0"/>
      <w:marBottom w:val="0"/>
      <w:divBdr>
        <w:top w:val="none" w:sz="0" w:space="0" w:color="auto"/>
        <w:left w:val="none" w:sz="0" w:space="0" w:color="auto"/>
        <w:bottom w:val="none" w:sz="0" w:space="0" w:color="auto"/>
        <w:right w:val="none" w:sz="0" w:space="0" w:color="auto"/>
      </w:divBdr>
    </w:div>
    <w:div w:id="281812775">
      <w:bodyDiv w:val="1"/>
      <w:marLeft w:val="0"/>
      <w:marRight w:val="0"/>
      <w:marTop w:val="0"/>
      <w:marBottom w:val="0"/>
      <w:divBdr>
        <w:top w:val="none" w:sz="0" w:space="0" w:color="auto"/>
        <w:left w:val="none" w:sz="0" w:space="0" w:color="auto"/>
        <w:bottom w:val="none" w:sz="0" w:space="0" w:color="auto"/>
        <w:right w:val="none" w:sz="0" w:space="0" w:color="auto"/>
      </w:divBdr>
    </w:div>
    <w:div w:id="464660943">
      <w:bodyDiv w:val="1"/>
      <w:marLeft w:val="0"/>
      <w:marRight w:val="0"/>
      <w:marTop w:val="0"/>
      <w:marBottom w:val="0"/>
      <w:divBdr>
        <w:top w:val="none" w:sz="0" w:space="0" w:color="auto"/>
        <w:left w:val="none" w:sz="0" w:space="0" w:color="auto"/>
        <w:bottom w:val="none" w:sz="0" w:space="0" w:color="auto"/>
        <w:right w:val="none" w:sz="0" w:space="0" w:color="auto"/>
      </w:divBdr>
    </w:div>
    <w:div w:id="725832182">
      <w:bodyDiv w:val="1"/>
      <w:marLeft w:val="0"/>
      <w:marRight w:val="0"/>
      <w:marTop w:val="0"/>
      <w:marBottom w:val="0"/>
      <w:divBdr>
        <w:top w:val="none" w:sz="0" w:space="0" w:color="auto"/>
        <w:left w:val="none" w:sz="0" w:space="0" w:color="auto"/>
        <w:bottom w:val="none" w:sz="0" w:space="0" w:color="auto"/>
        <w:right w:val="none" w:sz="0" w:space="0" w:color="auto"/>
      </w:divBdr>
    </w:div>
    <w:div w:id="883253481">
      <w:bodyDiv w:val="1"/>
      <w:marLeft w:val="0"/>
      <w:marRight w:val="0"/>
      <w:marTop w:val="0"/>
      <w:marBottom w:val="0"/>
      <w:divBdr>
        <w:top w:val="none" w:sz="0" w:space="0" w:color="auto"/>
        <w:left w:val="none" w:sz="0" w:space="0" w:color="auto"/>
        <w:bottom w:val="none" w:sz="0" w:space="0" w:color="auto"/>
        <w:right w:val="none" w:sz="0" w:space="0" w:color="auto"/>
      </w:divBdr>
    </w:div>
    <w:div w:id="1020593609">
      <w:bodyDiv w:val="1"/>
      <w:marLeft w:val="0"/>
      <w:marRight w:val="0"/>
      <w:marTop w:val="0"/>
      <w:marBottom w:val="0"/>
      <w:divBdr>
        <w:top w:val="none" w:sz="0" w:space="0" w:color="auto"/>
        <w:left w:val="none" w:sz="0" w:space="0" w:color="auto"/>
        <w:bottom w:val="none" w:sz="0" w:space="0" w:color="auto"/>
        <w:right w:val="none" w:sz="0" w:space="0" w:color="auto"/>
      </w:divBdr>
    </w:div>
    <w:div w:id="1162621471">
      <w:bodyDiv w:val="1"/>
      <w:marLeft w:val="0"/>
      <w:marRight w:val="0"/>
      <w:marTop w:val="0"/>
      <w:marBottom w:val="0"/>
      <w:divBdr>
        <w:top w:val="none" w:sz="0" w:space="0" w:color="auto"/>
        <w:left w:val="none" w:sz="0" w:space="0" w:color="auto"/>
        <w:bottom w:val="none" w:sz="0" w:space="0" w:color="auto"/>
        <w:right w:val="none" w:sz="0" w:space="0" w:color="auto"/>
      </w:divBdr>
    </w:div>
    <w:div w:id="1209416999">
      <w:bodyDiv w:val="1"/>
      <w:marLeft w:val="0"/>
      <w:marRight w:val="0"/>
      <w:marTop w:val="0"/>
      <w:marBottom w:val="0"/>
      <w:divBdr>
        <w:top w:val="none" w:sz="0" w:space="0" w:color="auto"/>
        <w:left w:val="none" w:sz="0" w:space="0" w:color="auto"/>
        <w:bottom w:val="none" w:sz="0" w:space="0" w:color="auto"/>
        <w:right w:val="none" w:sz="0" w:space="0" w:color="auto"/>
      </w:divBdr>
    </w:div>
    <w:div w:id="1215317691">
      <w:bodyDiv w:val="1"/>
      <w:marLeft w:val="0"/>
      <w:marRight w:val="0"/>
      <w:marTop w:val="0"/>
      <w:marBottom w:val="0"/>
      <w:divBdr>
        <w:top w:val="none" w:sz="0" w:space="0" w:color="auto"/>
        <w:left w:val="none" w:sz="0" w:space="0" w:color="auto"/>
        <w:bottom w:val="none" w:sz="0" w:space="0" w:color="auto"/>
        <w:right w:val="none" w:sz="0" w:space="0" w:color="auto"/>
      </w:divBdr>
    </w:div>
    <w:div w:id="1239705252">
      <w:bodyDiv w:val="1"/>
      <w:marLeft w:val="0"/>
      <w:marRight w:val="0"/>
      <w:marTop w:val="0"/>
      <w:marBottom w:val="0"/>
      <w:divBdr>
        <w:top w:val="none" w:sz="0" w:space="0" w:color="auto"/>
        <w:left w:val="none" w:sz="0" w:space="0" w:color="auto"/>
        <w:bottom w:val="none" w:sz="0" w:space="0" w:color="auto"/>
        <w:right w:val="none" w:sz="0" w:space="0" w:color="auto"/>
      </w:divBdr>
    </w:div>
    <w:div w:id="1304577382">
      <w:bodyDiv w:val="1"/>
      <w:marLeft w:val="0"/>
      <w:marRight w:val="0"/>
      <w:marTop w:val="0"/>
      <w:marBottom w:val="0"/>
      <w:divBdr>
        <w:top w:val="none" w:sz="0" w:space="0" w:color="auto"/>
        <w:left w:val="none" w:sz="0" w:space="0" w:color="auto"/>
        <w:bottom w:val="none" w:sz="0" w:space="0" w:color="auto"/>
        <w:right w:val="none" w:sz="0" w:space="0" w:color="auto"/>
      </w:divBdr>
    </w:div>
    <w:div w:id="1746489263">
      <w:bodyDiv w:val="1"/>
      <w:marLeft w:val="0"/>
      <w:marRight w:val="0"/>
      <w:marTop w:val="0"/>
      <w:marBottom w:val="0"/>
      <w:divBdr>
        <w:top w:val="none" w:sz="0" w:space="0" w:color="auto"/>
        <w:left w:val="none" w:sz="0" w:space="0" w:color="auto"/>
        <w:bottom w:val="none" w:sz="0" w:space="0" w:color="auto"/>
        <w:right w:val="none" w:sz="0" w:space="0" w:color="auto"/>
      </w:divBdr>
    </w:div>
    <w:div w:id="1758015522">
      <w:bodyDiv w:val="1"/>
      <w:marLeft w:val="0"/>
      <w:marRight w:val="0"/>
      <w:marTop w:val="0"/>
      <w:marBottom w:val="0"/>
      <w:divBdr>
        <w:top w:val="none" w:sz="0" w:space="0" w:color="auto"/>
        <w:left w:val="none" w:sz="0" w:space="0" w:color="auto"/>
        <w:bottom w:val="none" w:sz="0" w:space="0" w:color="auto"/>
        <w:right w:val="none" w:sz="0" w:space="0" w:color="auto"/>
      </w:divBdr>
    </w:div>
    <w:div w:id="1817599724">
      <w:bodyDiv w:val="1"/>
      <w:marLeft w:val="0"/>
      <w:marRight w:val="0"/>
      <w:marTop w:val="0"/>
      <w:marBottom w:val="0"/>
      <w:divBdr>
        <w:top w:val="none" w:sz="0" w:space="0" w:color="auto"/>
        <w:left w:val="none" w:sz="0" w:space="0" w:color="auto"/>
        <w:bottom w:val="none" w:sz="0" w:space="0" w:color="auto"/>
        <w:right w:val="none" w:sz="0" w:space="0" w:color="auto"/>
      </w:divBdr>
    </w:div>
    <w:div w:id="1895771668">
      <w:bodyDiv w:val="1"/>
      <w:marLeft w:val="0"/>
      <w:marRight w:val="0"/>
      <w:marTop w:val="0"/>
      <w:marBottom w:val="0"/>
      <w:divBdr>
        <w:top w:val="none" w:sz="0" w:space="0" w:color="auto"/>
        <w:left w:val="none" w:sz="0" w:space="0" w:color="auto"/>
        <w:bottom w:val="none" w:sz="0" w:space="0" w:color="auto"/>
        <w:right w:val="none" w:sz="0" w:space="0" w:color="auto"/>
      </w:divBdr>
    </w:div>
    <w:div w:id="20821730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Neh17</b:Tag>
    <b:SourceType>BookSection</b:SourceType>
    <b:Guid>{A236DE87-C1C8-45AE-89D1-23B9CAA9DC74}</b:Guid>
    <b:Author>
      <b:Author>
        <b:NameList>
          <b:Person>
            <b:Last>Neha Malik</b:Last>
            <b:First>Yogita</b:First>
            <b:Middle>Bodwade</b:Middle>
          </b:Person>
        </b:NameList>
      </b:Author>
    </b:Author>
    <b:Title>Literature Review on Home automation System</b:Title>
    <b:BookTitle>International journal of Advanced Research in Computer and Communication Engineering</b:BookTitle>
    <b:Year>2017</b:Year>
    <b:Pages>733-737</b:Pages>
    <b:Volume>6</b:Volume>
    <b:RefOrder>1</b:RefOrder>
  </b:Source>
  <b:Source>
    <b:Tag>htt</b:Tag>
    <b:SourceType>InternetSite</b:SourceType>
    <b:Guid>{D89E443A-E19D-4B45-881E-8457BD03F134}</b:Guid>
    <b:URL>https://docs.google.com/forms/d/e/1FAIpQLSfg4iAQ3Lkb03k6SAhm2Sw17HHlLKjac1dkoZmtfsQGj2B9DA/viewform?usp=pp_url</b:URL>
    <b:RefOrder>2</b:RefOrder>
  </b:Source>
</b:Sources>
</file>

<file path=customXml/itemProps1.xml><?xml version="1.0" encoding="utf-8"?>
<ds:datastoreItem xmlns:ds="http://schemas.openxmlformats.org/officeDocument/2006/customXml" ds:itemID="{AA6B0481-F7BC-46A8-A7D6-FD506AEFD8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2</TotalTime>
  <Pages>1</Pages>
  <Words>5268</Words>
  <Characters>30033</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2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NDA THAKKAR</dc:creator>
  <cp:keywords/>
  <dc:description/>
  <cp:lastModifiedBy>BRINDA THAKKAR</cp:lastModifiedBy>
  <cp:revision>58</cp:revision>
  <dcterms:created xsi:type="dcterms:W3CDTF">2019-12-16T08:20:00Z</dcterms:created>
  <dcterms:modified xsi:type="dcterms:W3CDTF">2019-12-17T0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176bc91-5389-33a4-bfdb-90ac0d689d46</vt:lpwstr>
  </property>
  <property fmtid="{D5CDD505-2E9C-101B-9397-08002B2CF9AE}" pid="24" name="Mendeley Citation Style_1">
    <vt:lpwstr>http://www.zotero.org/styles/ieee</vt:lpwstr>
  </property>
</Properties>
</file>